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0A620" w14:textId="6776239B" w:rsidR="009F20B5" w:rsidRPr="00522989" w:rsidRDefault="009F20B5" w:rsidP="00DE2B27">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13DDE76F" w14:textId="77777777" w:rsidR="00EF62B4" w:rsidRDefault="00EF62B4" w:rsidP="00DE2B27">
      <w:pPr>
        <w:spacing w:line="360" w:lineRule="auto"/>
        <w:rPr>
          <w:ins w:id="0" w:author="Perkowski, Evan A" w:date="2023-11-13T15:04:00Z"/>
          <w:b/>
          <w:bCs/>
        </w:rPr>
      </w:pPr>
    </w:p>
    <w:p w14:paraId="6DC7C476" w14:textId="1B43D20C"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26D46BAF" w:rsidR="009F20B5" w:rsidRPr="00FE014F" w:rsidRDefault="009F20B5" w:rsidP="00DE2B27">
      <w:pPr>
        <w:spacing w:line="360" w:lineRule="auto"/>
      </w:pPr>
      <w:r w:rsidRPr="00FE014F">
        <w:rPr>
          <w:b/>
          <w:bCs/>
        </w:rPr>
        <w:t>Author List:</w:t>
      </w:r>
      <w:r w:rsidRPr="00FE014F">
        <w:t xml:space="preserve"> Evan A. Perkowski</w:t>
      </w:r>
      <w:r w:rsidR="0054191E">
        <w:rPr>
          <w:vertAlign w:val="superscript"/>
        </w:rPr>
        <w:t>*</w:t>
      </w:r>
      <w:r w:rsidRPr="00FE014F">
        <w:t>,</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Default="009F20B5" w:rsidP="00DE2B27">
      <w:pPr>
        <w:spacing w:line="360" w:lineRule="auto"/>
        <w:rPr>
          <w:b/>
        </w:rPr>
      </w:pPr>
    </w:p>
    <w:p w14:paraId="116590D9" w14:textId="277F0DD5" w:rsidR="004A3AB0" w:rsidRDefault="004A3AB0" w:rsidP="00DE2B27">
      <w:pPr>
        <w:spacing w:line="360" w:lineRule="auto"/>
        <w:rPr>
          <w:bCs/>
        </w:rPr>
      </w:pPr>
      <w:r>
        <w:rPr>
          <w:b/>
          <w:vertAlign w:val="superscript"/>
        </w:rPr>
        <w:t>*</w:t>
      </w:r>
      <w:r>
        <w:rPr>
          <w:bCs/>
        </w:rPr>
        <w:t>Correspondence to:</w:t>
      </w:r>
    </w:p>
    <w:p w14:paraId="29561E54" w14:textId="611F901D" w:rsidR="004A3AB0" w:rsidRDefault="004A3AB0" w:rsidP="00DE2B27">
      <w:pPr>
        <w:spacing w:line="360" w:lineRule="auto"/>
        <w:rPr>
          <w:bCs/>
        </w:rPr>
      </w:pPr>
      <w:r>
        <w:rPr>
          <w:bCs/>
        </w:rPr>
        <w:t>2901 Main St.</w:t>
      </w:r>
    </w:p>
    <w:p w14:paraId="67D8A11E" w14:textId="1BBA234D" w:rsidR="004A3AB0" w:rsidRDefault="004A3AB0" w:rsidP="00DE2B27">
      <w:pPr>
        <w:spacing w:line="360" w:lineRule="auto"/>
        <w:rPr>
          <w:bCs/>
        </w:rPr>
      </w:pPr>
      <w:r>
        <w:rPr>
          <w:bCs/>
        </w:rPr>
        <w:t>Lubbock, TX 79409</w:t>
      </w:r>
    </w:p>
    <w:p w14:paraId="463E05AC" w14:textId="1F639A01" w:rsidR="004A3AB0" w:rsidRDefault="00EF62B4" w:rsidP="00DE2B27">
      <w:pPr>
        <w:spacing w:line="360" w:lineRule="auto"/>
        <w:rPr>
          <w:bCs/>
        </w:rPr>
      </w:pPr>
      <w:ins w:id="1" w:author="Perkowski, Evan A" w:date="2023-11-13T15:04:00Z">
        <w:r>
          <w:t>evan.a.perkowski@ttu.edu</w:t>
        </w:r>
      </w:ins>
    </w:p>
    <w:p w14:paraId="7609E5DB" w14:textId="77777777" w:rsidR="004A3AB0" w:rsidRPr="00FE014F" w:rsidRDefault="004A3AB0"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2852EABA" w:rsidR="009F20B5" w:rsidRPr="00FE014F" w:rsidRDefault="009F20B5" w:rsidP="00DE2B27">
      <w:pPr>
        <w:spacing w:line="360" w:lineRule="auto"/>
        <w:rPr>
          <w:bCs/>
        </w:rPr>
      </w:pPr>
      <w:r w:rsidRPr="00FE014F">
        <w:rPr>
          <w:b/>
        </w:rPr>
        <w:t>Abstract:</w:t>
      </w:r>
      <w:r w:rsidRPr="00FE014F">
        <w:rPr>
          <w:bCs/>
        </w:rPr>
        <w:t xml:space="preserve"> </w:t>
      </w:r>
      <w:r w:rsidR="00165C21">
        <w:rPr>
          <w:bCs/>
        </w:rPr>
        <w:t>30</w:t>
      </w:r>
      <w:r w:rsidR="002400DF">
        <w:rPr>
          <w:bCs/>
        </w:rPr>
        <w:t>0</w:t>
      </w:r>
      <w:r w:rsidR="00165C21" w:rsidRPr="00FE014F">
        <w:rPr>
          <w:bCs/>
        </w:rPr>
        <w:t xml:space="preserve"> </w:t>
      </w:r>
      <w:r w:rsidRPr="00FE014F">
        <w:rPr>
          <w:bCs/>
        </w:rPr>
        <w:t>words</w:t>
      </w:r>
      <w:r w:rsidR="002E00E5">
        <w:rPr>
          <w:bCs/>
        </w:rPr>
        <w:t xml:space="preserve"> (</w:t>
      </w:r>
      <w:r w:rsidR="002E00E5">
        <w:rPr>
          <w:bCs/>
          <w:i/>
          <w:iCs/>
        </w:rPr>
        <w:t>GCB maximum: 300 words</w:t>
      </w:r>
      <w:r w:rsidR="002E00E5">
        <w:rPr>
          <w:bCs/>
        </w:rPr>
        <w:t>)</w:t>
      </w:r>
    </w:p>
    <w:p w14:paraId="29AA5765" w14:textId="3A7B06C0" w:rsidR="009F20B5" w:rsidRPr="002E00E5" w:rsidRDefault="009F20B5" w:rsidP="00DE2B27">
      <w:pPr>
        <w:spacing w:line="360" w:lineRule="auto"/>
        <w:rPr>
          <w:bCs/>
        </w:rPr>
      </w:pPr>
      <w:r w:rsidRPr="00FE014F">
        <w:rPr>
          <w:b/>
        </w:rPr>
        <w:t>Main text word count</w:t>
      </w:r>
      <w:r w:rsidRPr="00FE014F">
        <w:rPr>
          <w:bCs/>
        </w:rPr>
        <w:t xml:space="preserve">: </w:t>
      </w:r>
      <w:ins w:id="2" w:author="Perkowski, Evan A [2]" w:date="2023-11-13T16:32:00Z">
        <w:r w:rsidR="00B812A5">
          <w:rPr>
            <w:bCs/>
          </w:rPr>
          <w:t>7758</w:t>
        </w:r>
        <w:r w:rsidR="00B812A5" w:rsidRPr="00FE014F">
          <w:rPr>
            <w:bCs/>
          </w:rPr>
          <w:t xml:space="preserve"> </w:t>
        </w:r>
      </w:ins>
      <w:r w:rsidRPr="00FE014F">
        <w:rPr>
          <w:bCs/>
        </w:rPr>
        <w:t>words</w:t>
      </w:r>
      <w:r w:rsidR="002E00E5">
        <w:rPr>
          <w:bCs/>
        </w:rPr>
        <w:t xml:space="preserve"> (</w:t>
      </w:r>
      <w:r w:rsidR="002E00E5">
        <w:rPr>
          <w:bCs/>
          <w:i/>
          <w:iCs/>
        </w:rPr>
        <w:t>GCB maximum: 8000 words</w:t>
      </w:r>
      <w:r w:rsidR="002E00E5">
        <w:rPr>
          <w:bCs/>
        </w:rPr>
        <w:t>)</w:t>
      </w:r>
    </w:p>
    <w:p w14:paraId="06E78CAB" w14:textId="6F3F8114" w:rsidR="009F20B5" w:rsidRPr="00FE014F" w:rsidRDefault="009F20B5" w:rsidP="00DE2B27">
      <w:pPr>
        <w:spacing w:line="360" w:lineRule="auto"/>
        <w:ind w:firstLine="720"/>
        <w:rPr>
          <w:bCs/>
        </w:rPr>
      </w:pPr>
      <w:r w:rsidRPr="00FE014F">
        <w:rPr>
          <w:bCs/>
        </w:rPr>
        <w:t xml:space="preserve">Introduction: </w:t>
      </w:r>
      <w:ins w:id="3" w:author="Perkowski, Evan A" w:date="2023-11-14T15:22:00Z">
        <w:r w:rsidR="008628D8">
          <w:rPr>
            <w:bCs/>
          </w:rPr>
          <w:t>154</w:t>
        </w:r>
        <w:r w:rsidR="008628D8">
          <w:rPr>
            <w:bCs/>
          </w:rPr>
          <w:t>9</w:t>
        </w:r>
        <w:r w:rsidR="008628D8" w:rsidRPr="00FE014F">
          <w:rPr>
            <w:bCs/>
          </w:rPr>
          <w:t xml:space="preserve"> </w:t>
        </w:r>
      </w:ins>
      <w:r w:rsidRPr="00FE014F">
        <w:rPr>
          <w:bCs/>
        </w:rPr>
        <w:t>words</w:t>
      </w:r>
    </w:p>
    <w:p w14:paraId="7C0C40D4" w14:textId="73129C5D" w:rsidR="009F20B5" w:rsidRPr="00FE014F" w:rsidRDefault="009F20B5" w:rsidP="00DE2B27">
      <w:pPr>
        <w:spacing w:line="360" w:lineRule="auto"/>
        <w:ind w:firstLine="720"/>
        <w:rPr>
          <w:bCs/>
        </w:rPr>
      </w:pPr>
      <w:r w:rsidRPr="00FE014F">
        <w:rPr>
          <w:bCs/>
        </w:rPr>
        <w:t xml:space="preserve">Methods: </w:t>
      </w:r>
      <w:ins w:id="4" w:author="Perkowski, Evan A" w:date="2023-11-14T15:23:00Z">
        <w:r w:rsidR="008628D8">
          <w:rPr>
            <w:bCs/>
          </w:rPr>
          <w:t>28</w:t>
        </w:r>
        <w:r w:rsidR="008628D8">
          <w:rPr>
            <w:bCs/>
          </w:rPr>
          <w:t>71</w:t>
        </w:r>
        <w:r w:rsidR="008628D8" w:rsidRPr="00FE014F">
          <w:rPr>
            <w:bCs/>
          </w:rPr>
          <w:t xml:space="preserve"> </w:t>
        </w:r>
      </w:ins>
      <w:r w:rsidRPr="00FE014F">
        <w:rPr>
          <w:bCs/>
        </w:rPr>
        <w:t>words</w:t>
      </w:r>
    </w:p>
    <w:p w14:paraId="7D1FF481" w14:textId="71F0D279" w:rsidR="009F20B5" w:rsidRPr="00FE014F" w:rsidRDefault="009F20B5" w:rsidP="00DE2B27">
      <w:pPr>
        <w:spacing w:line="360" w:lineRule="auto"/>
        <w:ind w:firstLine="720"/>
        <w:rPr>
          <w:bCs/>
        </w:rPr>
      </w:pPr>
      <w:r w:rsidRPr="00FE014F">
        <w:rPr>
          <w:bCs/>
        </w:rPr>
        <w:t xml:space="preserve">Results: </w:t>
      </w:r>
      <w:r w:rsidR="001A172F">
        <w:rPr>
          <w:bCs/>
        </w:rPr>
        <w:t>1</w:t>
      </w:r>
      <w:r w:rsidR="006F6132">
        <w:rPr>
          <w:bCs/>
        </w:rPr>
        <w:t>302</w:t>
      </w:r>
      <w:r w:rsidRPr="00FE014F">
        <w:rPr>
          <w:bCs/>
        </w:rPr>
        <w:t xml:space="preserve"> words (not including text in figures or tables)</w:t>
      </w:r>
    </w:p>
    <w:p w14:paraId="4DF403DB" w14:textId="226EDB66" w:rsidR="009F20B5" w:rsidRDefault="009F20B5" w:rsidP="00DE2B27">
      <w:pPr>
        <w:spacing w:line="360" w:lineRule="auto"/>
        <w:ind w:firstLine="720"/>
        <w:rPr>
          <w:bCs/>
        </w:rPr>
      </w:pPr>
      <w:r w:rsidRPr="00FE014F">
        <w:rPr>
          <w:bCs/>
        </w:rPr>
        <w:t xml:space="preserve">Discussion: </w:t>
      </w:r>
      <w:ins w:id="5" w:author="Perkowski, Evan A [2]" w:date="2023-11-13T16:32:00Z">
        <w:r w:rsidR="00B812A5">
          <w:rPr>
            <w:bCs/>
          </w:rPr>
          <w:t>1964</w:t>
        </w:r>
        <w:r w:rsidR="00B812A5" w:rsidRPr="00FE014F">
          <w:rPr>
            <w:bCs/>
          </w:rPr>
          <w:t xml:space="preserve"> </w:t>
        </w:r>
      </w:ins>
      <w:r w:rsidRPr="00FE014F">
        <w:rPr>
          <w:bCs/>
        </w:rPr>
        <w:t>words</w:t>
      </w:r>
    </w:p>
    <w:p w14:paraId="6D64773C" w14:textId="31DB72F8" w:rsidR="005C2C60" w:rsidRPr="00FE014F" w:rsidRDefault="005C2C60" w:rsidP="00DE2B27">
      <w:pPr>
        <w:spacing w:line="360" w:lineRule="auto"/>
        <w:ind w:firstLine="720"/>
        <w:rPr>
          <w:bCs/>
        </w:rPr>
      </w:pPr>
      <w:r>
        <w:rPr>
          <w:bCs/>
        </w:rPr>
        <w:t xml:space="preserve">Acknowledgements: </w:t>
      </w:r>
      <w:r w:rsidR="003519F7">
        <w:rPr>
          <w:bCs/>
        </w:rPr>
        <w:t>72</w:t>
      </w:r>
      <w:r>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150D1E89" w14:textId="40173CF5" w:rsidR="004A3AB0" w:rsidRPr="004A3AB0"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w:t>
      </w:r>
      <w:r w:rsidR="00245011">
        <w:rPr>
          <w:bCs/>
          <w:color w:val="000000"/>
        </w:rPr>
        <w:t xml:space="preserve"> using</w:t>
      </w:r>
      <w:r w:rsidR="00A56FC6">
        <w:rPr>
          <w:bCs/>
          <w:color w:val="000000"/>
        </w:rPr>
        <w:t xml:space="preserve"> evo-evolutionary</w:t>
      </w:r>
      <w:r w:rsidR="00245011">
        <w:rPr>
          <w:bCs/>
          <w:color w:val="000000"/>
        </w:rPr>
        <w:t xml:space="preserve"> optimality theory</w:t>
      </w:r>
      <w:r>
        <w:rPr>
          <w:bCs/>
          <w:color w:val="000000"/>
        </w:rPr>
        <w:t xml:space="preserve">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031209">
        <w:rPr>
          <w:bCs/>
          <w:color w:val="000000"/>
        </w:rPr>
        <w:t xml:space="preserve">instead </w:t>
      </w:r>
      <w:r w:rsidR="006664D7">
        <w:rPr>
          <w:bCs/>
          <w:color w:val="000000"/>
        </w:rPr>
        <w:t>d</w:t>
      </w:r>
      <w:r w:rsidR="00245011">
        <w:rPr>
          <w:bCs/>
          <w:color w:val="000000"/>
        </w:rPr>
        <w:t>riven</w:t>
      </w:r>
      <w:r w:rsidR="006664D7">
        <w:rPr>
          <w:bCs/>
          <w:color w:val="000000"/>
        </w:rPr>
        <w:t xml:space="preserve"> by </w:t>
      </w:r>
      <w:r w:rsidR="00245011">
        <w:rPr>
          <w:bCs/>
          <w:color w:val="000000"/>
        </w:rPr>
        <w:t xml:space="preserve">leaf nitrogen </w:t>
      </w:r>
      <w:r w:rsidR="006664D7">
        <w:rPr>
          <w:bCs/>
          <w:color w:val="000000"/>
        </w:rPr>
        <w:t xml:space="preserve">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allocation to growth</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t>
      </w:r>
      <w:r>
        <w:rPr>
          <w:bCs/>
          <w:i/>
          <w:iCs/>
        </w:rPr>
        <w:t>Glycine max</w:t>
      </w:r>
      <w:r>
        <w:rPr>
          <w:bCs/>
        </w:rPr>
        <w:t xml:space="preserve"> L. (</w:t>
      </w:r>
      <w:proofErr w:type="spellStart"/>
      <w:r>
        <w:rPr>
          <w:bCs/>
        </w:rPr>
        <w:t>Merr</w:t>
      </w:r>
      <w:proofErr w:type="spellEnd"/>
      <w:r>
        <w:rPr>
          <w:bCs/>
        </w:rPr>
        <w:t>) seedlings</w:t>
      </w:r>
      <w:r w:rsidR="00031209">
        <w:rPr>
          <w:bCs/>
        </w:rPr>
        <w:t xml:space="preserve"> were grown</w:t>
      </w:r>
      <w:r>
        <w:rPr>
          <w:bCs/>
        </w:rPr>
        <w:t xml:space="preserve">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and across nine</w:t>
      </w:r>
      <w:r w:rsidR="00707A3E">
        <w:rPr>
          <w:bCs/>
        </w:rPr>
        <w:t xml:space="preserve"> soil</w:t>
      </w:r>
      <w:r>
        <w:rPr>
          <w:bCs/>
        </w:rPr>
        <w:t xml:space="preserve"> </w:t>
      </w:r>
      <w:r w:rsidRPr="00FE014F">
        <w:rPr>
          <w:bCs/>
        </w:rPr>
        <w:t>nitrogen fertilization treatments</w:t>
      </w:r>
      <w:r w:rsidR="00CA3CB2">
        <w:rPr>
          <w:bCs/>
        </w:rPr>
        <w:t xml:space="preserve"> </w:t>
      </w:r>
      <w:r w:rsidRPr="00FE014F">
        <w:rPr>
          <w:bCs/>
        </w:rPr>
        <w:t>in a full</w:t>
      </w:r>
      <w:r w:rsidR="002B78C1">
        <w:rPr>
          <w:bCs/>
        </w:rPr>
        <w:t>-</w:t>
      </w:r>
      <w:r w:rsidRPr="00FE014F">
        <w:rPr>
          <w:bCs/>
        </w:rPr>
        <w:t>factorial growth chamber experimen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F3F53">
        <w:rPr>
          <w:bCs/>
        </w:rPr>
        <w:t>tions in</w:t>
      </w:r>
      <w:r w:rsidR="00122838">
        <w:rPr>
          <w:bCs/>
        </w:rPr>
        <w:t xml:space="preserve"> leaf nitrogen content, stomatal conductance, and photosynthetic capacity</w:t>
      </w:r>
      <w:r w:rsidR="00997502">
        <w:rPr>
          <w:bCs/>
        </w:rPr>
        <w:t xml:space="preserve">. </w:t>
      </w:r>
      <w:r w:rsidR="004A3AB0">
        <w:rPr>
          <w:bCs/>
        </w:rPr>
        <w:t>Effects of elevated CO</w:t>
      </w:r>
      <w:r w:rsidR="004A3AB0">
        <w:rPr>
          <w:bCs/>
          <w:vertAlign w:val="subscript"/>
        </w:rPr>
        <w:t>2</w:t>
      </w:r>
      <w:r w:rsidR="004A3AB0">
        <w:rPr>
          <w:bCs/>
        </w:rPr>
        <w:t xml:space="preserve"> on net photosynthesis and photosynthetic capacity </w:t>
      </w:r>
      <w:r w:rsidR="00DF3F53">
        <w:rPr>
          <w:bCs/>
        </w:rPr>
        <w:t>w</w:t>
      </w:r>
      <w:r w:rsidR="00997502">
        <w:rPr>
          <w:bCs/>
        </w:rPr>
        <w:t>ere</w:t>
      </w:r>
      <w:r w:rsidR="00DF3F53">
        <w:rPr>
          <w:bCs/>
        </w:rPr>
        <w:t xml:space="preserve"> independent of </w:t>
      </w:r>
      <w:ins w:id="6" w:author="Perkowski, Evan A [2]" w:date="2023-11-13T15:30:00Z">
        <w:r w:rsidR="00165C21">
          <w:rPr>
            <w:bCs/>
          </w:rPr>
          <w:t xml:space="preserve">nitrogen </w:t>
        </w:r>
      </w:ins>
      <w:r w:rsidR="00DF3F53">
        <w:rPr>
          <w:bCs/>
        </w:rPr>
        <w:t xml:space="preserve">fertilization </w:t>
      </w:r>
      <w:r w:rsidR="00CA3CB2">
        <w:rPr>
          <w:bCs/>
        </w:rPr>
        <w:t>and</w:t>
      </w:r>
      <w:r w:rsidR="00DF3F53">
        <w:rPr>
          <w:bCs/>
        </w:rPr>
        <w:t xml:space="preserve"> inoculation.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w:t>
      </w:r>
      <w:ins w:id="7" w:author="Perkowski, Evan A [2]" w:date="2023-11-13T15:30:00Z">
        <w:r w:rsidR="00165C21">
          <w:rPr>
            <w:bCs/>
          </w:rPr>
          <w:t xml:space="preserve">nitrogen </w:t>
        </w:r>
      </w:ins>
      <w:r w:rsidR="00DF3F53">
        <w:rPr>
          <w:bCs/>
        </w:rPr>
        <w:t xml:space="preserve">fertilization due to increased nitrogen uptake and 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 enhanced</w:t>
      </w:r>
      <w:r w:rsidR="00300B3B">
        <w:rPr>
          <w:bCs/>
        </w:rPr>
        <w:t xml:space="preserve"> in inoculated plants, </w:t>
      </w:r>
      <w:r w:rsidR="00997502">
        <w:rPr>
          <w:bCs/>
        </w:rPr>
        <w:t xml:space="preserve">though </w:t>
      </w:r>
      <w:r w:rsidR="00CA3CB2">
        <w:rPr>
          <w:bCs/>
        </w:rPr>
        <w:t>this pattern was</w:t>
      </w:r>
      <w:r w:rsidR="00997502">
        <w:rPr>
          <w:bCs/>
        </w:rPr>
        <w:t xml:space="preserve"> only </w:t>
      </w:r>
      <w:r w:rsidR="00DF3F53">
        <w:rPr>
          <w:bCs/>
        </w:rPr>
        <w:t xml:space="preserve">observed under low </w:t>
      </w:r>
      <w:ins w:id="8" w:author="Perkowski, Evan A [2]" w:date="2023-11-13T15:30:00Z">
        <w:r w:rsidR="00165C21">
          <w:rPr>
            <w:bCs/>
          </w:rPr>
          <w:t xml:space="preserve">nitrogen </w:t>
        </w:r>
      </w:ins>
      <w:r w:rsidR="00DF3F53">
        <w:rPr>
          <w:bCs/>
        </w:rPr>
        <w:t>fertilization w</w:t>
      </w:r>
      <w:r w:rsidR="00997502">
        <w:rPr>
          <w:bCs/>
        </w:rPr>
        <w:t>h</w:t>
      </w:r>
      <w:r w:rsidR="00DF3F53">
        <w:rPr>
          <w:bCs/>
        </w:rPr>
        <w:t>ere individuals invested</w:t>
      </w:r>
      <w:r w:rsidR="00707A3E">
        <w:rPr>
          <w:bCs/>
        </w:rPr>
        <w:t xml:space="preserve"> strongly</w:t>
      </w:r>
      <w:r w:rsidR="00DF3F53">
        <w:rPr>
          <w:bCs/>
        </w:rPr>
        <w:t xml:space="preserve"> in nitrogen fixation. </w:t>
      </w:r>
      <w:r w:rsidR="008C07F6">
        <w:rPr>
          <w:bCs/>
        </w:rPr>
        <w:t>These</w:t>
      </w:r>
      <w:r w:rsidR="00A827A6">
        <w:rPr>
          <w:bCs/>
        </w:rPr>
        <w:t xml:space="preserve"> r</w:t>
      </w:r>
      <w:r w:rsidR="00D6169F">
        <w:rPr>
          <w:bCs/>
        </w:rPr>
        <w:t xml:space="preserve">esults </w:t>
      </w:r>
      <w:r w:rsidR="00B13D25">
        <w:rPr>
          <w:bCs/>
        </w:rPr>
        <w:t xml:space="preserve">help </w:t>
      </w:r>
      <w:r w:rsidR="004A3AB0">
        <w:rPr>
          <w:bCs/>
        </w:rPr>
        <w:t>reconcile the role of nitrogen supply and demand on plant responses to elevated CO</w:t>
      </w:r>
      <w:r w:rsidR="004A3AB0">
        <w:rPr>
          <w:bCs/>
          <w:vertAlign w:val="subscript"/>
        </w:rPr>
        <w:t>2</w:t>
      </w:r>
      <w:r w:rsidR="004A3AB0">
        <w:rPr>
          <w:bCs/>
        </w:rPr>
        <w:t xml:space="preserve">, indicating that </w:t>
      </w:r>
      <w:r w:rsidR="00245011">
        <w:rPr>
          <w:bCs/>
        </w:rPr>
        <w:t xml:space="preserve">nitrogen demand </w:t>
      </w:r>
      <w:r w:rsidR="004A3AB0">
        <w:rPr>
          <w:bCs/>
        </w:rPr>
        <w:t>drives leaf responses to elevated CO</w:t>
      </w:r>
      <w:r w:rsidR="004A3AB0">
        <w:rPr>
          <w:bCs/>
          <w:vertAlign w:val="subscript"/>
        </w:rPr>
        <w:t>2</w:t>
      </w:r>
      <w:r w:rsidR="004A3AB0">
        <w:rPr>
          <w:bCs/>
        </w:rPr>
        <w:t xml:space="preserve">, while nitrogen supply regulates the whole-plant response. </w:t>
      </w:r>
      <w:r w:rsidR="00245011">
        <w:rPr>
          <w:bCs/>
        </w:rPr>
        <w:t xml:space="preserve">These results </w:t>
      </w:r>
      <w:r w:rsidR="00454C35">
        <w:rPr>
          <w:bCs/>
        </w:rPr>
        <w:t xml:space="preserve">build on previous work </w:t>
      </w:r>
      <w:r w:rsidR="00245011">
        <w:rPr>
          <w:bCs/>
        </w:rPr>
        <w:t>suggest</w:t>
      </w:r>
      <w:r w:rsidR="00454C35">
        <w:rPr>
          <w:bCs/>
        </w:rPr>
        <w:t>ing</w:t>
      </w:r>
      <w:r w:rsidR="00245011">
        <w:rPr>
          <w:bCs/>
        </w:rPr>
        <w:t xml:space="preserve"> that terrestrial biosphere models may improve the simulation of photosynthetic processes under future novel environments by adopting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7CE92C3F" w:rsidR="009F20B5" w:rsidRDefault="00BD33C0" w:rsidP="00080052">
      <w:pPr>
        <w:spacing w:line="360" w:lineRule="auto"/>
        <w:rPr>
          <w:bCs/>
        </w:rPr>
      </w:pPr>
      <w:r>
        <w:rPr>
          <w:bCs/>
        </w:rPr>
        <w:t>a</w:t>
      </w:r>
      <w:r w:rsidR="00963F35">
        <w:rPr>
          <w:bCs/>
        </w:rPr>
        <w:t>cclimation,</w:t>
      </w:r>
      <w:r w:rsidR="004A3AB0">
        <w:rPr>
          <w:bCs/>
        </w:rPr>
        <w:t xml:space="preserve"> evo-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7B3B5DE2"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8A4617">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639E60AC" w14:textId="50D54142"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DD4139">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2] on photosynthesis in European forest species: A meta-analysis of model parameters","type":"article-journal","volume":"22"},"uris":["http://www.mendeley.com/documents/?uuid=e83c43ba-47d1-4053-bfbd-9cba621704f2"]},{"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Medlyn &lt;i&gt;et al.&lt;/i&gt;, 1999; Lee &lt;i&gt;et al.&lt;/i&gt;, 2011; Poorter &lt;i&gt;et al.&lt;/i&gt;, 2022)","plainTextFormattedCitation":"(Medlyn et al., 1999; Lee et al., 2011; Poorter et al., 2022)","previouslyFormattedCitation":"(Medlyn &lt;i&gt;et al.&lt;/i&gt;, 1999; Lee &lt;i&gt;et al.&lt;/i&gt;, 2011; Poorter &lt;i&gt;et al.&lt;/i&gt;, 2022)"},"properties":{"noteIndex":0},"schema":"https://github.com/citation-style-language/schema/raw/master/csl-citation.json"}</w:instrText>
      </w:r>
      <w:r w:rsidR="004453B9">
        <w:fldChar w:fldCharType="separate"/>
      </w:r>
      <w:r w:rsidR="00AD0879" w:rsidRPr="00AD0879">
        <w:rPr>
          <w:noProof/>
        </w:rPr>
        <w:t xml:space="preserve">(Medlyn </w:t>
      </w:r>
      <w:r w:rsidR="00AD0879" w:rsidRPr="00AD0879">
        <w:rPr>
          <w:i/>
          <w:noProof/>
        </w:rPr>
        <w:t>et al.</w:t>
      </w:r>
      <w:r w:rsidR="00AD0879" w:rsidRPr="00AD0879">
        <w:rPr>
          <w:noProof/>
        </w:rPr>
        <w:t xml:space="preserve">, 1999;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DD4139">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7","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7","issue":"12","issued":{"date-parts":[["1999"]]},"page":"1475-1495","title":"Effects of elevated [CO2] on photosynthesis in European forest species: A meta-analysis of model parameters","type":"article-journal","volume":"22"},"uris":["http://www.mendeley.com/documents/?uuid=e83c43ba-47d1-4053-bfbd-9cba621704f2"]}],"mendeley":{"formattedCitation":"(Curtis, 1996; Drake &lt;i&gt;et al.&lt;/i&gt;, 1997; Medlyn &lt;i&gt;et al.&lt;/i&gt;, 1999; Ainsworth &amp; Long, 2005; Ainsworth &amp; Rogers, 2007; Lee &lt;i&gt;et al.&lt;/i&gt;, 2011; Poorter &lt;i&gt;et al.&lt;/i&gt;, 2022)","plainTextFormattedCitation":"(Curtis, 1996; Drake et al., 1997; Medlyn et al., 1999; Ainsworth &amp; Long, 2005; Ainsworth &amp; Rogers, 2007; Lee et al., 2011; Poorter et al., 2022)","previouslyFormattedCitation":"(Curtis, 1996; Drake &lt;i&gt;et al.&lt;/i&gt;, 1997; Medlyn &lt;i&gt;et al.&lt;/i&gt;, 1999; Ainsworth &amp; Long, 2005; Ainsworth &amp; Rogers, 2007; Lee &lt;i&gt;et al.&lt;/i&gt;, 2011; Poorter &lt;i&gt;et al.&lt;/i&gt;, 2022)"},"properties":{"noteIndex":0},"schema":"https://github.com/citation-style-language/schema/raw/master/csl-citation.json"}</w:instrText>
      </w:r>
      <w:r w:rsidR="00F9641A">
        <w:fldChar w:fldCharType="separate"/>
      </w:r>
      <w:r w:rsidR="00AD0879" w:rsidRPr="00AD0879">
        <w:rPr>
          <w:noProof/>
        </w:rPr>
        <w:t xml:space="preserve">(Curtis, 1996; Drake </w:t>
      </w:r>
      <w:r w:rsidR="00AD0879" w:rsidRPr="00AD0879">
        <w:rPr>
          <w:i/>
          <w:noProof/>
        </w:rPr>
        <w:t>et al.</w:t>
      </w:r>
      <w:r w:rsidR="00AD0879" w:rsidRPr="00AD0879">
        <w:rPr>
          <w:noProof/>
        </w:rPr>
        <w:t xml:space="preserve">, 1997; Medlyn </w:t>
      </w:r>
      <w:r w:rsidR="00AD0879" w:rsidRPr="00AD0879">
        <w:rPr>
          <w:i/>
          <w:noProof/>
        </w:rPr>
        <w:t>et al.</w:t>
      </w:r>
      <w:r w:rsidR="00AD0879" w:rsidRPr="00AD0879">
        <w:rPr>
          <w:noProof/>
        </w:rPr>
        <w:t xml:space="preserve">, 1999; Ainsworth &amp; Long, 2005; Ainsworth &amp; Rogers, 2007;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DD4139">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2fc8485-6945-4886-8daa-c51302cd7c4d"]}],"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increases belowground carbon allocation and the ratio of root biomass to shoot biomass compared to plants grown under ambient CO</w:t>
      </w:r>
      <w:r w:rsidR="00CA10F5">
        <w:rPr>
          <w:vertAlign w:val="subscript"/>
        </w:rPr>
        <w:t>2</w:t>
      </w:r>
      <w:r w:rsidR="005B2A43">
        <w:t xml:space="preserve"> </w:t>
      </w:r>
      <w:r w:rsidR="00561C30">
        <w:t xml:space="preserve">to increase nitrogen </w:t>
      </w:r>
      <w:r w:rsidR="00454C35">
        <w:t>uptake</w:t>
      </w:r>
      <w:r w:rsidR="00561C30">
        <w:t xml:space="preserve"> </w:t>
      </w:r>
      <w:r w:rsidR="00CA10F5">
        <w:fldChar w:fldCharType="begin" w:fldLock="1"/>
      </w:r>
      <w:r w:rsidR="00CA10F5">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2: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 re</w:t>
      </w:r>
      <w:r w:rsidR="00CA7E62">
        <w:t>sponse</w:t>
      </w:r>
      <w:r w:rsidR="00CA10F5">
        <w:t xml:space="preserve"> is not consistently observed</w:t>
      </w:r>
      <w:r w:rsidR="00CA7E62">
        <w:t xml:space="preserve"> </w:t>
      </w:r>
      <w:r w:rsidR="00CA10F5">
        <w:fldChar w:fldCharType="begin" w:fldLock="1"/>
      </w:r>
      <w:r w:rsidR="00FB7FB7">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2]a: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0C688D26" w14:textId="5D958694" w:rsidR="00526FCA" w:rsidRPr="00526FCA" w:rsidRDefault="00F04421" w:rsidP="00526FCA">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Some have hypothesized that plant responses to elevated CO</w:t>
      </w:r>
      <w:r w:rsidR="00454C35">
        <w:rPr>
          <w:vertAlign w:val="subscript"/>
        </w:rPr>
        <w:t>2</w:t>
      </w:r>
      <w:r w:rsidR="00454C35">
        <w:t xml:space="preserve"> are constrained by nitrogen availability, as net </w:t>
      </w:r>
      <w:r w:rsidR="00980A65">
        <w:t xml:space="preserve">primary productivity is globally limited by </w:t>
      </w:r>
      <w:r w:rsidR="00980A65" w:rsidRPr="00FE014F">
        <w:rPr>
          <w:bCs/>
        </w:rPr>
        <w:t>n</w:t>
      </w:r>
      <w:r w:rsidR="00980A65">
        <w:rPr>
          <w:bCs/>
        </w:rPr>
        <w:t>itrogen</w:t>
      </w:r>
      <w:r w:rsidR="00980A65">
        <w:t xml:space="preserve"> availability </w:t>
      </w:r>
      <w:r w:rsidR="00980A65">
        <w:fldChar w:fldCharType="begin" w:fldLock="1"/>
      </w:r>
      <w:r w:rsidR="00521356">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id":"ITEM-4","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4","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Vitousek &amp; Howarth, 1991; Hungate &lt;i&gt;et al.&lt;/i&gt;, 2003; LeBauer &amp; Treseder, 2008; Fay &lt;i&gt;et al.&lt;/i&gt;, 2015)","plainTextFormattedCitation":"(Vitousek &amp; Howarth, 1991; Hungate et al., 2003; LeBauer &amp; Treseder, 2008; Fay et al., 2015)","previouslyFormattedCitation":"(Vitousek &amp; Howarth, 1991; Hungate &lt;i&gt;et al.&lt;/i&gt;, 2003; LeBauer &amp; Treseder, 2008; Fay &lt;i&gt;et al.&lt;/i&gt;, 2015)"},"properties":{"noteIndex":0},"schema":"https://github.com/citation-style-language/schema/raw/master/csl-citation.json"}</w:instrText>
      </w:r>
      <w:r w:rsidR="00980A65">
        <w:fldChar w:fldCharType="separate"/>
      </w:r>
      <w:r w:rsidR="00AD72DC" w:rsidRPr="00AD72DC">
        <w:rPr>
          <w:noProof/>
        </w:rPr>
        <w:t xml:space="preserve">(Vitousek &amp; Howarth, 1991; Hungate </w:t>
      </w:r>
      <w:r w:rsidR="00AD72DC" w:rsidRPr="00AD72DC">
        <w:rPr>
          <w:i/>
          <w:noProof/>
        </w:rPr>
        <w:t>et al.</w:t>
      </w:r>
      <w:r w:rsidR="00AD72DC" w:rsidRPr="00AD72DC">
        <w:rPr>
          <w:noProof/>
        </w:rPr>
        <w:t xml:space="preserve">, 2003; </w:t>
      </w:r>
      <w:r w:rsidR="00AD72DC" w:rsidRPr="00AD72DC">
        <w:rPr>
          <w:noProof/>
        </w:rPr>
        <w:lastRenderedPageBreak/>
        <w:t xml:space="preserve">LeBauer &amp; Treseder, 2008; Fay </w:t>
      </w:r>
      <w:r w:rsidR="00AD72DC" w:rsidRPr="00AD72DC">
        <w:rPr>
          <w:i/>
          <w:noProof/>
        </w:rPr>
        <w:t>et al.</w:t>
      </w:r>
      <w:r w:rsidR="00AD72DC" w:rsidRPr="00AD72DC">
        <w:rPr>
          <w:noProof/>
        </w:rPr>
        <w:t>, 2015)</w:t>
      </w:r>
      <w:r w:rsidR="00980A65">
        <w:fldChar w:fldCharType="end"/>
      </w:r>
      <w:r w:rsidR="00980A65">
        <w:t>. The progressive nitrogen limitation hypothesis predicts that elevated CO</w:t>
      </w:r>
      <w:r w:rsidR="00980A65">
        <w:rPr>
          <w:vertAlign w:val="subscript"/>
        </w:rPr>
        <w:t>2</w:t>
      </w:r>
      <w:r w:rsidR="00980A65">
        <w:t xml:space="preserve"> will increase plant </w:t>
      </w:r>
      <w:r w:rsidR="00980A65" w:rsidRPr="00FE014F">
        <w:rPr>
          <w:bCs/>
        </w:rPr>
        <w:t>n</w:t>
      </w:r>
      <w:r w:rsidR="00980A65">
        <w:rPr>
          <w:bCs/>
        </w:rPr>
        <w:t>itrogen</w:t>
      </w:r>
      <w:r w:rsidR="00980A65">
        <w:t xml:space="preserve"> uptake to support greater net primary productivity, which will cause nitrogen availability to decline</w:t>
      </w:r>
      <w:r w:rsidR="00980A65">
        <w:rPr>
          <w:bCs/>
        </w:rPr>
        <w:t xml:space="preserve"> over time </w:t>
      </w:r>
      <w:r w:rsidR="00980A65">
        <w:rPr>
          <w:bCs/>
        </w:rPr>
        <w:fldChar w:fldCharType="begin" w:fldLock="1"/>
      </w:r>
      <w:r w:rsidR="00980A6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980A65">
        <w:rPr>
          <w:bCs/>
        </w:rPr>
        <w:fldChar w:fldCharType="separate"/>
      </w:r>
      <w:r w:rsidR="00980A65" w:rsidRPr="00980A65">
        <w:rPr>
          <w:bCs/>
          <w:noProof/>
        </w:rPr>
        <w:t xml:space="preserve">(Luo </w:t>
      </w:r>
      <w:r w:rsidR="00980A65" w:rsidRPr="00980A65">
        <w:rPr>
          <w:bCs/>
          <w:i/>
          <w:noProof/>
        </w:rPr>
        <w:t>et al.</w:t>
      </w:r>
      <w:r w:rsidR="00980A65" w:rsidRPr="00980A65">
        <w:rPr>
          <w:bCs/>
          <w:noProof/>
        </w:rPr>
        <w:t>, 2004)</w:t>
      </w:r>
      <w:r w:rsidR="00980A65">
        <w:rPr>
          <w:bCs/>
        </w:rPr>
        <w:fldChar w:fldCharType="end"/>
      </w:r>
      <w:r w:rsidR="00980A65">
        <w:rPr>
          <w:bCs/>
        </w:rPr>
        <w:t xml:space="preserve">. </w:t>
      </w:r>
      <w:r w:rsidR="00980A65">
        <w:t>Th</w:t>
      </w:r>
      <w:r w:rsidR="00036C09">
        <w:t>e</w:t>
      </w:r>
      <w:r w:rsidR="00980A65">
        <w:t xml:space="preserve"> hypothesis predicts that this response should </w:t>
      </w:r>
      <w:r w:rsidR="00E915DF">
        <w:t>increase growth and net primary productivity under elevated 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more limiting and</w:t>
      </w:r>
      <w:r w:rsidR="00DB33A8">
        <w:t xml:space="preserve"> </w:t>
      </w:r>
      <w:r w:rsidR="00E915DF">
        <w:t xml:space="preserve">stored in longer-lived issues. </w:t>
      </w:r>
      <w:r w:rsidR="00AF4FD7">
        <w:t>G</w:t>
      </w:r>
      <w:r w:rsidR="00407E89">
        <w:t>rowth responses to elevated 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 </w:t>
      </w:r>
      <w:r w:rsidR="00980A65">
        <w:fldChar w:fldCharType="begin" w:fldLock="1"/>
      </w:r>
      <w:r w:rsidR="00980A65">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980A65">
        <w:fldChar w:fldCharType="separate"/>
      </w:r>
      <w:r w:rsidR="00980A65" w:rsidRPr="00B17316">
        <w:rPr>
          <w:noProof/>
        </w:rPr>
        <w:t xml:space="preserve">(Reich </w:t>
      </w:r>
      <w:r w:rsidR="00980A65" w:rsidRPr="00B17316">
        <w:rPr>
          <w:i/>
          <w:noProof/>
        </w:rPr>
        <w:t>et al.</w:t>
      </w:r>
      <w:r w:rsidR="00980A65" w:rsidRPr="00B17316">
        <w:rPr>
          <w:noProof/>
        </w:rPr>
        <w:t xml:space="preserve">, 2006; Norby </w:t>
      </w:r>
      <w:r w:rsidR="00980A65" w:rsidRPr="00B17316">
        <w:rPr>
          <w:i/>
          <w:noProof/>
        </w:rPr>
        <w:t>et al.</w:t>
      </w:r>
      <w:r w:rsidR="00980A65" w:rsidRPr="00B17316">
        <w:rPr>
          <w:noProof/>
        </w:rPr>
        <w:t>, 2010)</w:t>
      </w:r>
      <w:r w:rsidR="00980A65">
        <w:fldChar w:fldCharType="end"/>
      </w:r>
      <w:r w:rsidR="00980A65">
        <w:t>,</w:t>
      </w:r>
      <w:r w:rsidR="00980A65">
        <w:rPr>
          <w:color w:val="000000"/>
        </w:rPr>
        <w:t xml:space="preserve"> </w:t>
      </w:r>
      <w:r w:rsidR="00AF4FD7">
        <w:rPr>
          <w:color w:val="000000"/>
        </w:rPr>
        <w:t xml:space="preserve">though </w:t>
      </w:r>
      <w:r w:rsidR="00980A65">
        <w:rPr>
          <w:color w:val="000000"/>
        </w:rPr>
        <w:t xml:space="preserve">these patterns are not consistently observed </w:t>
      </w:r>
      <w:r w:rsidR="00980A65">
        <w:rPr>
          <w:color w:val="000000"/>
        </w:rPr>
        <w:fldChar w:fldCharType="begin" w:fldLock="1"/>
      </w:r>
      <w:r w:rsidR="00980A65">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980A65">
        <w:rPr>
          <w:color w:val="000000"/>
        </w:rPr>
        <w:fldChar w:fldCharType="separate"/>
      </w:r>
      <w:r w:rsidR="00980A65" w:rsidRPr="00B17316">
        <w:rPr>
          <w:noProof/>
          <w:color w:val="000000"/>
        </w:rPr>
        <w:t xml:space="preserve">(Finzi </w:t>
      </w:r>
      <w:r w:rsidR="00980A65" w:rsidRPr="00B17316">
        <w:rPr>
          <w:i/>
          <w:noProof/>
          <w:color w:val="000000"/>
        </w:rPr>
        <w:t>et al.</w:t>
      </w:r>
      <w:r w:rsidR="00980A65" w:rsidRPr="00B17316">
        <w:rPr>
          <w:noProof/>
          <w:color w:val="000000"/>
        </w:rPr>
        <w:t xml:space="preserve">, 2006; Moore </w:t>
      </w:r>
      <w:r w:rsidR="00980A65" w:rsidRPr="00B17316">
        <w:rPr>
          <w:i/>
          <w:noProof/>
          <w:color w:val="000000"/>
        </w:rPr>
        <w:t>et al.</w:t>
      </w:r>
      <w:r w:rsidR="00980A65" w:rsidRPr="00B17316">
        <w:rPr>
          <w:noProof/>
          <w:color w:val="000000"/>
        </w:rPr>
        <w:t xml:space="preserve">, 2006; Liang </w:t>
      </w:r>
      <w:r w:rsidR="00980A65" w:rsidRPr="00B17316">
        <w:rPr>
          <w:i/>
          <w:noProof/>
          <w:color w:val="000000"/>
        </w:rPr>
        <w:t>et al.</w:t>
      </w:r>
      <w:r w:rsidR="00980A65" w:rsidRPr="00B17316">
        <w:rPr>
          <w:noProof/>
          <w:color w:val="000000"/>
        </w:rPr>
        <w:t>, 2016)</w:t>
      </w:r>
      <w:r w:rsidR="00980A65">
        <w:rPr>
          <w:color w:val="000000"/>
        </w:rPr>
        <w:fldChar w:fldCharType="end"/>
      </w:r>
      <w:r w:rsidR="00980A65">
        <w:rPr>
          <w:color w:val="000000"/>
        </w:rPr>
        <w:t xml:space="preserve">. </w:t>
      </w:r>
    </w:p>
    <w:p w14:paraId="59FCC39F" w14:textId="3D7BEA45" w:rsidR="0003120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 </w:t>
      </w:r>
      <w:r>
        <w:fldChar w:fldCharType="begin" w:fldLock="1"/>
      </w:r>
      <w: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fldChar w:fldCharType="separate"/>
      </w:r>
      <w:r w:rsidRPr="00980A65">
        <w:rPr>
          <w:noProof/>
        </w:rPr>
        <w:t xml:space="preserve">(Field &amp; Mooney, 1986; Evans, 1989; Evans &amp; Seemann, 1989; Walker </w:t>
      </w:r>
      <w:r w:rsidRPr="00980A65">
        <w:rPr>
          <w:i/>
          <w:noProof/>
        </w:rPr>
        <w:t>et al.</w:t>
      </w:r>
      <w:r w:rsidRPr="00980A65">
        <w:rPr>
          <w:noProof/>
        </w:rPr>
        <w:t xml:space="preserve">, 2014; Firn </w:t>
      </w:r>
      <w:r w:rsidRPr="00980A65">
        <w:rPr>
          <w:i/>
          <w:noProof/>
        </w:rPr>
        <w:t>et al.</w:t>
      </w:r>
      <w:r w:rsidRPr="00980A65">
        <w:rPr>
          <w:noProof/>
        </w:rPr>
        <w:t xml:space="preserve">, 2019; Liang </w:t>
      </w:r>
      <w:r w:rsidRPr="00980A65">
        <w:rPr>
          <w:i/>
          <w:noProof/>
        </w:rPr>
        <w:t>et al.</w:t>
      </w:r>
      <w:r w:rsidRPr="00980A65">
        <w:rPr>
          <w:noProof/>
        </w:rPr>
        <w:t>, 2020)</w:t>
      </w:r>
      <w:r>
        <w:fldChar w:fldCharType="end"/>
      </w:r>
      <w:r>
        <w:t xml:space="preserve">, the </w:t>
      </w:r>
      <w:r w:rsidR="00DB667C">
        <w:t xml:space="preserve">progressive </w:t>
      </w:r>
      <w:r>
        <w:t xml:space="preserve">nitrogen limitation hypothesis implies that reductions in </w:t>
      </w:r>
      <w:r w:rsidRPr="00FE014F">
        <w:rPr>
          <w:bCs/>
        </w:rPr>
        <w:t>n</w:t>
      </w:r>
      <w:r>
        <w:rPr>
          <w:bCs/>
        </w:rPr>
        <w:t>itrogen</w:t>
      </w:r>
      <w:r>
        <w:t xml:space="preserve"> availability over time could explain why C</w:t>
      </w:r>
      <w:r>
        <w:rPr>
          <w:vertAlign w:val="subscript"/>
        </w:rPr>
        <w:t>3</w:t>
      </w:r>
      <w:r>
        <w:t xml:space="preserve"> plants </w:t>
      </w:r>
      <w:r w:rsidR="00B36775">
        <w:t xml:space="preserve">exhibit </w:t>
      </w:r>
      <w:r w:rsidR="00EF62B4">
        <w:t>decreased</w:t>
      </w:r>
      <w:r w:rsidR="00B36775">
        <w:t xml:space="preserve"> </w:t>
      </w:r>
      <w:r>
        <w:t>leaf nitrogen content and photosynthetic capacity under elevated CO</w:t>
      </w:r>
      <w:r>
        <w:rPr>
          <w:vertAlign w:val="subscript"/>
        </w:rPr>
        <w:t>2</w:t>
      </w:r>
      <w:r>
        <w:t xml:space="preserve">. </w:t>
      </w:r>
      <w:r w:rsidR="00DB667C">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content and photosynthetic capacity under elevated CO</w:t>
      </w:r>
      <w:r w:rsidR="00407E89">
        <w:rPr>
          <w:color w:val="000000"/>
          <w:vertAlign w:val="subscript"/>
        </w:rPr>
        <w:t>2</w:t>
      </w:r>
      <w:r w:rsidR="00407E89">
        <w:rPr>
          <w:color w:val="000000"/>
        </w:rPr>
        <w:t xml:space="preserve"> are decoupled from nitrogen availability </w:t>
      </w:r>
      <w:r w:rsidR="00407E89">
        <w:rPr>
          <w:color w:val="000000"/>
        </w:rPr>
        <w:fldChar w:fldCharType="begin" w:fldLock="1"/>
      </w:r>
      <w:r w:rsidR="00407E89">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plainTextFormattedCitation":"(Crous et al., 2010; Lee et al., 2011)","previouslyFormattedCitation":"(Crous &lt;i&gt;et al.&lt;/i&gt;, 2010; Lee &lt;i&gt;et al.&lt;/i&gt;, 2011)"},"properties":{"noteIndex":0},"schema":"https://github.com/citation-style-language/schema/raw/master/csl-citation.json"}</w:instrText>
      </w:r>
      <w:r w:rsidR="00407E89">
        <w:rPr>
          <w:color w:val="000000"/>
        </w:rPr>
        <w:fldChar w:fldCharType="separate"/>
      </w:r>
      <w:r w:rsidR="00407E89" w:rsidRPr="001011B9">
        <w:rPr>
          <w:noProof/>
          <w:color w:val="000000"/>
        </w:rPr>
        <w:t xml:space="preserve">(Crous </w:t>
      </w:r>
      <w:r w:rsidR="00407E89" w:rsidRPr="001011B9">
        <w:rPr>
          <w:i/>
          <w:noProof/>
          <w:color w:val="000000"/>
        </w:rPr>
        <w:t>et al.</w:t>
      </w:r>
      <w:r w:rsidR="00407E89" w:rsidRPr="001011B9">
        <w:rPr>
          <w:noProof/>
          <w:color w:val="000000"/>
        </w:rPr>
        <w:t xml:space="preserve">, 2010; Lee </w:t>
      </w:r>
      <w:r w:rsidR="00407E89" w:rsidRPr="001011B9">
        <w:rPr>
          <w:i/>
          <w:noProof/>
          <w:color w:val="000000"/>
        </w:rPr>
        <w:t>et al.</w:t>
      </w:r>
      <w:r w:rsidR="00407E89" w:rsidRPr="001011B9">
        <w:rPr>
          <w:noProof/>
          <w:color w:val="000000"/>
        </w:rPr>
        <w:t>, 2011)</w:t>
      </w:r>
      <w:r w:rsidR="00407E89">
        <w:rPr>
          <w:color w:val="000000"/>
        </w:rPr>
        <w:fldChar w:fldCharType="end"/>
      </w:r>
      <w:r w:rsidR="00031209">
        <w:rPr>
          <w:color w:val="000000"/>
        </w:rPr>
        <w:t xml:space="preserve">. Additionally, </w:t>
      </w:r>
      <w:r w:rsidR="00407E89">
        <w:rPr>
          <w:color w:val="000000"/>
        </w:rPr>
        <w:t xml:space="preserve">variance in leaf nitrogen and photosynthetic capacity across environmental gradients </w:t>
      </w:r>
      <w:r w:rsidR="00031209">
        <w:rPr>
          <w:color w:val="000000"/>
        </w:rPr>
        <w:t xml:space="preserve">has been shown to be </w:t>
      </w:r>
      <w:r w:rsidR="00407E89">
        <w:rPr>
          <w:color w:val="000000"/>
        </w:rPr>
        <w:t xml:space="preserve">more strongly determined through aboveground growth conditions that set demand to build and maintain photosynthetic enzymes than soil resource availability </w:t>
      </w:r>
      <w:r w:rsidR="00407E89">
        <w:rPr>
          <w:color w:val="000000"/>
        </w:rPr>
        <w:fldChar w:fldCharType="begin" w:fldLock="1"/>
      </w:r>
      <w:r w:rsidR="002521FB">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6","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7","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7","issue":"3","issued":{"date-parts":[["2019","3","4"]]},"page":"506-517","title":"Global photosynthetic capacity is optimized to the environment","type":"article-journal","volume":"22"},"uris":["http://www.mendeley.com/documents/?uuid=de810a7b-b01e-4be3-a228-03946531e91d"]},{"id":"ITEM-8","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8","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9","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9","issue":"3","issued":{"date-parts":[["2023","2","16"]]},"page":"856-873","title":"Coordination of photosynthetic traits across soil and climate gradients","type":"article-journal","volume":"29"},"uris":["http://www.mendeley.com/documents/?uuid=21ffc03c-3e82-40b0-846f-1638da6585e7"]},{"id":"ITEM-10","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10","issue":"17","issued":{"date-parts":[["2023","9","13"]]},"page":"5166-5180","title":"Soil nitrogen fertilization reduces relative leaf nitrogen allocation to photosynthesis","type":"article-journal","volume":"74"},"uris":["http://www.mendeley.com/documents/?uuid=84f9e119-629b-4d40-ad7f-87f747ce2e46"]}],"mendeley":{"formattedCitation":"(Dong &lt;i&gt;et al.&lt;/i&gt;, 2017, 2020, 2022a; Smith &lt;i&gt;et al.&lt;/i&gt;, 2019; Smith &amp; Keenan, 2020; Paillassa &lt;i&gt;et al.&lt;/i&gt;, 2020; Peng &lt;i&gt;et al.&lt;/i&gt;, 2021; Querejeta &lt;i&gt;et al.&lt;/i&gt;, 2022; Westerband &lt;i&gt;et al.&lt;/i&gt;, 2023; Waring &lt;i&gt;et al.&lt;/i&gt;, 2023)","plainTextFormattedCitation":"(Dong et al., 2017, 2020, 2022a; Smith et al., 2019; Smith &amp; Keenan, 2020; Paillassa et al., 2020; Peng et al., 2021; Querejeta et al., 2022; Westerband et al., 2023; Waring et al., 2023)","previouslyFormattedCitation":"(Dong &lt;i&gt;et al.&lt;/i&gt;, 2017, 2020, 2022a; Smith &lt;i&gt;et al.&lt;/i&gt;, 2019; Smith &amp; Keenan, 2020; Paillassa &lt;i&gt;et al.&lt;/i&gt;, 2020; Peng &lt;i&gt;et al.&lt;/i&gt;, 2021; Querejeta &lt;i&gt;et al.&lt;/i&gt;, 2022; Westerband &lt;i&gt;et al.&lt;/i&gt;, 2023; Waring &lt;i&gt;et al.&lt;/i&gt;, 2023)"},"properties":{"noteIndex":0},"schema":"https://github.com/citation-style-language/schema/raw/master/csl-citation.json"}</w:instrText>
      </w:r>
      <w:r w:rsidR="00407E89">
        <w:rPr>
          <w:color w:val="000000"/>
        </w:rPr>
        <w:fldChar w:fldCharType="separate"/>
      </w:r>
      <w:r w:rsidR="00DB33A8" w:rsidRPr="00DB33A8">
        <w:rPr>
          <w:noProof/>
          <w:color w:val="000000"/>
        </w:rPr>
        <w:t xml:space="preserve">(Dong </w:t>
      </w:r>
      <w:r w:rsidR="00DB33A8" w:rsidRPr="00DB33A8">
        <w:rPr>
          <w:i/>
          <w:noProof/>
          <w:color w:val="000000"/>
        </w:rPr>
        <w:t>et al.</w:t>
      </w:r>
      <w:r w:rsidR="00DB33A8" w:rsidRPr="00DB33A8">
        <w:rPr>
          <w:noProof/>
          <w:color w:val="000000"/>
        </w:rPr>
        <w:t xml:space="preserve">, 2017, 2020, 2022a; Smith </w:t>
      </w:r>
      <w:r w:rsidR="00DB33A8" w:rsidRPr="00DB33A8">
        <w:rPr>
          <w:i/>
          <w:noProof/>
          <w:color w:val="000000"/>
        </w:rPr>
        <w:t>et al.</w:t>
      </w:r>
      <w:r w:rsidR="00DB33A8" w:rsidRPr="00DB33A8">
        <w:rPr>
          <w:noProof/>
          <w:color w:val="000000"/>
        </w:rPr>
        <w:t xml:space="preserve">, 2019; Smith &amp; Keenan, 2020; Paillassa </w:t>
      </w:r>
      <w:r w:rsidR="00DB33A8" w:rsidRPr="00DB33A8">
        <w:rPr>
          <w:i/>
          <w:noProof/>
          <w:color w:val="000000"/>
        </w:rPr>
        <w:t>et al.</w:t>
      </w:r>
      <w:r w:rsidR="00DB33A8" w:rsidRPr="00DB33A8">
        <w:rPr>
          <w:noProof/>
          <w:color w:val="000000"/>
        </w:rPr>
        <w:t xml:space="preserve">, 2020; Peng </w:t>
      </w:r>
      <w:r w:rsidR="00DB33A8" w:rsidRPr="00DB33A8">
        <w:rPr>
          <w:i/>
          <w:noProof/>
          <w:color w:val="000000"/>
        </w:rPr>
        <w:t>et al.</w:t>
      </w:r>
      <w:r w:rsidR="00DB33A8" w:rsidRPr="00DB33A8">
        <w:rPr>
          <w:noProof/>
          <w:color w:val="000000"/>
        </w:rPr>
        <w:t xml:space="preserve">, 2021; Querejeta </w:t>
      </w:r>
      <w:r w:rsidR="00DB33A8" w:rsidRPr="00DB33A8">
        <w:rPr>
          <w:i/>
          <w:noProof/>
          <w:color w:val="000000"/>
        </w:rPr>
        <w:t>et al.</w:t>
      </w:r>
      <w:r w:rsidR="00DB33A8" w:rsidRPr="00DB33A8">
        <w:rPr>
          <w:noProof/>
          <w:color w:val="000000"/>
        </w:rPr>
        <w:t xml:space="preserve">, 2022; Westerband </w:t>
      </w:r>
      <w:r w:rsidR="00DB33A8" w:rsidRPr="00DB33A8">
        <w:rPr>
          <w:i/>
          <w:noProof/>
          <w:color w:val="000000"/>
        </w:rPr>
        <w:t>et al.</w:t>
      </w:r>
      <w:r w:rsidR="00DB33A8" w:rsidRPr="00DB33A8">
        <w:rPr>
          <w:noProof/>
          <w:color w:val="000000"/>
        </w:rPr>
        <w:t xml:space="preserve">, 2023; Waring </w:t>
      </w:r>
      <w:r w:rsidR="00DB33A8" w:rsidRPr="00DB33A8">
        <w:rPr>
          <w:i/>
          <w:noProof/>
          <w:color w:val="000000"/>
        </w:rPr>
        <w:t>et al.</w:t>
      </w:r>
      <w:r w:rsidR="00DB33A8" w:rsidRPr="00DB33A8">
        <w:rPr>
          <w:noProof/>
          <w:color w:val="000000"/>
        </w:rPr>
        <w:t>, 2023)</w:t>
      </w:r>
      <w:r w:rsidR="00407E89">
        <w:rPr>
          <w:color w:val="000000"/>
        </w:rPr>
        <w:fldChar w:fldCharType="end"/>
      </w:r>
      <w:r w:rsidR="00031209">
        <w:rPr>
          <w:color w:val="000000"/>
        </w:rPr>
        <w:t>. These patterns indicate that leaf photosynthetic responses to elevated CO</w:t>
      </w:r>
      <w:r w:rsidR="00031209">
        <w:rPr>
          <w:color w:val="000000"/>
          <w:vertAlign w:val="subscript"/>
        </w:rPr>
        <w:t>2</w:t>
      </w:r>
      <w:r w:rsidR="00031209">
        <w:rPr>
          <w:color w:val="000000"/>
        </w:rPr>
        <w:t xml:space="preserve"> may not be as tightly linked to changes in nitrogen availability as has been implied and may instead be a product of altered leaf nitrogen demand to build and maintain photosynthetic enzymes.</w:t>
      </w:r>
    </w:p>
    <w:p w14:paraId="7A1E7B67" w14:textId="79684760" w:rsidR="006F27A7" w:rsidRPr="00031209" w:rsidRDefault="00521356" w:rsidP="00521356">
      <w:pPr>
        <w:spacing w:line="360" w:lineRule="auto"/>
        <w:ind w:firstLine="720"/>
        <w:rPr>
          <w:color w:val="000000"/>
        </w:rPr>
      </w:pPr>
      <w:r>
        <w:rPr>
          <w:color w:val="000000"/>
        </w:rPr>
        <w:t>Eco-evolutionary optimality theory provides a framework for understanding how responses to elevated CO</w:t>
      </w:r>
      <w:r>
        <w:rPr>
          <w:color w:val="000000"/>
          <w:vertAlign w:val="subscript"/>
        </w:rPr>
        <w:t>2</w:t>
      </w:r>
      <w:r>
        <w:rPr>
          <w:color w:val="000000"/>
        </w:rPr>
        <w:t xml:space="preserve"> may be determined through demand to build and maintain photosynthetic enzymes </w:t>
      </w:r>
      <w:r>
        <w:rPr>
          <w:color w:val="000000"/>
        </w:rPr>
        <w:fldChar w:fldCharType="begin" w:fldLock="1"/>
      </w:r>
      <w:r w:rsidR="006662C1">
        <w:rPr>
          <w:color w:val="000000"/>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Harrison &lt;i&gt;et al.&lt;/i&gt;, 2021)","plainTextFormattedCitation":"(Harrison et al., 2021)","previouslyFormattedCitation":"(Harrison &lt;i&gt;et al.&lt;/i&gt;, 2021)"},"properties":{"noteIndex":0},"schema":"https://github.com/citation-style-language/schema/raw/master/csl-citation.json"}</w:instrText>
      </w:r>
      <w:r>
        <w:rPr>
          <w:color w:val="000000"/>
        </w:rPr>
        <w:fldChar w:fldCharType="separate"/>
      </w:r>
      <w:r w:rsidRPr="00521356">
        <w:rPr>
          <w:noProof/>
          <w:color w:val="000000"/>
        </w:rPr>
        <w:t xml:space="preserve">(Harrison </w:t>
      </w:r>
      <w:r w:rsidRPr="00521356">
        <w:rPr>
          <w:i/>
          <w:noProof/>
          <w:color w:val="000000"/>
        </w:rPr>
        <w:t>et al.</w:t>
      </w:r>
      <w:r w:rsidRPr="00521356">
        <w:rPr>
          <w:noProof/>
          <w:color w:val="000000"/>
        </w:rPr>
        <w:t>, 2021)</w:t>
      </w:r>
      <w:r>
        <w:rPr>
          <w:color w:val="000000"/>
        </w:rPr>
        <w:fldChar w:fldCharType="end"/>
      </w:r>
      <w:r>
        <w:rPr>
          <w:color w:val="000000"/>
        </w:rPr>
        <w:t xml:space="preserve">. </w:t>
      </w:r>
      <w:r w:rsidR="00C6573F">
        <w:t xml:space="preserve">A merging of </w:t>
      </w:r>
      <w:r w:rsidR="00526FCA">
        <w:t xml:space="preserve">photosynthetic least-cost </w:t>
      </w:r>
      <w:r w:rsidR="00526FCA">
        <w:fldChar w:fldCharType="begin" w:fldLock="1"/>
      </w:r>
      <w:r w:rsidR="00526FC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526FCA">
        <w:fldChar w:fldCharType="separate"/>
      </w:r>
      <w:r w:rsidR="00526FCA" w:rsidRPr="00470E54">
        <w:rPr>
          <w:noProof/>
        </w:rPr>
        <w:t xml:space="preserve">(Wright </w:t>
      </w:r>
      <w:r w:rsidR="00526FCA" w:rsidRPr="00470E54">
        <w:rPr>
          <w:i/>
          <w:noProof/>
        </w:rPr>
        <w:t>et al.</w:t>
      </w:r>
      <w:r w:rsidR="00526FCA" w:rsidRPr="00470E54">
        <w:rPr>
          <w:noProof/>
        </w:rPr>
        <w:t xml:space="preserve">, 2003; Prentice </w:t>
      </w:r>
      <w:r w:rsidR="00526FCA" w:rsidRPr="00470E54">
        <w:rPr>
          <w:i/>
          <w:noProof/>
        </w:rPr>
        <w:t>et al.</w:t>
      </w:r>
      <w:r w:rsidR="00526FCA" w:rsidRPr="00470E54">
        <w:rPr>
          <w:noProof/>
        </w:rPr>
        <w:t>, 2014)</w:t>
      </w:r>
      <w:r w:rsidR="00526FCA">
        <w:fldChar w:fldCharType="end"/>
      </w:r>
      <w:r w:rsidR="00526FCA">
        <w:t xml:space="preserve"> and optimal coordination </w:t>
      </w:r>
      <w:r w:rsidR="00526FCA">
        <w:fldChar w:fldCharType="begin" w:fldLock="1"/>
      </w:r>
      <w:r w:rsidR="00526FCA">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526FCA">
        <w:fldChar w:fldCharType="separate"/>
      </w:r>
      <w:r w:rsidR="00526FCA" w:rsidRPr="00B17316">
        <w:rPr>
          <w:noProof/>
        </w:rPr>
        <w:t xml:space="preserve">(Chen </w:t>
      </w:r>
      <w:r w:rsidR="00526FCA" w:rsidRPr="00B17316">
        <w:rPr>
          <w:i/>
          <w:noProof/>
        </w:rPr>
        <w:t>et al.</w:t>
      </w:r>
      <w:r w:rsidR="00526FCA" w:rsidRPr="00B17316">
        <w:rPr>
          <w:noProof/>
        </w:rPr>
        <w:t xml:space="preserve">, 1993; Maire </w:t>
      </w:r>
      <w:r w:rsidR="00526FCA" w:rsidRPr="00B17316">
        <w:rPr>
          <w:i/>
          <w:noProof/>
        </w:rPr>
        <w:t>et al.</w:t>
      </w:r>
      <w:r w:rsidR="00526FCA" w:rsidRPr="00B17316">
        <w:rPr>
          <w:noProof/>
        </w:rPr>
        <w:t>, 2012)</w:t>
      </w:r>
      <w:r w:rsidR="00526FCA">
        <w:fldChar w:fldCharType="end"/>
      </w:r>
      <w:r w:rsidR="00526FCA">
        <w:rPr>
          <w:bCs/>
        </w:rPr>
        <w:t xml:space="preserve"> theories </w:t>
      </w:r>
      <w:r w:rsidR="00526FCA">
        <w:t xml:space="preserve">posits that reduced leaf </w:t>
      </w:r>
      <w:r w:rsidR="00526FCA" w:rsidRPr="00FE014F">
        <w:rPr>
          <w:bCs/>
        </w:rPr>
        <w:t>n</w:t>
      </w:r>
      <w:r w:rsidR="00526FCA">
        <w:rPr>
          <w:bCs/>
        </w:rPr>
        <w:t>itrogen</w:t>
      </w:r>
      <w:r w:rsidR="00526FCA">
        <w:t xml:space="preserve"> allocation under elevated CO</w:t>
      </w:r>
      <w:r w:rsidR="00526FCA">
        <w:rPr>
          <w:vertAlign w:val="subscript"/>
        </w:rPr>
        <w:t>2</w:t>
      </w:r>
      <w:r w:rsidR="00526FCA">
        <w:t xml:space="preserve"> is the result of a stronger downregulation in the maximum rate of Rubisco carboxylation (</w:t>
      </w:r>
      <w:r w:rsidR="00526FCA">
        <w:rPr>
          <w:i/>
          <w:iCs/>
        </w:rPr>
        <w:t>V</w:t>
      </w:r>
      <w:r w:rsidR="00526FCA">
        <w:rPr>
          <w:vertAlign w:val="subscript"/>
        </w:rPr>
        <w:t>cmax</w:t>
      </w:r>
      <w:r w:rsidR="00526FCA">
        <w:t xml:space="preserve">) than the </w:t>
      </w:r>
      <w:r w:rsidR="00526FCA">
        <w:lastRenderedPageBreak/>
        <w:t>maximum rate of electron transport for RuBP regeneration (</w:t>
      </w:r>
      <w:r w:rsidR="00526FCA">
        <w:rPr>
          <w:i/>
          <w:iCs/>
        </w:rPr>
        <w:t>J</w:t>
      </w:r>
      <w:r w:rsidR="00526FCA">
        <w:rPr>
          <w:vertAlign w:val="subscript"/>
        </w:rPr>
        <w:t>max</w:t>
      </w:r>
      <w:r w:rsidR="00526FCA">
        <w:t>). These responses decrease leaf nitrogen demand to build and maintain photosynthetic enzymes, increasing photosynthetic nitrogen-use efficiency and allowing increased net photosynthesis rates to be achieved through increasingly equal co-limitation of Rubisco carboxylation and electron transport for RuBP regeneration</w:t>
      </w:r>
      <w:r w:rsidR="00AF4FD7">
        <w:t xml:space="preserve"> </w:t>
      </w:r>
      <w:r w:rsidR="00AF4FD7">
        <w:fldChar w:fldCharType="begin" w:fldLock="1"/>
      </w:r>
      <w:r w:rsidR="00EF62B4">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4","issue":"9","issued":{"date-parts":[["2017","9","4"]]},"page":"734-741","title":"Towards a universal model for carbon dioxide uptake by plants","type":"article-journal","volume":"3"},"uris":["http://www.mendeley.com/documents/?uuid=34d29b89-d70d-44db-b913-aa6c18dedf25"]}],"mendeley":{"formattedCitation":"(Chen &lt;i&gt;et al.&lt;/i&gt;, 1993; Maire &lt;i&gt;et al.&lt;/i&gt;, 2012; Wang &lt;i&gt;et al.&lt;/i&gt;, 2017; Smith &lt;i&gt;et al.&lt;/i&gt;, 2019)","plainTextFormattedCitation":"(Chen et al., 1993; Maire et al., 2012; Wang et al., 2017; Smith et al., 2019)","previouslyFormattedCitation":"(Chen &lt;i&gt;et al.&lt;/i&gt;, 1993; Maire &lt;i&gt;et al.&lt;/i&gt;, 2012; Wang &lt;i&gt;et al.&lt;/i&gt;, 2017; Smith &lt;i&gt;et al.&lt;/i&gt;, 2019)"},"properties":{"noteIndex":0},"schema":"https://github.com/citation-style-language/schema/raw/master/csl-citation.json"}</w:instrText>
      </w:r>
      <w:r w:rsidR="00AF4FD7">
        <w:fldChar w:fldCharType="separate"/>
      </w:r>
      <w:r w:rsidR="00EF62B4" w:rsidRPr="00EF62B4">
        <w:rPr>
          <w:noProof/>
        </w:rPr>
        <w:t xml:space="preserve">(Chen </w:t>
      </w:r>
      <w:r w:rsidR="00EF62B4" w:rsidRPr="00EF62B4">
        <w:rPr>
          <w:i/>
          <w:noProof/>
        </w:rPr>
        <w:t>et al.</w:t>
      </w:r>
      <w:r w:rsidR="00EF62B4" w:rsidRPr="00EF62B4">
        <w:rPr>
          <w:noProof/>
        </w:rPr>
        <w:t xml:space="preserve">, 1993; Maire </w:t>
      </w:r>
      <w:r w:rsidR="00EF62B4" w:rsidRPr="00EF62B4">
        <w:rPr>
          <w:i/>
          <w:noProof/>
        </w:rPr>
        <w:t>et al.</w:t>
      </w:r>
      <w:r w:rsidR="00EF62B4" w:rsidRPr="00EF62B4">
        <w:rPr>
          <w:noProof/>
        </w:rPr>
        <w:t xml:space="preserve">, 2012; Wang </w:t>
      </w:r>
      <w:r w:rsidR="00EF62B4" w:rsidRPr="00EF62B4">
        <w:rPr>
          <w:i/>
          <w:noProof/>
        </w:rPr>
        <w:t>et al.</w:t>
      </w:r>
      <w:r w:rsidR="00EF62B4" w:rsidRPr="00EF62B4">
        <w:rPr>
          <w:noProof/>
        </w:rPr>
        <w:t xml:space="preserve">, 2017; Smith </w:t>
      </w:r>
      <w:r w:rsidR="00EF62B4" w:rsidRPr="00EF62B4">
        <w:rPr>
          <w:i/>
          <w:noProof/>
        </w:rPr>
        <w:t>et al.</w:t>
      </w:r>
      <w:r w:rsidR="00EF62B4" w:rsidRPr="00EF62B4">
        <w:rPr>
          <w:noProof/>
        </w:rPr>
        <w:t>, 2019)</w:t>
      </w:r>
      <w:r w:rsidR="00AF4FD7">
        <w:fldChar w:fldCharType="end"/>
      </w:r>
      <w:r w:rsidR="00526FCA">
        <w:t xml:space="preserve">. Optimal resource investment to photosynthetic capacity allows plants to make more efficient use of available light while avoiding overinvestment in Rubisco, which has high nitrogen and energetic costs of construction and maintenance </w:t>
      </w:r>
      <w:r w:rsidR="00526FCA">
        <w:fldChar w:fldCharType="begin" w:fldLock="1"/>
      </w:r>
      <w:r w:rsidR="00526FCA">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526FCA">
        <w:fldChar w:fldCharType="separate"/>
      </w:r>
      <w:r w:rsidR="00526FCA" w:rsidRPr="00AA2C0D">
        <w:rPr>
          <w:noProof/>
        </w:rPr>
        <w:t>(Evans, 1989; Sage, 1994; Evans &amp; Clarke, 2019)</w:t>
      </w:r>
      <w:r w:rsidR="00526FCA">
        <w:fldChar w:fldCharType="end"/>
      </w:r>
      <w:r w:rsidR="00526FCA">
        <w:t>.</w:t>
      </w:r>
      <w:r w:rsidR="00DB33A8" w:rsidRPr="00DB33A8">
        <w:t xml:space="preserve"> </w:t>
      </w:r>
      <w:r w:rsidR="00DB33A8">
        <w:t>The expected optimal leaf response to elevated CO</w:t>
      </w:r>
      <w:r w:rsidR="00DB33A8">
        <w:rPr>
          <w:vertAlign w:val="subscript"/>
        </w:rPr>
        <w:t>2</w:t>
      </w:r>
      <w:r w:rsidR="00DB33A8">
        <w:t xml:space="preserve"> has received some empirical support </w:t>
      </w:r>
      <w:r w:rsidR="00DB33A8">
        <w:fldChar w:fldCharType="begin" w:fldLock="1"/>
      </w:r>
      <w:r w:rsidR="00DB33A8">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652486","PMID":"37021662","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13","issued":{"date-parts":[["2023"]]},"page":"3667-3677","title":"Nitrogen use strategy drives interspecific differences in plant photosynthetic CO2 acclimation","type":"article-journal","volume":"29"},"uris":["http://www.mendeley.com/documents/?uuid=2902d00b-8594-4903-bae2-2a7a5afe3b0a"]},{"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2 response of grassland species exposed to 9 years of free-air CO2 enrichment","type":"article-journal","volume":"16"},"uris":["http://www.mendeley.com/documents/?uuid=7177dfec-fdb7-4daa-b139-626978c9a02d"]},{"id":"ITEM-6","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6","issue":"6","issued":{"date-parts":[["2021"]]},"page":"2125-2141","title":"Eco-evolutionary optimality as a means to improve vegetation and land-surface models","type":"article-journal","volume":"231"},"uris":["http://www.mendeley.com/documents/?uuid=2837baf0-53ee-43fe-941a-4c071cdb25c8"]}],"mendeley":{"formattedCitation":"(Crous &lt;i&gt;et al.&lt;/i&gt;, 2010; Lee &lt;i&gt;et al.&lt;/i&gt;, 2011; Smith &amp; Keenan, 2020; Harrison &lt;i&gt;et al.&lt;/i&gt;, 2021; Dong &lt;i&gt;et al.&lt;/i&gt;, 2022b; Cui &lt;i&gt;et al.&lt;/i&gt;, 2023)","plainTextFormattedCitation":"(Crous et al., 2010; Lee et al., 2011; Smith &amp; Keenan, 2020; Harrison et al., 2021; Dong et al., 2022b; Cui et al., 2023)","previouslyFormattedCitation":"(Crous &lt;i&gt;et al.&lt;/i&gt;, 2010; Lee &lt;i&gt;et al.&lt;/i&gt;, 2011; Smith &amp; Keenan, 2020; Harrison &lt;i&gt;et al.&lt;/i&gt;, 2021; Dong &lt;i&gt;et al.&lt;/i&gt;, 2022b; Cui &lt;i&gt;et al.&lt;/i&gt;, 2023)"},"properties":{"noteIndex":0},"schema":"https://github.com/citation-style-language/schema/raw/master/csl-citation.json"}</w:instrText>
      </w:r>
      <w:r w:rsidR="00DB33A8">
        <w:fldChar w:fldCharType="separate"/>
      </w:r>
      <w:r w:rsidR="00DB33A8" w:rsidRPr="008A4617">
        <w:rPr>
          <w:noProof/>
        </w:rPr>
        <w:t xml:space="preserve">(Crous </w:t>
      </w:r>
      <w:r w:rsidR="00DB33A8" w:rsidRPr="008A4617">
        <w:rPr>
          <w:i/>
          <w:noProof/>
        </w:rPr>
        <w:t>et al.</w:t>
      </w:r>
      <w:r w:rsidR="00DB33A8" w:rsidRPr="008A4617">
        <w:rPr>
          <w:noProof/>
        </w:rPr>
        <w:t xml:space="preserve">, 2010; Lee </w:t>
      </w:r>
      <w:r w:rsidR="00DB33A8" w:rsidRPr="008A4617">
        <w:rPr>
          <w:i/>
          <w:noProof/>
        </w:rPr>
        <w:t>et al.</w:t>
      </w:r>
      <w:r w:rsidR="00DB33A8" w:rsidRPr="008A4617">
        <w:rPr>
          <w:noProof/>
        </w:rPr>
        <w:t xml:space="preserve">, 2011; Smith &amp; Keenan, 2020; Harrison </w:t>
      </w:r>
      <w:r w:rsidR="00DB33A8" w:rsidRPr="008A4617">
        <w:rPr>
          <w:i/>
          <w:noProof/>
        </w:rPr>
        <w:t>et al.</w:t>
      </w:r>
      <w:r w:rsidR="00DB33A8" w:rsidRPr="008A4617">
        <w:rPr>
          <w:noProof/>
        </w:rPr>
        <w:t xml:space="preserve">, 2021; Dong </w:t>
      </w:r>
      <w:r w:rsidR="00DB33A8" w:rsidRPr="008A4617">
        <w:rPr>
          <w:i/>
          <w:noProof/>
        </w:rPr>
        <w:t>et al.</w:t>
      </w:r>
      <w:r w:rsidR="00DB33A8" w:rsidRPr="008A4617">
        <w:rPr>
          <w:noProof/>
        </w:rPr>
        <w:t xml:space="preserve">, 2022b; Cui </w:t>
      </w:r>
      <w:r w:rsidR="00DB33A8" w:rsidRPr="008A4617">
        <w:rPr>
          <w:i/>
          <w:noProof/>
        </w:rPr>
        <w:t>et al.</w:t>
      </w:r>
      <w:r w:rsidR="00DB33A8" w:rsidRPr="008A4617">
        <w:rPr>
          <w:noProof/>
        </w:rPr>
        <w:t>, 2023)</w:t>
      </w:r>
      <w:r w:rsidR="00DB33A8">
        <w:fldChar w:fldCharType="end"/>
      </w:r>
      <w:r w:rsidR="00DB33A8">
        <w:t>, though no studies have connected these patterns with concurrently measured whole-plant responses.</w:t>
      </w:r>
    </w:p>
    <w:p w14:paraId="57E88987" w14:textId="229C18FF" w:rsidR="00267A0A" w:rsidRPr="00036C09" w:rsidRDefault="00267A0A" w:rsidP="006F27A7">
      <w:pPr>
        <w:spacing w:line="360" w:lineRule="auto"/>
        <w:ind w:firstLine="720"/>
      </w:pPr>
      <w:r>
        <w:t>The optimality hypothesis deviates from the progressive nitrogen limitation hypothesis by indicating that photosynthetic responses to elevated CO</w:t>
      </w:r>
      <w:r>
        <w:rPr>
          <w:vertAlign w:val="subscript"/>
        </w:rPr>
        <w:t>2</w:t>
      </w:r>
      <w:r>
        <w:t xml:space="preserve"> are driven by leaf nitrogen demand to build and maintain photosynthetic enzymes and are independent of nitrogen supply.</w:t>
      </w:r>
      <w:r w:rsidRPr="00561C30">
        <w:t xml:space="preserve"> </w:t>
      </w:r>
      <w:r w:rsidR="00DB33A8">
        <w:t>However</w:t>
      </w:r>
      <w:r>
        <w:t>, the optimality hypothesis does not discount a role of nitrogen availability on whole-plant responses to elevated CO</w:t>
      </w:r>
      <w:r>
        <w:rPr>
          <w:vertAlign w:val="subscript"/>
        </w:rPr>
        <w:t>2</w:t>
      </w:r>
      <w:r>
        <w:t>, where the expected optimal strategy in response to elevated CO</w:t>
      </w:r>
      <w:r>
        <w:rPr>
          <w:vertAlign w:val="subscript"/>
        </w:rPr>
        <w:t>2</w:t>
      </w:r>
      <w:r>
        <w:t xml:space="preserve"> is to allocate surplus nitrogen not needed to satisfy leaf nitrogen demand toward the construction of a greater quantity of optimally coordinated leaves</w:t>
      </w:r>
      <w:r w:rsidR="0006395A">
        <w:t xml:space="preserve"> and other plant organs</w:t>
      </w:r>
      <w:r>
        <w:t>.</w:t>
      </w:r>
      <w:r w:rsidR="00036C09">
        <w:t xml:space="preserve"> Thus, whether </w:t>
      </w:r>
      <w:r w:rsidR="00521356">
        <w:t xml:space="preserve">the </w:t>
      </w:r>
      <w:r w:rsidR="00036C09">
        <w:t>supply-driven progressive nitrogen limitation</w:t>
      </w:r>
      <w:r w:rsidR="00521356">
        <w:t xml:space="preserve"> hypothesis</w:t>
      </w:r>
      <w:r w:rsidR="00036C09">
        <w:t xml:space="preserve"> or demand</w:t>
      </w:r>
      <w:r w:rsidR="00DD4139">
        <w:t>-</w:t>
      </w:r>
      <w:r w:rsidR="00036C09">
        <w:t>driven optimality hypothes</w:t>
      </w:r>
      <w:r w:rsidR="00521356">
        <w:t>i</w:t>
      </w:r>
      <w:r w:rsidR="00036C09">
        <w:t>s drive</w:t>
      </w:r>
      <w:r w:rsidR="00521356">
        <w:t>s</w:t>
      </w:r>
      <w:r w:rsidR="00036C09">
        <w:t xml:space="preserve"> plant responses to elevated CO</w:t>
      </w:r>
      <w:r w:rsidR="00036C09">
        <w:rPr>
          <w:vertAlign w:val="subscript"/>
        </w:rPr>
        <w:t>2</w:t>
      </w:r>
      <w:r w:rsidR="00036C09">
        <w:t xml:space="preserve"> may be a matter of scale, where leaf responses to elevated CO</w:t>
      </w:r>
      <w:r w:rsidR="00036C09">
        <w:rPr>
          <w:vertAlign w:val="subscript"/>
        </w:rPr>
        <w:t>2</w:t>
      </w:r>
      <w:r w:rsidR="00036C09">
        <w:t xml:space="preserve"> are </w:t>
      </w:r>
      <w:r w:rsidR="00521356">
        <w:t>set</w:t>
      </w:r>
      <w:r w:rsidR="00036C09">
        <w:t xml:space="preserve"> by demand to build and maintain photosynthetic enzymes and whole-plant responses to elevated CO</w:t>
      </w:r>
      <w:r w:rsidR="00036C09">
        <w:rPr>
          <w:vertAlign w:val="subscript"/>
        </w:rPr>
        <w:t>2</w:t>
      </w:r>
      <w:r w:rsidR="00036C09">
        <w:t xml:space="preserve"> are </w:t>
      </w:r>
      <w:r w:rsidR="00521356">
        <w:t>constrained</w:t>
      </w:r>
      <w:r w:rsidR="00036C09">
        <w:t xml:space="preserve"> by changes in nitrogen supply.</w:t>
      </w:r>
    </w:p>
    <w:p w14:paraId="69D9F23C" w14:textId="0AFA422B"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or symbiotic nitrogen-fixing bacteria </w:t>
      </w:r>
      <w:r>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fldChar w:fldCharType="separate"/>
      </w:r>
      <w:r w:rsidRPr="00BE72C0">
        <w:rPr>
          <w:noProof/>
        </w:rPr>
        <w:t>(Gutschick, 1981; Smith &amp; Read, 2008)</w:t>
      </w:r>
      <w:r>
        <w:fldChar w:fldCharType="end"/>
      </w:r>
      <w:r>
        <w:t>. Carbon costs to acquire nitrogen, or the amount of carbon allocated belowground per unit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 </w:t>
      </w:r>
      <w:r>
        <w:fldChar w:fldCharType="begin" w:fldLock="1"/>
      </w:r>
      <w:r w:rsidR="00C52877">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4","issue":"2","issued":{"date-parts":[["2018","1","6"]]},"page":"507-522","title":"Ecosystem responses to elevated CO&lt;sub&gt;2&lt;/sub&gt; governed by plant–soil interactions and the cost of nitrogen acquisition","type":"article-journal","volume":"217"},"uris":["http://www.mendeley.com/documents/?uuid=f5a032e4-11bd-468b-88f1-a7a4ce482036"]},{"id":"ITEM-5","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5","issue":"February","issued":{"date-parts":[["2023"]]},"page":"1-18","title":"Global terrestrial nitrogen uptake and nitrogen use efficiency","type":"article-journal"},"uris":["http://www.mendeley.com/documents/?uuid=0d79d767-9c79-4d2f-8bbe-50900361679d"]}],"mendeley":{"formattedCitation":"(Brzostek &lt;i&gt;et al.&lt;/i&gt;, 2014; Terrer &lt;i&gt;et al.&lt;/i&gt;, 2018; Allen &lt;i&gt;et al.&lt;/i&gt;, 2020; Perkowski &lt;i&gt;et al.&lt;/i&gt;, 2021; Peng &lt;i&gt;et al.&lt;/i&gt;, 2023)","plainTextFormattedCitation":"(Brzostek et al., 2014; Terrer et al., 2018; Allen et al., 2020; Perkowski et al., 2021; Peng et al., 2023)","previouslyFormattedCitation":"(Brzostek &lt;i&gt;et al.&lt;/i&gt;, 2014; Terrer &lt;i&gt;et al.&lt;/i&gt;, 2018; Allen &lt;i&gt;et al.&lt;/i&gt;, 2020; Perkowski &lt;i&gt;et al.&lt;/i&gt;, 2021; Peng &lt;i&gt;et al.&lt;/i&gt;, 2023)"},"properties":{"noteIndex":0},"schema":"https://github.com/citation-style-language/schema/raw/master/csl-citation.json"}</w:instrText>
      </w:r>
      <w:r>
        <w:fldChar w:fldCharType="separate"/>
      </w:r>
      <w:r w:rsidR="00EF62B4" w:rsidRPr="00EF62B4">
        <w:rPr>
          <w:noProof/>
        </w:rPr>
        <w:t xml:space="preserve">(Brzostek </w:t>
      </w:r>
      <w:r w:rsidR="00EF62B4" w:rsidRPr="00EF62B4">
        <w:rPr>
          <w:i/>
          <w:noProof/>
        </w:rPr>
        <w:t>et al.</w:t>
      </w:r>
      <w:r w:rsidR="00EF62B4" w:rsidRPr="00EF62B4">
        <w:rPr>
          <w:noProof/>
        </w:rPr>
        <w:t xml:space="preserve">, 2014; Terrer </w:t>
      </w:r>
      <w:r w:rsidR="00EF62B4" w:rsidRPr="00EF62B4">
        <w:rPr>
          <w:i/>
          <w:noProof/>
        </w:rPr>
        <w:t>et al.</w:t>
      </w:r>
      <w:r w:rsidR="00EF62B4" w:rsidRPr="00EF62B4">
        <w:rPr>
          <w:noProof/>
        </w:rPr>
        <w:t xml:space="preserve">, 2018; Allen </w:t>
      </w:r>
      <w:r w:rsidR="00EF62B4" w:rsidRPr="00EF62B4">
        <w:rPr>
          <w:i/>
          <w:noProof/>
        </w:rPr>
        <w:t>et al.</w:t>
      </w:r>
      <w:r w:rsidR="00EF62B4" w:rsidRPr="00EF62B4">
        <w:rPr>
          <w:noProof/>
        </w:rPr>
        <w:t xml:space="preserve">, 2020; Perkowski </w:t>
      </w:r>
      <w:r w:rsidR="00EF62B4" w:rsidRPr="00EF62B4">
        <w:rPr>
          <w:i/>
          <w:noProof/>
        </w:rPr>
        <w:t>et al.</w:t>
      </w:r>
      <w:r w:rsidR="00EF62B4" w:rsidRPr="00EF62B4">
        <w:rPr>
          <w:noProof/>
        </w:rPr>
        <w:t xml:space="preserve">, 2021; Peng </w:t>
      </w:r>
      <w:r w:rsidR="00EF62B4" w:rsidRPr="00EF62B4">
        <w:rPr>
          <w:i/>
          <w:noProof/>
        </w:rPr>
        <w:t>et al.</w:t>
      </w:r>
      <w:r w:rsidR="00EF62B4" w:rsidRPr="00EF62B4">
        <w:rPr>
          <w:noProof/>
        </w:rPr>
        <w:t>, 2023)</w:t>
      </w:r>
      <w:r>
        <w:fldChar w:fldCharType="end"/>
      </w:r>
      <w:r>
        <w:t xml:space="preserve">. </w:t>
      </w:r>
      <w:r>
        <w:rPr>
          <w:color w:val="000000"/>
        </w:rPr>
        <w:t xml:space="preserve">Therefore, acquisition strategy cannot be ignored when considering effects of nitrogen </w:t>
      </w:r>
      <w:r>
        <w:rPr>
          <w:color w:val="000000"/>
        </w:rPr>
        <w:lastRenderedPageBreak/>
        <w:t xml:space="preserve">availability on plant responses </w:t>
      </w:r>
      <w:r>
        <w:t>to elevated CO</w:t>
      </w:r>
      <w:r>
        <w:rPr>
          <w:vertAlign w:val="subscript"/>
        </w:rPr>
        <w:t>2</w:t>
      </w:r>
      <w:r>
        <w:t xml:space="preserve">. To date, few studies account for acquisition strategy when considering the role of nitrogen availability on </w:t>
      </w:r>
      <w:r w:rsidR="00AF4FD7">
        <w:t>leaf and whole-plant</w:t>
      </w:r>
      <w:r>
        <w:t xml:space="preserve"> responses to elevated CO</w:t>
      </w:r>
      <w:r>
        <w:rPr>
          <w:vertAlign w:val="subscript"/>
        </w:rPr>
        <w:t>2</w:t>
      </w:r>
      <w:r>
        <w:t xml:space="preserve"> (e.g.,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fldChar w:fldCharType="separate"/>
      </w:r>
      <w:r w:rsidRPr="00D67B50">
        <w:rPr>
          <w:noProof/>
        </w:rPr>
        <w:t xml:space="preserve">Terrer </w:t>
      </w:r>
      <w:r w:rsidRPr="00D67B50">
        <w:rPr>
          <w:i/>
          <w:noProof/>
        </w:rPr>
        <w:t>et al.</w:t>
      </w:r>
      <w:r w:rsidRPr="00D67B50">
        <w:rPr>
          <w:noProof/>
        </w:rPr>
        <w:t>, 2016, 2018; Smith &amp; Keenan, 2020)</w:t>
      </w:r>
      <w:r>
        <w:fldChar w:fldCharType="end"/>
      </w:r>
      <w:r>
        <w:t xml:space="preserve">. Such studies found that nitrogen acquisition strategies with reduced carbon costs to acquire nitrogen may buffer effects of nitrogen limitation at the whole-plant level </w:t>
      </w:r>
      <w:r>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w:t>
      </w:r>
      <w:r>
        <w:fldChar w:fldCharType="end"/>
      </w:r>
      <w:r>
        <w:t xml:space="preserve">, but leaf-level responses remain inconsisten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 Smith &amp; Keenan, 2020)</w:t>
      </w:r>
      <w:r>
        <w:fldChar w:fldCharType="end"/>
      </w:r>
      <w:r>
        <w:t>.</w:t>
      </w:r>
    </w:p>
    <w:p w14:paraId="692ED62A" w14:textId="315D28D1" w:rsidR="00BB589B" w:rsidRDefault="00BB589B" w:rsidP="00BB589B">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seedlings grown under full factorial combinations of two CO</w:t>
      </w:r>
      <w:r>
        <w:rPr>
          <w:vertAlign w:val="subscript"/>
        </w:rPr>
        <w:t>2</w:t>
      </w:r>
      <w:r>
        <w:t xml:space="preserve"> concentrations, two inoculation treatments, and nine</w:t>
      </w:r>
      <w:r w:rsidR="00EF62B4">
        <w:t xml:space="preserve"> soil nitrogen</w:t>
      </w:r>
      <w:r>
        <w:t xml:space="preserve"> fertilization treatments to reconcile the role of nitrogen supply and demand on plant responses to elevated CO</w:t>
      </w:r>
      <w:r>
        <w:rPr>
          <w:vertAlign w:val="subscript"/>
        </w:rPr>
        <w:t>2</w:t>
      </w:r>
      <w:r>
        <w:t>. We used this experimental setup to test the following hypotheses:</w:t>
      </w:r>
    </w:p>
    <w:p w14:paraId="44DAF874" w14:textId="0BD045E2" w:rsidR="00BB589B" w:rsidRDefault="00BB589B" w:rsidP="00BB589B">
      <w:pPr>
        <w:pStyle w:val="ListParagraph"/>
        <w:numPr>
          <w:ilvl w:val="0"/>
          <w:numId w:val="4"/>
        </w:numPr>
        <w:spacing w:line="360" w:lineRule="auto"/>
      </w:pPr>
      <w:r>
        <w:t>Nitrogen supply and demand will both control plant responses to elevated CO</w:t>
      </w:r>
      <w:r>
        <w:rPr>
          <w:vertAlign w:val="subscript"/>
        </w:rPr>
        <w:t>2</w:t>
      </w:r>
      <w:r>
        <w:t xml:space="preserve"> but will operate at different scales. Specifically, leaf photosynthetic responses to elevated CO</w:t>
      </w:r>
      <w:r>
        <w:rPr>
          <w:vertAlign w:val="subscript"/>
        </w:rPr>
        <w:t>2</w:t>
      </w:r>
      <w:r>
        <w:t xml:space="preserve"> </w:t>
      </w:r>
      <w:r w:rsidR="00036C09">
        <w:t>will</w:t>
      </w:r>
      <w:r>
        <w:t xml:space="preserve"> be driven by leaf nitrogen demand to build and maintain photosynthetic enzymes independent of changes in nitrogen supply, while growth responses to elevated CO</w:t>
      </w:r>
      <w:r>
        <w:rPr>
          <w:vertAlign w:val="subscript"/>
        </w:rPr>
        <w:t>2</w:t>
      </w:r>
      <w:r>
        <w:t xml:space="preserve"> </w:t>
      </w:r>
      <w:r w:rsidR="00036C09">
        <w:t xml:space="preserve">will </w:t>
      </w:r>
      <w:r>
        <w:t>be enhanced with increased nitrogen supply.</w:t>
      </w:r>
    </w:p>
    <w:p w14:paraId="1F7A42E6" w14:textId="43722BAF" w:rsidR="00BB589B" w:rsidRDefault="00BB589B" w:rsidP="00BB589B">
      <w:pPr>
        <w:pStyle w:val="ListParagraph"/>
        <w:numPr>
          <w:ilvl w:val="0"/>
          <w:numId w:val="4"/>
        </w:numPr>
        <w:spacing w:line="360" w:lineRule="auto"/>
      </w:pPr>
      <w:r>
        <w:t>Following the demand-driven optimality hypothesis, elevated 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net photosynthesis rates to be achieved by approaching equal co-limitation of Rubisco carboxylation and electron transport for RuBP regeneration. Photosynthetic responses to elevated CO</w:t>
      </w:r>
      <w:r>
        <w:rPr>
          <w:vertAlign w:val="subscript"/>
        </w:rPr>
        <w:t>2</w:t>
      </w:r>
      <w:r>
        <w:t xml:space="preserve"> </w:t>
      </w:r>
      <w:r w:rsidR="00036C09">
        <w:t>will</w:t>
      </w:r>
      <w:r>
        <w:t xml:space="preserve"> be independent of nitrogen supply and </w:t>
      </w:r>
      <w:r w:rsidR="00036C09">
        <w:t>are</w:t>
      </w:r>
      <w:r>
        <w:t xml:space="preserve"> expected to correspond with increased photosynthetic nitrogen-use and water-use efficiencies.</w:t>
      </w:r>
    </w:p>
    <w:p w14:paraId="30653358" w14:textId="27DF1CBA" w:rsidR="00BB589B" w:rsidRDefault="00BB589B" w:rsidP="00036C09">
      <w:pPr>
        <w:pStyle w:val="ListParagraph"/>
        <w:numPr>
          <w:ilvl w:val="0"/>
          <w:numId w:val="4"/>
        </w:numPr>
        <w:spacing w:line="360" w:lineRule="auto"/>
      </w:pPr>
      <w:r>
        <w:t xml:space="preserve">Following the supply-driven nitrogen limitation hypothesis, </w:t>
      </w:r>
      <w:r w:rsidR="00036C09">
        <w:t>positive effects of elevated CO</w:t>
      </w:r>
      <w:r w:rsidR="00036C09">
        <w:rPr>
          <w:vertAlign w:val="subscript"/>
        </w:rPr>
        <w:t>2</w:t>
      </w:r>
      <w:r w:rsidR="00036C09">
        <w:t xml:space="preserve"> on total leaf area and total biomass will be enhanced with increasing </w:t>
      </w:r>
      <w:r w:rsidR="00EF62B4">
        <w:t xml:space="preserve">nitrogen </w:t>
      </w:r>
      <w:r w:rsidR="00036C09">
        <w:t>fertilization due to</w:t>
      </w:r>
      <w:r w:rsidR="00521356">
        <w:t xml:space="preserve"> increased plant nitrogen uptake and corresponding</w:t>
      </w:r>
      <w:r w:rsidR="00036C09">
        <w:t xml:space="preserve"> reduc</w:t>
      </w:r>
      <w:r w:rsidR="00521356">
        <w:t>tions in</w:t>
      </w:r>
      <w:r w:rsidR="00036C09">
        <w:t xml:space="preserve"> carbon costs to acquire nitrogen. Inoculation with symbiotic nitrogen-fixing bacteria will </w:t>
      </w:r>
      <w:r w:rsidR="00156B55">
        <w:t>enhance</w:t>
      </w:r>
      <w:r w:rsidR="00036C09">
        <w:t xml:space="preserve"> positive growth responses to elevated CO</w:t>
      </w:r>
      <w:r w:rsidR="00036C09">
        <w:rPr>
          <w:vertAlign w:val="subscript"/>
        </w:rPr>
        <w:t>2</w:t>
      </w:r>
      <w:r w:rsidR="00036C09">
        <w:t xml:space="preserve">, though these responses will only be apparent under low </w:t>
      </w:r>
      <w:ins w:id="9" w:author="Perkowski, Evan A [2]" w:date="2023-11-13T15:30:00Z">
        <w:r w:rsidR="00165C21">
          <w:t xml:space="preserve">nitrogen </w:t>
        </w:r>
      </w:ins>
      <w:r w:rsidR="00036C09">
        <w:t xml:space="preserve">fertilization levels where individuals </w:t>
      </w:r>
      <w:r w:rsidR="00E14EDC">
        <w:t xml:space="preserve">will be </w:t>
      </w:r>
      <w:r>
        <w:t>most heavily invested in nitrogen fix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lastRenderedPageBreak/>
        <w:t>Seed treatments and experimental design</w:t>
      </w:r>
    </w:p>
    <w:p w14:paraId="1FC8E3EC" w14:textId="1930DE3F" w:rsidR="009F20B5" w:rsidRPr="00FE014F" w:rsidRDefault="009F20B5" w:rsidP="00816D9F">
      <w:pPr>
        <w:spacing w:line="360" w:lineRule="auto"/>
      </w:pPr>
      <w:r w:rsidRPr="00FE014F">
        <w:rPr>
          <w:bCs/>
          <w:i/>
          <w:iCs/>
        </w:rPr>
        <w:t>Glycine max</w:t>
      </w:r>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w:t>
      </w:r>
      <w:r w:rsidR="009C5B7C">
        <w:t>S</w:t>
      </w:r>
      <w:r w:rsidRPr="00FE014F">
        <w:t>ubset</w:t>
      </w:r>
      <w:r w:rsidR="009C5B7C">
        <w:t>s</w:t>
      </w:r>
      <w:r w:rsidRPr="00FE014F">
        <w:t xml:space="preserve"> of surface</w:t>
      </w:r>
      <w:r w:rsidR="009C5B7C">
        <w:t>-</w:t>
      </w:r>
      <w:r w:rsidRPr="00FE014F">
        <w:t xml:space="preserve">sterilized seeds </w:t>
      </w:r>
      <w:r w:rsidR="00006317" w:rsidRPr="00FE014F">
        <w:t>w</w:t>
      </w:r>
      <w:r w:rsidR="009C5B7C">
        <w:t>ere</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77313A57"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w:t>
      </w:r>
      <w:ins w:id="10" w:author="Perkowski, Evan A [2]" w:date="2023-11-13T15:29:00Z">
        <w:r w:rsidR="00165C21">
          <w:t>nitrogen</w:t>
        </w:r>
      </w:ins>
      <w:r w:rsidRPr="00FE014F">
        <w:t xml:space="preserve">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ins w:id="11" w:author="Perkowski, Evan A [2]" w:date="2023-11-13T15:29:00Z">
        <w:r w:rsidR="00165C21">
          <w:t>Nitrogen</w:t>
        </w:r>
      </w:ins>
      <w:r w:rsidR="00EF62B4">
        <w:t xml:space="preserve"> f</w:t>
      </w:r>
      <w:r w:rsidR="00EF62B4" w:rsidRPr="00FE014F">
        <w:t>ertiliz</w:t>
      </w:r>
      <w:r w:rsidR="00EF62B4">
        <w:t>ation</w:t>
      </w:r>
      <w:r w:rsidR="00EF62B4" w:rsidRPr="00FE014F">
        <w:t xml:space="preserve"> </w:t>
      </w:r>
      <w:r w:rsidRPr="00FE014F">
        <w:t>treatments were created using a modified Hoagland</w:t>
      </w:r>
      <w:r w:rsidR="009C5B7C">
        <w:t>’s</w:t>
      </w:r>
      <w:r w:rsidRPr="00FE014F">
        <w:t xml:space="preserve"> solution</w:t>
      </w:r>
      <w:r w:rsidR="00835DAF">
        <w:t xml:space="preserve"> </w:t>
      </w:r>
      <w:r w:rsidR="00835DAF">
        <w:fldChar w:fldCharType="begin" w:fldLock="1"/>
      </w:r>
      <w:r w:rsidR="008A4617">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w:t>
      </w:r>
      <w:ins w:id="12" w:author="Perkowski, Evan A [2]" w:date="2023-11-13T15:29:00Z">
        <w:r w:rsidR="00165C21">
          <w:t>nitrogen</w:t>
        </w:r>
      </w:ins>
      <w:r w:rsidR="00EF62B4">
        <w:t xml:space="preserve"> </w:t>
      </w:r>
      <w:r>
        <w:t>fertilization treatment</w:t>
      </w:r>
      <w:r w:rsidRPr="00FE014F">
        <w:t xml:space="preserve">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7BB149CD"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p>
    <w:p w14:paraId="271ABAAB" w14:textId="5192D0CB" w:rsidR="009F20B5" w:rsidRPr="00FE014F" w:rsidRDefault="009F20B5" w:rsidP="00DE2B27">
      <w:pPr>
        <w:spacing w:line="360" w:lineRule="auto"/>
        <w:ind w:firstLine="720"/>
      </w:pPr>
      <w:r w:rsidRPr="00FE014F">
        <w:t>Daytime grow</w:t>
      </w:r>
      <w:r w:rsidR="00C80512">
        <w:t>th</w:t>
      </w:r>
      <w:r w:rsidRPr="00FE014F">
        <w:t xml:space="preserve">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w:t>
      </w:r>
      <w:r w:rsidRPr="00FE014F">
        <w:lastRenderedPageBreak/>
        <w:t xml:space="preserve">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771D157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w:t>
      </w:r>
      <w:r w:rsidR="00B36FAB">
        <w:t xml:space="preserve">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722F31B6" w:rsidR="00C91DC8" w:rsidRDefault="00C8032D" w:rsidP="00C91DC8">
      <w:pPr>
        <w:spacing w:line="360" w:lineRule="auto"/>
        <w:rPr>
          <w:color w:val="000000"/>
        </w:rPr>
      </w:pPr>
      <w:r>
        <w:t>Leaf g</w:t>
      </w:r>
      <w:r w:rsidR="009F20B5">
        <w:t>as exchange measurements were collected on the seventh week of development</w:t>
      </w:r>
      <w:r w:rsidR="00C01F98">
        <w:t>, prior to the start of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w:t>
      </w:r>
      <w:r w:rsidR="00EF62B4" w:rsidRPr="00FE014F">
        <w:sym w:font="Symbol" w:char="F0D4"/>
      </w:r>
      <w:r w:rsidR="009F20B5" w:rsidRPr="00FE014F">
        <w:t xml:space="preserve"> Technique. The Dynamic Assimilation</w:t>
      </w:r>
      <w:r w:rsidR="00EF62B4" w:rsidRPr="00FE014F">
        <w:sym w:font="Symbol" w:char="F0D4"/>
      </w:r>
      <w:r w:rsidR="009F20B5" w:rsidRPr="00FE014F">
        <w:t xml:space="preserve"> Techniqu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 xml:space="preserve">vapor pressure </w:t>
      </w:r>
      <w:r w:rsidR="009F20B5" w:rsidRPr="00FE014F">
        <w:rPr>
          <w:color w:val="000000"/>
        </w:rPr>
        <w:lastRenderedPageBreak/>
        <w:t>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3D1CCD05"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w:t>
      </w:r>
      <w:r w:rsidR="009C5B7C">
        <w:rPr>
          <w:color w:val="000000"/>
        </w:rPr>
        <w:t xml:space="preserve"> each individual’s</w:t>
      </w:r>
      <w:r>
        <w:rPr>
          <w:color w:val="000000"/>
        </w:rPr>
        <w:t xml:space="preserve">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2EB62061"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Triose phosphate utilization (TPU) limitation was included as an additional rate-limiting step in all curve fits after visually observing clear TPU limitation</w:t>
      </w:r>
      <w:r w:rsidR="005D1A23">
        <w:rPr>
          <w:color w:val="000000"/>
        </w:rPr>
        <w:t xml:space="preserve"> for all curves</w:t>
      </w:r>
      <w:r>
        <w:rPr>
          <w:color w:val="000000"/>
        </w:rPr>
        <w:t xml:space="preserve">.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0AB699A6"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 xml:space="preserve">leaf were curated </w:t>
      </w:r>
      <w:r w:rsidRPr="00FE014F">
        <w:rPr>
          <w:color w:val="000000"/>
        </w:rPr>
        <w:lastRenderedPageBreak/>
        <w:t xml:space="preserve">using a flat-bed scanner to determine </w:t>
      </w:r>
      <w:r w:rsidR="009C5B7C">
        <w:rPr>
          <w:color w:val="000000"/>
        </w:rPr>
        <w:t>fresh</w:t>
      </w:r>
      <w:r w:rsidRPr="00FE014F">
        <w:rPr>
          <w:color w:val="000000"/>
        </w:rPr>
        <w:t xml:space="preserve">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proofErr w:type="spellStart"/>
      <w:r w:rsidR="00C01F98">
        <w:rPr>
          <w:i/>
          <w:iCs/>
          <w:color w:val="000000"/>
        </w:rPr>
        <w:t>PNUE</w:t>
      </w:r>
      <w:r w:rsidR="00121E9D">
        <w:rPr>
          <w:color w:val="000000"/>
          <w:vertAlign w:val="subscript"/>
        </w:rPr>
        <w:t>growth</w:t>
      </w:r>
      <w:proofErr w:type="spellEnd"/>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r w:rsidR="00C01F98">
        <w:rPr>
          <w:color w:val="000000" w:themeColor="text1"/>
        </w:rPr>
        <w:t>mol</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C01F98">
        <w:rPr>
          <w:color w:val="000000"/>
        </w:rPr>
        <w:t xml:space="preserve">, </w:t>
      </w:r>
      <w:commentRangeStart w:id="13"/>
      <w:r w:rsidR="00251593">
        <w:rPr>
          <w:color w:val="000000"/>
        </w:rPr>
        <w:t>first converting</w:t>
      </w:r>
      <w:r w:rsidR="00C01F98">
        <w:rPr>
          <w:color w:val="000000"/>
        </w:rPr>
        <w:t xml:space="preserve"> </w:t>
      </w:r>
      <w:r w:rsidR="00C01F98">
        <w:rPr>
          <w:i/>
          <w:iCs/>
          <w:color w:val="000000"/>
        </w:rPr>
        <w:t>N</w:t>
      </w:r>
      <w:r w:rsidR="00C01F98">
        <w:rPr>
          <w:color w:val="000000"/>
          <w:vertAlign w:val="subscript"/>
        </w:rPr>
        <w:t>area</w:t>
      </w:r>
      <w:r w:rsidR="00C01F98">
        <w:rPr>
          <w:color w:val="000000"/>
        </w:rPr>
        <w:t xml:space="preserve"> to mol N m</w:t>
      </w:r>
      <w:r w:rsidR="00C01F98">
        <w:rPr>
          <w:color w:val="000000"/>
          <w:vertAlign w:val="superscript"/>
        </w:rPr>
        <w:t>-2</w:t>
      </w:r>
      <w:r w:rsidR="00C01F98">
        <w:rPr>
          <w:color w:val="000000"/>
        </w:rPr>
        <w:t xml:space="preserve"> using the molar mass of nitrogen (14 g mol</w:t>
      </w:r>
      <w:r w:rsidR="00C01F98">
        <w:rPr>
          <w:color w:val="000000"/>
          <w:vertAlign w:val="superscript"/>
        </w:rPr>
        <w:t>-1</w:t>
      </w:r>
      <w:r w:rsidR="00C01F98">
        <w:rPr>
          <w:color w:val="000000"/>
        </w:rPr>
        <w:t>).</w:t>
      </w:r>
      <w:commentRangeEnd w:id="13"/>
      <w:r w:rsidR="005D1A23">
        <w:rPr>
          <w:rStyle w:val="CommentReference"/>
        </w:rPr>
        <w:commentReference w:id="13"/>
      </w:r>
    </w:p>
    <w:p w14:paraId="30E156FB" w14:textId="512814A2"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w:t>
      </w:r>
      <w:r w:rsidR="00251593">
        <w:rPr>
          <w:color w:val="000000"/>
        </w:rPr>
        <w:t>in each plate as</w:t>
      </w:r>
      <w:r>
        <w:rPr>
          <w:color w:val="000000"/>
        </w:rPr>
        <w:t xml:space="preserve">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25214946"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Total chlorophyll content</w:t>
      </w:r>
      <w:r w:rsidR="00251593">
        <w:rPr>
          <w:color w:val="000000"/>
        </w:rPr>
        <w:t xml:space="preserve"> (mmol)</w:t>
      </w:r>
      <w:r>
        <w:rPr>
          <w:color w:val="000000"/>
        </w:rPr>
        <w:t xml:space="preserve"> was multiplied by the volume of the dimethyl sulfoxide extractant (10 mL)</w:t>
      </w:r>
      <w:r w:rsidR="00251593">
        <w:rPr>
          <w:color w:val="000000"/>
        </w:rPr>
        <w:t>,</w:t>
      </w:r>
      <w:r>
        <w:rPr>
          <w:color w:val="000000"/>
        </w:rPr>
        <w:t xml:space="preserve"> </w:t>
      </w:r>
      <w:r w:rsidR="00E90732">
        <w:rPr>
          <w:color w:val="000000"/>
        </w:rPr>
        <w:t xml:space="preserve">then </w:t>
      </w:r>
      <w:r>
        <w:rPr>
          <w:color w:val="000000"/>
        </w:rPr>
        <w:lastRenderedPageBreak/>
        <w:t>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7C498F65" w14:textId="61F3341C" w:rsidR="00872C16" w:rsidRDefault="00872C16" w:rsidP="009E4ECB">
      <w:pPr>
        <w:autoSpaceDE w:val="0"/>
        <w:autoSpaceDN w:val="0"/>
        <w:adjustRightInd w:val="0"/>
        <w:spacing w:line="360" w:lineRule="auto"/>
        <w:ind w:firstLine="720"/>
        <w:rPr>
          <w:color w:val="000000"/>
        </w:rPr>
      </w:pPr>
      <w:r>
        <w:rPr>
          <w:color w:val="000000"/>
        </w:rPr>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PDZ Europa ANCA-GSL;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A7337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77777777"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0455E1BC" w:rsidR="009E4ECB" w:rsidRPr="00FC1C50"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0B115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w:t>
      </w:r>
      <w:r w:rsidR="00251593">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mL syringe (Air-</w:t>
      </w:r>
      <w:proofErr w:type="spellStart"/>
      <w:r w:rsidRPr="00355F99">
        <w:t>Tite</w:t>
      </w:r>
      <w:proofErr w:type="spellEnd"/>
      <w:r w:rsidRPr="00355F99">
        <w:t xml:space="preserve"> Products Co., Inc., Virginia Beach, VA, USA)</w:t>
      </w:r>
      <w:r>
        <w:t xml:space="preserve">. </w:t>
      </w:r>
      <w:r w:rsidR="00251593">
        <w:t>Each a</w:t>
      </w:r>
      <w:r>
        <w:t>ir sample w</w:t>
      </w:r>
      <w:r w:rsidR="00251593">
        <w:t>as</w:t>
      </w:r>
      <w:r w:rsidRPr="00355F99">
        <w:t xml:space="preserve"> </w:t>
      </w:r>
      <w:r>
        <w:t xml:space="preserve">plunged into </w:t>
      </w:r>
      <w:r w:rsidR="00251593">
        <w:t xml:space="preserve">a </w:t>
      </w:r>
      <w:r w:rsidRPr="00355F99">
        <w:t>manually evacuated 10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ins w:id="14" w:author="Perkowski, Evan A [2]" w:date="2023-11-13T16:09:00Z">
        <w:r w:rsidR="00FC1C50">
          <w:rPr>
            <w:color w:val="000000"/>
          </w:rPr>
          <w:t xml:space="preserve"> Specifically, </w:t>
        </w:r>
        <w:r w:rsidR="00FC1C50" w:rsidRPr="00E00B94">
          <w:rPr>
            <w:color w:val="000000"/>
            <w:lang w:val="el-GR"/>
          </w:rPr>
          <w:t>δ</w:t>
        </w:r>
        <w:r w:rsidR="00FC1C50" w:rsidRPr="00E00B94">
          <w:rPr>
            <w:color w:val="000000"/>
            <w:vertAlign w:val="superscript"/>
          </w:rPr>
          <w:t>13</w:t>
        </w:r>
        <w:r w:rsidR="00FC1C50" w:rsidRPr="00E00B94">
          <w:rPr>
            <w:color w:val="000000"/>
          </w:rPr>
          <w:t>C</w:t>
        </w:r>
        <w:r w:rsidR="00FC1C50" w:rsidRPr="00E00B94">
          <w:rPr>
            <w:color w:val="000000"/>
            <w:vertAlign w:val="subscript"/>
          </w:rPr>
          <w:t>air</w:t>
        </w:r>
        <w:r w:rsidR="00FC1C50">
          <w:rPr>
            <w:color w:val="000000"/>
          </w:rPr>
          <w:t xml:space="preserve"> was set to -8.8</w:t>
        </w:r>
      </w:ins>
      <w:ins w:id="15" w:author="Perkowski, Evan A [2]" w:date="2023-11-13T16:10:00Z">
        <w:r w:rsidR="00FC1C50">
          <w:rPr>
            <w:color w:val="000000"/>
          </w:rPr>
          <w:t>1</w:t>
        </w:r>
        <w:r w:rsidR="00FC1C50" w:rsidRPr="00771C52">
          <w:rPr>
            <w:color w:val="000000"/>
          </w:rPr>
          <w:t>‰</w:t>
        </w:r>
        <w:r w:rsidR="00FC1C50">
          <w:rPr>
            <w:color w:val="000000"/>
          </w:rPr>
          <w:t xml:space="preserve"> for the ambient CO</w:t>
        </w:r>
        <w:r w:rsidR="00FC1C50">
          <w:rPr>
            <w:color w:val="000000"/>
            <w:vertAlign w:val="subscript"/>
          </w:rPr>
          <w:t>2</w:t>
        </w:r>
        <w:r w:rsidR="00FC1C50">
          <w:rPr>
            <w:color w:val="000000"/>
          </w:rPr>
          <w:t xml:space="preserve"> treatment and -5.95</w:t>
        </w:r>
        <w:r w:rsidR="00FC1C50" w:rsidRPr="00771C52">
          <w:rPr>
            <w:color w:val="000000"/>
          </w:rPr>
          <w:t>‰</w:t>
        </w:r>
        <w:r w:rsidR="00FC1C50">
          <w:rPr>
            <w:color w:val="000000"/>
          </w:rPr>
          <w:t xml:space="preserve"> for the elevated CO</w:t>
        </w:r>
        <w:r w:rsidR="00FC1C50">
          <w:rPr>
            <w:color w:val="000000"/>
            <w:vertAlign w:val="subscript"/>
          </w:rPr>
          <w:t>2</w:t>
        </w:r>
        <w:r w:rsidR="00FC1C50">
          <w:rPr>
            <w:color w:val="000000"/>
          </w:rPr>
          <w:t xml:space="preserve"> treatment.</w:t>
        </w:r>
      </w:ins>
    </w:p>
    <w:p w14:paraId="7A2EEE16" w14:textId="2F3F4BAE"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w:t>
      </w:r>
      <w:ins w:id="16" w:author="Perkowski, Evan A" w:date="2023-11-13T15:19:00Z">
        <w:r w:rsidR="00121E9D">
          <w:rPr>
            <w:color w:val="000000"/>
          </w:rPr>
          <w:t xml:space="preserve"> adapted</w:t>
        </w:r>
      </w:ins>
      <w:r w:rsidR="00C01F98" w:rsidRPr="00670974">
        <w:rPr>
          <w:color w:val="000000"/>
        </w:rPr>
        <w:t xml:space="preserve"> from</w:t>
      </w:r>
      <w:r w:rsidR="00C01F98">
        <w:rPr>
          <w:color w:val="000000"/>
        </w:rPr>
        <w:t xml:space="preserve"> </w:t>
      </w:r>
      <w:r w:rsidR="00C01F98">
        <w:rPr>
          <w:color w:val="000000"/>
        </w:rPr>
        <w:fldChar w:fldCharType="begin" w:fldLock="1"/>
      </w:r>
      <w:r w:rsidR="00C01F98">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4445D730" w:rsidR="00C01F98" w:rsidRPr="00670974" w:rsidRDefault="00C01F98" w:rsidP="00C01F98">
      <w:pPr>
        <w:autoSpaceDE w:val="0"/>
        <w:autoSpaceDN w:val="0"/>
        <w:adjustRightInd w:val="0"/>
        <w:spacing w:line="360" w:lineRule="auto"/>
        <w:rPr>
          <w:color w:val="000000"/>
        </w:rPr>
      </w:pPr>
      <w:commentRangeStart w:id="17"/>
      <w:commentRangeStart w:id="18"/>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ins w:id="19" w:author="Perkowski, Evan A" w:date="2023-11-13T15:17:00Z">
                    <w:rPr>
                      <w:rFonts w:ascii="Cambria Math" w:hAnsi="Cambria Math"/>
                      <w:color w:val="000000"/>
                    </w:rPr>
                    <m:t>direct</m:t>
                  </w:ins>
                </m:r>
                <m:r>
                  <w:del w:id="20" w:author="Perkowski, Evan A" w:date="2023-11-13T15:17:00Z">
                    <w:rPr>
                      <w:rFonts w:ascii="Cambria Math" w:hAnsi="Cambria Math"/>
                      <w:color w:val="000000"/>
                    </w:rPr>
                    <m:t>ref</m:t>
                  </w:del>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ins w:id="21" w:author="Perkowski, Evan A" w:date="2023-11-13T15:17:00Z">
                    <w:rPr>
                      <w:rFonts w:ascii="Cambria Math" w:hAnsi="Cambria Math"/>
                      <w:color w:val="000000"/>
                    </w:rPr>
                    <m:t>direct</m:t>
                  </w:ins>
                </m:r>
                <m:r>
                  <w:del w:id="22" w:author="Perkowski, Evan A" w:date="2023-11-13T15:17:00Z">
                    <w:rPr>
                      <w:rFonts w:ascii="Cambria Math" w:hAnsi="Cambria Math"/>
                      <w:color w:val="000000"/>
                    </w:rPr>
                    <m:t>ref</m:t>
                  </w:del>
                </m:r>
              </m:sub>
            </m:sSub>
            <m:r>
              <w:rPr>
                <w:rFonts w:ascii="Cambria Math" w:hAnsi="Cambria Math"/>
                <w:color w:val="000000"/>
              </w:rPr>
              <m:t>-</m:t>
            </m:r>
            <m:sSup>
              <m:sSupPr>
                <m:ctrlPr>
                  <w:ins w:id="23" w:author="Perkowski, Evan A" w:date="2023-11-13T15:17:00Z">
                    <w:rPr>
                      <w:rFonts w:ascii="Cambria Math" w:hAnsi="Cambria Math"/>
                      <w:i/>
                      <w:color w:val="000000"/>
                    </w:rPr>
                  </w:ins>
                </m:ctrlPr>
              </m:sSupPr>
              <m:e>
                <m:r>
                  <w:ins w:id="24" w:author="Perkowski, Evan A" w:date="2023-11-13T15:17:00Z">
                    <w:rPr>
                      <w:rFonts w:ascii="Cambria Math" w:hAnsi="Cambria Math"/>
                      <w:color w:val="000000"/>
                      <w:lang w:val="el-GR"/>
                    </w:rPr>
                    <m:t>δ</m:t>
                  </w:ins>
                </m:r>
              </m:e>
              <m:sup>
                <m:r>
                  <w:ins w:id="25" w:author="Perkowski, Evan A" w:date="2023-11-13T15:17:00Z">
                    <w:rPr>
                      <w:rFonts w:ascii="Cambria Math" w:hAnsi="Cambria Math"/>
                      <w:color w:val="000000"/>
                    </w:rPr>
                    <m:t>15</m:t>
                  </w:ins>
                </m:r>
              </m:sup>
            </m:sSup>
            <m:sSub>
              <m:sSubPr>
                <m:ctrlPr>
                  <w:ins w:id="26" w:author="Perkowski, Evan A" w:date="2023-11-13T15:17:00Z">
                    <w:rPr>
                      <w:rFonts w:ascii="Cambria Math" w:hAnsi="Cambria Math"/>
                      <w:i/>
                      <w:color w:val="000000"/>
                    </w:rPr>
                  </w:ins>
                </m:ctrlPr>
              </m:sSubPr>
              <m:e>
                <m:r>
                  <w:ins w:id="27" w:author="Perkowski, Evan A" w:date="2023-11-13T15:17:00Z">
                    <w:rPr>
                      <w:rFonts w:ascii="Cambria Math" w:hAnsi="Cambria Math"/>
                      <w:color w:val="000000"/>
                    </w:rPr>
                    <m:t>N</m:t>
                  </w:ins>
                </m:r>
              </m:e>
              <m:sub>
                <m:r>
                  <w:ins w:id="28" w:author="Perkowski, Evan A" w:date="2023-11-13T15:17:00Z">
                    <w:rPr>
                      <w:rFonts w:ascii="Cambria Math" w:hAnsi="Cambria Math"/>
                      <w:color w:val="000000"/>
                    </w:rPr>
                    <m:t>fixation</m:t>
                  </w:ins>
                </m:r>
              </m:sub>
            </m:sSub>
            <m:r>
              <w:del w:id="29" w:author="Perkowski, Evan A" w:date="2023-11-13T15:17:00Z">
                <w:rPr>
                  <w:rFonts w:ascii="Cambria Math" w:hAnsi="Cambria Math"/>
                  <w:color w:val="000000"/>
                </w:rPr>
                <m:t>B</m:t>
              </w:del>
            </m:r>
          </m:den>
        </m:f>
        <w:commentRangeEnd w:id="17"/>
        <m:r>
          <m:rPr>
            <m:sty m:val="p"/>
          </m:rPr>
          <w:rPr>
            <w:rStyle w:val="CommentReference"/>
          </w:rPr>
          <w:commentReference w:id="17"/>
        </m:r>
        <w:commentRangeEnd w:id="18"/>
        <m:r>
          <m:rPr>
            <m:sty m:val="p"/>
          </m:rPr>
          <w:rPr>
            <w:rStyle w:val="CommentReference"/>
          </w:rPr>
          <w:commentReference w:id="18"/>
        </m:r>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t>(</w:t>
      </w:r>
      <w:r w:rsidR="009E4ECB">
        <w:rPr>
          <w:color w:val="000000"/>
        </w:rPr>
        <w:t>5</w:t>
      </w:r>
      <w:r>
        <w:rPr>
          <w:color w:val="000000"/>
        </w:rPr>
        <w:t>)</w:t>
      </w:r>
    </w:p>
    <w:p w14:paraId="75BA07F2" w14:textId="4677188C" w:rsidR="00C01F98" w:rsidRDefault="00C01F98" w:rsidP="00C01F98">
      <w:pPr>
        <w:autoSpaceDE w:val="0"/>
        <w:autoSpaceDN w:val="0"/>
        <w:adjustRightInd w:val="0"/>
        <w:spacing w:line="360" w:lineRule="auto"/>
        <w:rPr>
          <w:color w:val="000000"/>
        </w:rPr>
      </w:pPr>
      <w:r w:rsidRPr="00670974">
        <w:rPr>
          <w:color w:val="000000"/>
        </w:rPr>
        <w:lastRenderedPageBreak/>
        <w:t xml:space="preserve">where </w:t>
      </w:r>
      <w:ins w:id="30" w:author="Perkowski, Evan A" w:date="2023-11-13T15:17: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00121E9D" w:rsidRPr="00670974">
          <w:rPr>
            <w:color w:val="000000"/>
          </w:rPr>
          <w:t xml:space="preserve"> </w:t>
        </w:r>
      </w:ins>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plant</w:t>
      </w:r>
      <w:r w:rsidR="00796C8A">
        <w:rPr>
          <w:color w:val="000000"/>
        </w:rPr>
        <w:t>s</w:t>
      </w:r>
      <w:r w:rsidRPr="00670974">
        <w:rPr>
          <w:color w:val="000000"/>
        </w:rPr>
        <w:t xml:space="preserve">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w:t>
      </w:r>
      <w:ins w:id="31" w:author="Perkowski, Evan A" w:date="2023-11-13T15:18:00Z">
        <w:r w:rsidR="00121E9D">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00121E9D">
          <w:rPr>
            <w:color w:val="000000"/>
          </w:rPr>
          <w:t xml:space="preserve"> </w:t>
        </w:r>
      </w:ins>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individuals that are entirely reliant on nitrogen fixation.</w:t>
      </w:r>
      <w:r>
        <w:rPr>
          <w:color w:val="000000"/>
        </w:rPr>
        <w:t xml:space="preserve"> </w:t>
      </w:r>
      <w:ins w:id="32" w:author="Perkowski, Evan A" w:date="2023-11-13T15:18: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ins>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w:t>
      </w:r>
      <w:ins w:id="33" w:author="Perkowski, Evan A [2]" w:date="2023-11-13T15:29:00Z">
        <w:r w:rsidR="00165C21">
          <w:rPr>
            <w:color w:val="000000"/>
          </w:rPr>
          <w:t xml:space="preserve">nitrogen </w:t>
        </w:r>
      </w:ins>
      <w:r>
        <w:rPr>
          <w:color w:val="000000"/>
        </w:rPr>
        <w:t>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ins w:id="34" w:author="Perkowski, Evan A" w:date="2023-11-13T15:19: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ins>
      <w:r w:rsidRPr="00670974">
        <w:rPr>
          <w:color w:val="000000"/>
        </w:rPr>
        <w:t>.</w:t>
      </w:r>
      <w:r>
        <w:rPr>
          <w:color w:val="000000"/>
        </w:rPr>
        <w:t xml:space="preserve"> </w:t>
      </w:r>
      <w:ins w:id="35" w:author="Perkowski, Evan A" w:date="2023-11-13T15:18:00Z">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ins>
      <w:r w:rsidRPr="00670974">
        <w:rPr>
          <w:color w:val="000000"/>
        </w:rPr>
        <w:t xml:space="preserve">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ins w:id="36" w:author="Perkowski, Evan A" w:date="2023-11-13T15:18:00Z">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ins>
      <w:r w:rsidRPr="00670974">
        <w:rPr>
          <w:color w:val="000000"/>
        </w:rPr>
        <w:t xml:space="preserve"> </w:t>
      </w:r>
      <w:r>
        <w:rPr>
          <w:color w:val="000000"/>
        </w:rPr>
        <w:t xml:space="preserve">was not calculated </w:t>
      </w:r>
      <w:r w:rsidRPr="00670974">
        <w:rPr>
          <w:color w:val="000000"/>
        </w:rPr>
        <w:t xml:space="preserve">within each unique </w:t>
      </w:r>
      <w:ins w:id="37" w:author="Perkowski, Evan A [2]" w:date="2023-11-13T15:29:00Z">
        <w:r w:rsidR="00165C21">
          <w:rPr>
            <w:color w:val="000000"/>
          </w:rPr>
          <w:t xml:space="preserve">nitrogen </w:t>
        </w:r>
      </w:ins>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nitrogen availability</w:t>
      </w:r>
      <w:r>
        <w:rPr>
          <w:color w:val="000000"/>
        </w:rPr>
        <w:t xml:space="preserve"> </w:t>
      </w:r>
      <w:r>
        <w:rPr>
          <w:color w:val="000000"/>
        </w:rPr>
        <w:fldChar w:fldCharType="begin" w:fldLock="1"/>
      </w:r>
      <w:r>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1CB10588"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B07CDD">
        <w:t xml:space="preserve">manually </w:t>
      </w:r>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00F2F988" w:rsidR="008D0AFB" w:rsidRDefault="009F20B5" w:rsidP="008D0AFB">
      <w:pPr>
        <w:autoSpaceDE w:val="0"/>
        <w:autoSpaceDN w:val="0"/>
        <w:adjustRightInd w:val="0"/>
        <w:spacing w:line="360" w:lineRule="auto"/>
        <w:ind w:firstLine="720"/>
      </w:pPr>
      <w:r w:rsidRPr="00FE014F">
        <w:t xml:space="preserve">Following the approach </w:t>
      </w:r>
      <w:r w:rsidR="00251593">
        <w:t>of</w:t>
      </w:r>
      <w:r w:rsidR="007A3065">
        <w:t xml:space="preserve"> 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as the sum of root carbon biomass and root nodule carbon biomass. Root carbon biomass and root nodule carbon biomass w</w:t>
      </w:r>
      <w:r w:rsidR="00251593">
        <w:t>as</w:t>
      </w:r>
      <w:r>
        <w:t xml:space="preserve"> calculated as the product of the organ biomass and respective organ carbon content. </w:t>
      </w:r>
      <w:r w:rsidR="00292DF1">
        <w:t>Total</w:t>
      </w:r>
      <w:r>
        <w:t xml:space="preserve"> </w:t>
      </w:r>
      <w:r>
        <w:lastRenderedPageBreak/>
        <w:t>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 xml:space="preserve">costs </w:t>
      </w:r>
      <w:r w:rsidR="00F46820">
        <w:t>to acquire</w:t>
      </w:r>
      <w:r w:rsidRPr="00FE014F">
        <w:t xml:space="preserve"> nitrogen associated with respiration, root exudation, or root turnover</w:t>
      </w:r>
      <w:r w:rsidR="006662C1">
        <w:t xml:space="preserve">, and therefore may underestimate carbon costs to acquire nitrogen </w:t>
      </w:r>
      <w:r w:rsidR="006662C1">
        <w:fldChar w:fldCharType="begin" w:fldLock="1"/>
      </w:r>
      <w:r w:rsidR="00C45DC2">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6662C1">
        <w:fldChar w:fldCharType="separate"/>
      </w:r>
      <w:r w:rsidR="006662C1" w:rsidRPr="006662C1">
        <w:rPr>
          <w:noProof/>
        </w:rPr>
        <w:t xml:space="preserve">(Perkowski </w:t>
      </w:r>
      <w:r w:rsidR="006662C1" w:rsidRPr="006662C1">
        <w:rPr>
          <w:i/>
          <w:noProof/>
        </w:rPr>
        <w:t>et al.</w:t>
      </w:r>
      <w:r w:rsidR="006662C1" w:rsidRPr="006662C1">
        <w:rPr>
          <w:noProof/>
        </w:rPr>
        <w:t>, 2021)</w:t>
      </w:r>
      <w:r w:rsidR="006662C1">
        <w:fldChar w:fldCharType="end"/>
      </w:r>
      <w:r w:rsidR="00AD72DC">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1A96521E"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50842233"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w:t>
      </w:r>
      <w:ins w:id="38" w:author="Perkowski, Evan A [2]" w:date="2023-11-13T15:29:00Z">
        <w:r w:rsidR="00165C21">
          <w:t xml:space="preserve">nitrogen </w:t>
        </w:r>
      </w:ins>
      <w:r w:rsidR="009F20B5" w:rsidRPr="00FE014F">
        <w:t xml:space="preserve">fertilization, and inoculation on </w:t>
      </w:r>
      <w:r w:rsidR="009F20B5" w:rsidRPr="00FE014F">
        <w:rPr>
          <w:i/>
          <w:iCs/>
        </w:rPr>
        <w:t>G. max</w:t>
      </w:r>
      <w:r w:rsidR="009F20B5" w:rsidRPr="00FE014F">
        <w:t xml:space="preserve"> </w:t>
      </w:r>
      <w:r w:rsidR="006662C1">
        <w:t xml:space="preserve">leaf nitrogen allocation,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ins w:id="39" w:author="Perkowski, Evan A [2]" w:date="2023-11-13T15:29:00Z">
        <w:r w:rsidR="00165C21">
          <w:t xml:space="preserve">nitrogen </w:t>
        </w:r>
      </w:ins>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and root nodule biomass: root biomass</w:t>
      </w:r>
      <w:r w:rsidR="009F20B5">
        <w:t>.</w:t>
      </w:r>
    </w:p>
    <w:p w14:paraId="6E00CD93" w14:textId="628E08A7"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All </w:t>
      </w:r>
      <w:ins w:id="40" w:author="Perkowski, Evan A" w:date="2023-11-13T15:22:00Z">
        <w:r w:rsidR="00121E9D">
          <w:t>models</w:t>
        </w:r>
      </w:ins>
      <w:r>
        <w:t xml:space="preserve"> that did not originally satisfy residual </w:t>
      </w:r>
      <w:r>
        <w:lastRenderedPageBreak/>
        <w:t>normality assumptions were met w</w:t>
      </w:r>
      <w:ins w:id="41" w:author="Perkowski, Evan A" w:date="2023-11-13T15:22:00Z">
        <w:r w:rsidR="00121E9D">
          <w:t>hen response variables were fit using</w:t>
        </w:r>
      </w:ins>
      <w:r>
        <w:t xml:space="preserve">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4BCA7690" w14:textId="15452CFA" w:rsidR="009F0412" w:rsidRPr="009129C7" w:rsidRDefault="009F20B5" w:rsidP="009129C7">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95% confidence intervals were drawn </w:t>
      </w:r>
      <w:r w:rsidR="00FF7D72">
        <w:t xml:space="preserve">in all figures </w:t>
      </w:r>
      <w:r>
        <w:t xml:space="preserve">using ‘emmeans’ outputs across the range in </w:t>
      </w:r>
      <w:ins w:id="42" w:author="Perkowski, Evan A [2]" w:date="2023-11-13T15:28:00Z">
        <w:r w:rsidR="00165C21">
          <w:t xml:space="preserve">nitrogen </w:t>
        </w:r>
      </w:ins>
      <w:r>
        <w:t xml:space="preserve">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r w:rsidR="009F0412">
        <w:rPr>
          <w:b/>
        </w:rPr>
        <w:br w:type="page"/>
      </w:r>
    </w:p>
    <w:p w14:paraId="11AA73C0" w14:textId="47ACD093"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2CBA1B79" w14:textId="262E1CA4" w:rsidR="002F2DC4"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w:t>
      </w:r>
      <w:r w:rsidR="002F2DC4">
        <w:rPr>
          <w:bCs/>
        </w:rPr>
        <w:t xml:space="preserve"> I</w:t>
      </w:r>
      <w:r>
        <w:rPr>
          <w:bCs/>
        </w:rPr>
        <w:t>nteraction</w:t>
      </w:r>
      <w:r w:rsidR="002F2DC4">
        <w:rPr>
          <w:bCs/>
        </w:rPr>
        <w:t>s</w:t>
      </w:r>
      <w:r>
        <w:rPr>
          <w:bCs/>
        </w:rPr>
        <w:t xml:space="preserve"> between</w:t>
      </w:r>
      <w:ins w:id="43" w:author="Perkowski, Evan A" w:date="2023-11-13T15:23:00Z">
        <w:r w:rsidR="00121E9D">
          <w:rPr>
            <w:bCs/>
          </w:rPr>
          <w:t xml:space="preserve"> nitrogen </w:t>
        </w:r>
      </w:ins>
      <w:r>
        <w:rPr>
          <w:bCs/>
        </w:rPr>
        <w:t>fertilization and CO</w:t>
      </w:r>
      <w:r>
        <w:rPr>
          <w:bCs/>
          <w:vertAlign w:val="subscript"/>
        </w:rPr>
        <w:t>2</w:t>
      </w:r>
      <w:r>
        <w:rPr>
          <w:bCs/>
        </w:rPr>
        <w:t xml:space="preserve"> (</w:t>
      </w:r>
      <w:r w:rsidR="008E6ED4">
        <w:rPr>
          <w:bCs/>
          <w:i/>
          <w:iCs/>
        </w:rPr>
        <w:t>p</w:t>
      </w:r>
      <w:r w:rsidR="008E6ED4">
        <w:rPr>
          <w:bCs/>
        </w:rPr>
        <w:t xml:space="preserve">&lt;0.05 in all cases; Table 1) </w:t>
      </w:r>
      <w:r>
        <w:rPr>
          <w:bCs/>
        </w:rPr>
        <w:t>indicated that positive effect</w:t>
      </w:r>
      <w:r w:rsidR="00A138FA">
        <w:rPr>
          <w:bCs/>
        </w:rPr>
        <w:t>s</w:t>
      </w:r>
      <w:r>
        <w:rPr>
          <w:bCs/>
        </w:rPr>
        <w:t xml:space="preserve"> of increasing </w:t>
      </w:r>
      <w:ins w:id="44" w:author="Perkowski, Evan A" w:date="2023-11-13T15:23:00Z">
        <w:r w:rsidR="00121E9D">
          <w:rPr>
            <w:bCs/>
          </w:rPr>
          <w:t xml:space="preserve">nitrogen </w:t>
        </w:r>
      </w:ins>
      <w:r>
        <w:rPr>
          <w:bCs/>
        </w:rPr>
        <w:t xml:space="preserve">fertilization </w:t>
      </w:r>
      <w:r w:rsidR="00A138FA">
        <w:rPr>
          <w:bCs/>
        </w:rPr>
        <w:t xml:space="preserve">on </w:t>
      </w:r>
      <w:r w:rsidR="002F2DC4">
        <w:rPr>
          <w:bCs/>
          <w:i/>
          <w:iCs/>
        </w:rPr>
        <w:t>N</w:t>
      </w:r>
      <w:r w:rsidR="002F2DC4">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and </w:t>
      </w:r>
      <w:r w:rsidR="002F2DC4">
        <w:rPr>
          <w:bCs/>
          <w:i/>
          <w:iCs/>
        </w:rPr>
        <w:t>M</w:t>
      </w:r>
      <w:r w:rsidR="002F2DC4">
        <w:rPr>
          <w:bCs/>
          <w:vertAlign w:val="subscript"/>
        </w:rPr>
        <w:t>area</w:t>
      </w:r>
      <w:r w:rsidR="002F2DC4">
        <w:rPr>
          <w:bCs/>
        </w:rPr>
        <w:t xml:space="preserve"> </w:t>
      </w:r>
      <w:r>
        <w:rPr>
          <w:bCs/>
        </w:rPr>
        <w:t>(</w:t>
      </w:r>
      <w:r w:rsidRPr="00CC4250">
        <w:rPr>
          <w:bCs/>
          <w:i/>
          <w:iCs/>
        </w:rPr>
        <w:t>p</w:t>
      </w:r>
      <w:r>
        <w:rPr>
          <w:bCs/>
        </w:rPr>
        <w:t>&lt;0.001 in all cases; Table 1) w</w:t>
      </w:r>
      <w:r w:rsidR="00615C40">
        <w:rPr>
          <w:bCs/>
        </w:rPr>
        <w:t>ere</w:t>
      </w:r>
      <w:r>
        <w:rPr>
          <w:bCs/>
        </w:rPr>
        <w:t xml:space="preserve"> </w:t>
      </w:r>
      <w:r w:rsidR="002F2DC4">
        <w:rPr>
          <w:bCs/>
        </w:rPr>
        <w:t xml:space="preserve">each </w:t>
      </w:r>
      <w:r>
        <w:rPr>
          <w:bCs/>
        </w:rPr>
        <w:t>stronger under a</w:t>
      </w:r>
      <w:r w:rsidR="00DE3434">
        <w:rPr>
          <w:bCs/>
        </w:rPr>
        <w:t xml:space="preserve">mbient </w:t>
      </w:r>
      <w:r>
        <w:rPr>
          <w:bCs/>
        </w:rPr>
        <w:t>CO</w:t>
      </w:r>
      <w:r>
        <w:rPr>
          <w:bCs/>
          <w:vertAlign w:val="subscript"/>
        </w:rPr>
        <w:t>2</w:t>
      </w:r>
      <w:r w:rsidR="000B36E1">
        <w:rPr>
          <w:bCs/>
        </w:rPr>
        <w:t xml:space="preserve"> than elevated CO</w:t>
      </w:r>
      <w:r w:rsidR="000B36E1">
        <w:rPr>
          <w:bCs/>
          <w:vertAlign w:val="subscript"/>
        </w:rPr>
        <w:t>2</w:t>
      </w:r>
      <w:r w:rsidR="006662C1">
        <w:rPr>
          <w:bCs/>
        </w:rPr>
        <w:t xml:space="preserve"> (Tukey test of the </w:t>
      </w:r>
      <w:ins w:id="45" w:author="Perkowski, Evan A" w:date="2023-11-13T15:24:00Z">
        <w:r w:rsidR="00121E9D">
          <w:rPr>
            <w:bCs/>
          </w:rPr>
          <w:t xml:space="preserve">nitrogen </w:t>
        </w:r>
      </w:ins>
      <w:r w:rsidR="006662C1">
        <w:rPr>
          <w:bCs/>
        </w:rPr>
        <w:t>fertilization-trait slope between CO</w:t>
      </w:r>
      <w:r w:rsidR="006662C1">
        <w:rPr>
          <w:bCs/>
          <w:vertAlign w:val="subscript"/>
        </w:rPr>
        <w:t>2</w:t>
      </w:r>
      <w:r w:rsidR="006662C1">
        <w:rPr>
          <w:bCs/>
        </w:rPr>
        <w:t xml:space="preserve">: </w:t>
      </w:r>
      <w:r w:rsidR="006662C1">
        <w:rPr>
          <w:bCs/>
          <w:i/>
          <w:iCs/>
        </w:rPr>
        <w:t>p</w:t>
      </w:r>
      <w:r w:rsidR="006662C1">
        <w:rPr>
          <w:bCs/>
        </w:rPr>
        <w:t>&lt;0.05 in all cases)</w:t>
      </w:r>
      <w:r w:rsidR="002F2DC4">
        <w:rPr>
          <w:bCs/>
        </w:rPr>
        <w:t>. These responses</w:t>
      </w:r>
      <w:r w:rsidR="00B76D20">
        <w:rPr>
          <w:bCs/>
        </w:rPr>
        <w:t xml:space="preserve"> result</w:t>
      </w:r>
      <w:r w:rsidR="002F2DC4">
        <w:rPr>
          <w:bCs/>
        </w:rPr>
        <w:t>ed</w:t>
      </w:r>
      <w:r w:rsidR="00B76D20">
        <w:rPr>
          <w:bCs/>
        </w:rPr>
        <w:t xml:space="preserve">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w:t>
      </w:r>
      <w:ins w:id="46" w:author="Perkowski, Evan A" w:date="2023-11-13T15:24:00Z">
        <w:r w:rsidR="00121E9D">
          <w:rPr>
            <w:bCs/>
          </w:rPr>
          <w:t xml:space="preserve"> nitrogen</w:t>
        </w:r>
      </w:ins>
      <w:r>
        <w:rPr>
          <w:bCs/>
        </w:rPr>
        <w:t xml:space="preserve"> fertilization</w:t>
      </w:r>
      <w:r w:rsidR="000B36E1">
        <w:rPr>
          <w:bCs/>
        </w:rPr>
        <w:t xml:space="preserve"> than ambient CO</w:t>
      </w:r>
      <w:r w:rsidR="000B36E1">
        <w:rPr>
          <w:bCs/>
          <w:vertAlign w:val="subscript"/>
        </w:rPr>
        <w:t>2</w:t>
      </w:r>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ins w:id="47" w:author="Perkowski, Evan A" w:date="2023-11-13T15:23:00Z">
        <w:r w:rsidR="00121E9D">
          <w:rPr>
            <w:bCs/>
          </w:rPr>
          <w:t>Nitrogen f</w:t>
        </w:r>
      </w:ins>
      <w:r w:rsidR="002F2DC4">
        <w:rPr>
          <w:bCs/>
        </w:rPr>
        <w:t xml:space="preserve">ertilization did not modify the reduction in </w:t>
      </w:r>
      <w:proofErr w:type="spellStart"/>
      <w:r w:rsidR="002F2DC4">
        <w:rPr>
          <w:bCs/>
          <w:i/>
          <w:iCs/>
        </w:rPr>
        <w:t>Chl</w:t>
      </w:r>
      <w:r w:rsidR="002F2DC4">
        <w:rPr>
          <w:bCs/>
          <w:vertAlign w:val="subscript"/>
        </w:rPr>
        <w:t>area</w:t>
      </w:r>
      <w:proofErr w:type="spellEnd"/>
      <w:r w:rsidR="002F2DC4">
        <w:rPr>
          <w:bCs/>
        </w:rPr>
        <w:t xml:space="preserve"> </w:t>
      </w:r>
      <w:r w:rsidR="000B36E1">
        <w:rPr>
          <w:bCs/>
        </w:rPr>
        <w:t>with increasing</w:t>
      </w:r>
      <w:r w:rsidR="002F2DC4">
        <w:rPr>
          <w:bCs/>
        </w:rPr>
        <w:t xml:space="preserve"> CO</w:t>
      </w:r>
      <w:r w:rsidR="002F2DC4">
        <w:rPr>
          <w:bCs/>
          <w:vertAlign w:val="subscript"/>
        </w:rPr>
        <w:t>2</w:t>
      </w:r>
      <w:r w:rsidR="002F2DC4">
        <w:rPr>
          <w:bCs/>
        </w:rPr>
        <w:t xml:space="preserve"> (Tukey test of the </w:t>
      </w:r>
      <w:ins w:id="48" w:author="Perkowski, Evan A" w:date="2023-11-13T15:24:00Z">
        <w:r w:rsidR="00121E9D">
          <w:rPr>
            <w:bCs/>
          </w:rPr>
          <w:t xml:space="preserve">nitrogen </w:t>
        </w:r>
      </w:ins>
      <w:r w:rsidR="002F2DC4">
        <w:rPr>
          <w:bCs/>
        </w:rPr>
        <w:t>fertilization-</w:t>
      </w:r>
      <w:proofErr w:type="spellStart"/>
      <w:r w:rsidR="002F2DC4">
        <w:rPr>
          <w:bCs/>
          <w:i/>
          <w:iCs/>
        </w:rPr>
        <w:t>Chl</w:t>
      </w:r>
      <w:r w:rsidR="002F2DC4">
        <w:rPr>
          <w:bCs/>
          <w:vertAlign w:val="subscript"/>
        </w:rPr>
        <w:t>area</w:t>
      </w:r>
      <w:proofErr w:type="spellEnd"/>
      <w:r w:rsidR="002F2DC4">
        <w:rPr>
          <w:bCs/>
        </w:rPr>
        <w:t xml:space="preserve"> slope between CO</w:t>
      </w:r>
      <w:r w:rsidR="002F2DC4">
        <w:rPr>
          <w:bCs/>
          <w:vertAlign w:val="subscript"/>
        </w:rPr>
        <w:t>2</w:t>
      </w:r>
      <w:r w:rsidR="002F2DC4">
        <w:rPr>
          <w:bCs/>
        </w:rPr>
        <w:t xml:space="preserve"> treatments: </w:t>
      </w:r>
      <w:r w:rsidR="002F2DC4">
        <w:rPr>
          <w:bCs/>
          <w:i/>
          <w:iCs/>
        </w:rPr>
        <w:t>p</w:t>
      </w:r>
      <w:r w:rsidR="002F2DC4">
        <w:rPr>
          <w:bCs/>
        </w:rPr>
        <w:t>&gt;0.05).</w:t>
      </w:r>
    </w:p>
    <w:p w14:paraId="098EA245" w14:textId="30F4264D" w:rsidR="00761635" w:rsidRPr="00CA4033" w:rsidRDefault="009F20B5" w:rsidP="002F2DC4">
      <w:pPr>
        <w:spacing w:line="360" w:lineRule="auto"/>
        <w:ind w:firstLine="720"/>
        <w:rPr>
          <w:bCs/>
        </w:rPr>
      </w:pPr>
      <w:r>
        <w:rPr>
          <w:bCs/>
        </w:rPr>
        <w:t>An interaction between inoculation and CO</w:t>
      </w:r>
      <w:r>
        <w:rPr>
          <w:bCs/>
          <w:vertAlign w:val="subscript"/>
        </w:rPr>
        <w:t>2</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w:t>
      </w:r>
      <w:r w:rsidR="005D1684">
        <w:rPr>
          <w:bCs/>
        </w:rPr>
        <w:t xml:space="preserve"> in uninoculated plants</w:t>
      </w:r>
      <w:r w:rsidR="002B4483">
        <w:rPr>
          <w:bCs/>
        </w:rPr>
        <w:t xml:space="preserve">: </w:t>
      </w:r>
      <w:r w:rsidR="002B4483">
        <w:rPr>
          <w:bCs/>
          <w:i/>
          <w:iCs/>
        </w:rPr>
        <w:t>p</w:t>
      </w:r>
      <w:r w:rsidR="002B4483">
        <w:rPr>
          <w:bCs/>
        </w:rPr>
        <w:t>&lt;0.001), while inoculated plants experienced a 22% reduction (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 xml:space="preserve">y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2F2DC4">
        <w:rPr>
          <w:bCs/>
        </w:rPr>
        <w:t xml:space="preserve">responses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ins w:id="49" w:author="Perkowski, Evan A" w:date="2023-11-13T15:24:00Z">
        <w:r w:rsidR="00121E9D">
          <w:rPr>
            <w:bCs/>
          </w:rPr>
          <w:t xml:space="preserve">nitrogen </w:t>
        </w:r>
      </w:ins>
      <w:r>
        <w:rPr>
          <w:bCs/>
        </w:rPr>
        <w:t>fertilization and inoculation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w:t>
      </w:r>
      <w:ins w:id="50" w:author="Perkowski, Evan A" w:date="2023-11-13T15:24:00Z">
        <w:r w:rsidR="00121E9D">
          <w:rPr>
            <w:bCs/>
          </w:rPr>
          <w:t xml:space="preserve">nitrogen </w:t>
        </w:r>
      </w:ins>
      <w:r>
        <w:rPr>
          <w:bCs/>
        </w:rPr>
        <w:t xml:space="preserve">fertilization on </w:t>
      </w:r>
      <w:r w:rsidR="002F2DC4" w:rsidRPr="002B4483">
        <w:rPr>
          <w:bCs/>
          <w:i/>
          <w:iCs/>
        </w:rPr>
        <w:t>N</w:t>
      </w:r>
      <w:r w:rsidR="002F2DC4" w:rsidRPr="002B4483">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w:t>
      </w:r>
      <w:r w:rsidR="002F2DC4">
        <w:rPr>
          <w:bCs/>
          <w:i/>
          <w:iCs/>
        </w:rPr>
        <w:t>M</w:t>
      </w:r>
      <w:r w:rsidR="002F2DC4">
        <w:rPr>
          <w:bCs/>
          <w:vertAlign w:val="subscript"/>
        </w:rPr>
        <w:t>area</w:t>
      </w:r>
      <w:r w:rsidR="002F2DC4">
        <w:rPr>
          <w:bCs/>
        </w:rPr>
        <w:t xml:space="preserve">, and </w:t>
      </w:r>
      <w:proofErr w:type="spellStart"/>
      <w:r w:rsidR="002F2DC4">
        <w:rPr>
          <w:bCs/>
          <w:i/>
          <w:iCs/>
        </w:rPr>
        <w:t>Chl</w:t>
      </w:r>
      <w:r w:rsidR="002F2DC4">
        <w:rPr>
          <w:bCs/>
          <w:vertAlign w:val="subscript"/>
        </w:rPr>
        <w:t>area</w:t>
      </w:r>
      <w:proofErr w:type="spellEnd"/>
      <w:r w:rsidR="002F2DC4">
        <w:rPr>
          <w:bCs/>
        </w:rPr>
        <w:t xml:space="preserve"> </w:t>
      </w:r>
      <w:r w:rsidR="00553450">
        <w:rPr>
          <w:bCs/>
        </w:rPr>
        <w:t>(</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w:t>
      </w:r>
      <w:ins w:id="51" w:author="Perkowski, Evan A" w:date="2023-11-13T15:24:00Z">
        <w:r w:rsidR="00121E9D">
          <w:rPr>
            <w:bCs/>
          </w:rPr>
          <w:t xml:space="preserve">nitrogen </w:t>
        </w:r>
      </w:ins>
      <w:r w:rsidR="00761635">
        <w:rPr>
          <w:bCs/>
        </w:rPr>
        <w:t xml:space="preserve">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0880CD05" w14:textId="53438C5E" w:rsidR="00C1195F" w:rsidRPr="00C1195F" w:rsidRDefault="009F20B5" w:rsidP="00DE2B27">
      <w:pPr>
        <w:spacing w:line="360" w:lineRule="auto"/>
        <w:rPr>
          <w:bCs/>
        </w:rPr>
      </w:pPr>
      <w:r w:rsidRPr="00C71098">
        <w:rPr>
          <w:b/>
        </w:rPr>
        <w:lastRenderedPageBreak/>
        <w:t xml:space="preserve">Table </w:t>
      </w:r>
      <w:r>
        <w:rPr>
          <w:b/>
        </w:rPr>
        <w:t>1</w:t>
      </w:r>
      <w:r w:rsidRPr="00C71098">
        <w:rPr>
          <w:bCs/>
        </w:rPr>
        <w:t xml:space="preserve"> </w:t>
      </w:r>
      <w:r>
        <w:rPr>
          <w:bCs/>
        </w:rPr>
        <w:t xml:space="preserve">Effects of </w:t>
      </w:r>
      <w:ins w:id="52" w:author="Perkowski, Evan A [2]" w:date="2023-11-13T15:31:00Z">
        <w:r w:rsidR="00165C21">
          <w:rPr>
            <w:bCs/>
          </w:rPr>
          <w:t>nitrogen</w:t>
        </w:r>
      </w:ins>
      <w:ins w:id="53" w:author="Perkowski, Evan A [2]" w:date="2023-11-13T15:28:00Z">
        <w:r w:rsidR="00165C21">
          <w:rPr>
            <w:bCs/>
          </w:rPr>
          <w:t xml:space="preserve"> fertilization</w:t>
        </w:r>
      </w:ins>
      <w:r>
        <w:rPr>
          <w:bCs/>
        </w:rPr>
        <w:t>,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B36775">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B36775">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B36775">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B36775">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B36775">
        <w:trPr>
          <w:trHeight w:val="320"/>
        </w:trPr>
        <w:tc>
          <w:tcPr>
            <w:tcW w:w="1971" w:type="dxa"/>
            <w:tcBorders>
              <w:top w:val="nil"/>
              <w:left w:val="nil"/>
              <w:bottom w:val="nil"/>
              <w:right w:val="nil"/>
            </w:tcBorders>
            <w:shd w:val="clear" w:color="auto" w:fill="auto"/>
            <w:noWrap/>
            <w:vAlign w:val="bottom"/>
            <w:hideMark/>
          </w:tcPr>
          <w:p w14:paraId="1E4DAB89" w14:textId="471C4F48" w:rsidR="00B76367" w:rsidRPr="00A075E5" w:rsidRDefault="00165C21" w:rsidP="00B76367">
            <w:pPr>
              <w:spacing w:line="276" w:lineRule="auto"/>
              <w:rPr>
                <w:color w:val="000000"/>
              </w:rPr>
            </w:pPr>
            <w:ins w:id="54" w:author="Perkowski, Evan A [2]" w:date="2023-11-13T15:28:00Z">
              <w:r>
                <w:rPr>
                  <w:color w:val="000000"/>
                </w:rPr>
                <w:t>N f</w:t>
              </w:r>
            </w:ins>
            <w:r w:rsidR="00B76367">
              <w:rPr>
                <w:color w:val="000000"/>
              </w:rPr>
              <w:t>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B36775">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B36775">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B36775">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B36775">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402300F4" w14:textId="5B8CD369"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4"/>
                    <a:stretch>
                      <a:fillRect/>
                    </a:stretch>
                  </pic:blipFill>
                  <pic:spPr>
                    <a:xfrm>
                      <a:off x="0" y="0"/>
                      <a:ext cx="5943600" cy="3962400"/>
                    </a:xfrm>
                    <a:prstGeom prst="rect">
                      <a:avLst/>
                    </a:prstGeom>
                  </pic:spPr>
                </pic:pic>
              </a:graphicData>
            </a:graphic>
          </wp:inline>
        </w:drawing>
      </w:r>
    </w:p>
    <w:p w14:paraId="5A1CFF6E" w14:textId="06DA2986"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w:t>
      </w:r>
      <w:ins w:id="55" w:author="Perkowski, Evan A [2]" w:date="2023-11-13T15:28:00Z">
        <w:r w:rsidR="00165C21">
          <w:rPr>
            <w:bCs/>
          </w:rPr>
          <w:t xml:space="preserve">nitrogen </w:t>
        </w:r>
      </w:ins>
      <w:r>
        <w:rPr>
          <w:bCs/>
        </w:rPr>
        <w:t xml:space="preserve">fertilization, and inoculation on leaf nitrogen per unit leaf area (a), leaf nitrogen </w:t>
      </w:r>
      <w:r w:rsidR="006B2378">
        <w:rPr>
          <w:bCs/>
        </w:rPr>
        <w:t>per unit leaf mass</w:t>
      </w:r>
      <w:r>
        <w:rPr>
          <w:bCs/>
        </w:rPr>
        <w:t xml:space="preserve"> (b), leaf mass per unit leaf area (c), and chlorophyll content per unit leaf area (d). </w:t>
      </w:r>
      <w:ins w:id="56" w:author="Perkowski, Evan A [2]" w:date="2023-11-13T15:28:00Z">
        <w:r w:rsidR="00165C21">
          <w:rPr>
            <w:bCs/>
          </w:rPr>
          <w:t xml:space="preserve">Nitrogen fertilization </w:t>
        </w:r>
      </w:ins>
      <w:r>
        <w:rPr>
          <w:bCs/>
        </w:rPr>
        <w:t xml:space="preserve">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 blue and red circular points and trendlines indicate</w:t>
      </w:r>
      <w:r w:rsidR="006B2378">
        <w:rPr>
          <w:bCs/>
        </w:rPr>
        <w:t xml:space="preserve"> measurements collected from</w:t>
      </w:r>
      <w:r w:rsidR="00D11FFD">
        <w:rPr>
          <w:bCs/>
        </w:rPr>
        <w:t xml:space="preserve"> uninoculated plants, while dark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4C46964B" w:rsidR="009F20B5" w:rsidRPr="000E7383" w:rsidRDefault="006F6132" w:rsidP="00DE2B27">
      <w:pPr>
        <w:spacing w:line="360" w:lineRule="auto"/>
        <w:rPr>
          <w:bCs/>
          <w:i/>
          <w:iCs/>
        </w:rPr>
      </w:pPr>
      <w:r>
        <w:rPr>
          <w:bCs/>
          <w:i/>
          <w:iCs/>
        </w:rPr>
        <w:lastRenderedPageBreak/>
        <w:t>Gas exchange</w:t>
      </w:r>
    </w:p>
    <w:p w14:paraId="348A1F62" w14:textId="4043019C"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w:t>
      </w:r>
      <w:ins w:id="57" w:author="Perkowski, Evan A" w:date="2023-11-13T15:25:00Z">
        <w:r w:rsidR="00165C21">
          <w:rPr>
            <w:bCs/>
          </w:rPr>
          <w:t>Nitrogen f</w:t>
        </w:r>
      </w:ins>
      <w:r w:rsidR="00DE3434">
        <w:rPr>
          <w:bCs/>
        </w:rPr>
        <w:t xml:space="preserve">ertilization did not modify </w:t>
      </w:r>
      <w:r w:rsidR="00A138FA">
        <w:rPr>
          <w:bCs/>
        </w:rPr>
        <w:t>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by-</w:t>
      </w:r>
      <w:ins w:id="58" w:author="Perkowski, Evan A" w:date="2023-11-13T15:25:00Z">
        <w:r w:rsidR="00165C21">
          <w:rPr>
            <w:bCs/>
          </w:rPr>
          <w:t xml:space="preserve">nitrogen </w:t>
        </w:r>
      </w:ins>
      <w:r w:rsidR="00DE3434">
        <w:rPr>
          <w:bCs/>
        </w:rPr>
        <w:t xml:space="preserve">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A138FA">
        <w:rPr>
          <w:bCs/>
        </w:rPr>
        <w:t>negative effect</w:t>
      </w:r>
      <w:r w:rsidR="00E05E41">
        <w:rPr>
          <w:bCs/>
        </w:rPr>
        <w:t>s</w:t>
      </w:r>
      <w:r w:rsidR="00A138FA">
        <w:rPr>
          <w:bCs/>
        </w:rPr>
        <w:t xml:space="preserve">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0512E4">
        <w:rPr>
          <w:bCs/>
        </w:rPr>
        <w:t>under elevated CO</w:t>
      </w:r>
      <w:r w:rsidR="000512E4">
        <w:rPr>
          <w:bCs/>
          <w:vertAlign w:val="subscript"/>
        </w:rPr>
        <w:t xml:space="preserve">2 </w:t>
      </w:r>
      <w:r w:rsidR="00E05E41">
        <w:rPr>
          <w:bCs/>
        </w:rPr>
        <w:t>than uninoculated plants</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inoculated plants</w:t>
      </w:r>
      <w:r w:rsidR="002B4483">
        <w:rPr>
          <w:bCs/>
        </w:rPr>
        <w:t xml:space="preserve">: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 xml:space="preserve">An interaction between </w:t>
      </w:r>
      <w:ins w:id="59" w:author="Perkowski, Evan A [2]" w:date="2023-11-13T15:25:00Z">
        <w:r w:rsidR="00165C21">
          <w:rPr>
            <w:bCs/>
          </w:rPr>
          <w:t xml:space="preserve">nitrogen </w:t>
        </w:r>
      </w:ins>
      <w:r w:rsidR="001548CA">
        <w:rPr>
          <w:bCs/>
        </w:rPr>
        <w:t>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w:t>
      </w:r>
      <w:ins w:id="60" w:author="Perkowski, Evan A" w:date="2023-11-13T15:25:00Z">
        <w:r w:rsidR="00165C21">
          <w:rPr>
            <w:bCs/>
          </w:rPr>
          <w:t xml:space="preserve">nitrogen </w:t>
        </w:r>
      </w:ins>
      <w:r w:rsidR="001548CA">
        <w:rPr>
          <w:bCs/>
        </w:rPr>
        <w:t xml:space="preserve">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w:t>
      </w:r>
      <w:ins w:id="61" w:author="Perkowski, Evan A" w:date="2023-11-13T15:25:00Z">
        <w:r w:rsidR="00165C21">
          <w:rPr>
            <w:bCs/>
          </w:rPr>
          <w:t>nitrogen</w:t>
        </w:r>
      </w:ins>
      <w:ins w:id="62" w:author="Perkowski, Evan A [2]" w:date="2023-11-13T15:25:00Z">
        <w:r w:rsidR="00165C21">
          <w:rPr>
            <w:bCs/>
          </w:rPr>
          <w:t xml:space="preserve"> </w:t>
        </w:r>
      </w:ins>
      <w:r w:rsidR="00E05E41">
        <w:rPr>
          <w:bCs/>
        </w:rPr>
        <w:t xml:space="preserve">fertilization-trait slope between inoculation treatments: </w:t>
      </w:r>
      <w:r w:rsidR="00E05E41">
        <w:rPr>
          <w:bCs/>
          <w:i/>
          <w:iCs/>
        </w:rPr>
        <w:t>p</w:t>
      </w:r>
      <w:r w:rsidR="00E05E41">
        <w:rPr>
          <w:bCs/>
        </w:rPr>
        <w:t>&lt;0.001 in both cases)</w:t>
      </w:r>
      <w:r w:rsidR="00B76D20">
        <w:rPr>
          <w:bCs/>
        </w:rPr>
        <w:t>.</w:t>
      </w:r>
    </w:p>
    <w:p w14:paraId="7D70D4A7" w14:textId="6F9AE073"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w:t>
      </w:r>
      <w:ins w:id="63" w:author="Perkowski, Evan A [2]" w:date="2023-11-13T15:25:00Z">
        <w:r w:rsidR="00165C21">
          <w:rPr>
            <w:bCs/>
          </w:rPr>
          <w:t xml:space="preserve">nitrogen </w:t>
        </w:r>
      </w:ins>
      <w:r>
        <w:rPr>
          <w:bCs/>
        </w:rPr>
        <w:t>fertilization (CO</w:t>
      </w:r>
      <w:r>
        <w:rPr>
          <w:bCs/>
          <w:vertAlign w:val="subscript"/>
        </w:rPr>
        <w:t>2</w:t>
      </w:r>
      <w:r>
        <w:rPr>
          <w:bCs/>
        </w:rPr>
        <w:t>-by-</w:t>
      </w:r>
      <w:ins w:id="64" w:author="Perkowski, Evan A [2]" w:date="2023-11-13T15:26:00Z">
        <w:r w:rsidR="00165C21">
          <w:rPr>
            <w:bCs/>
          </w:rPr>
          <w:t xml:space="preserve">nitrogen </w:t>
        </w:r>
      </w:ins>
      <w:r>
        <w:rPr>
          <w:bCs/>
        </w:rPr>
        <w:t xml:space="preserve">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 xml:space="preserve">n interaction between </w:t>
      </w:r>
      <w:ins w:id="65" w:author="Perkowski, Evan A [2]" w:date="2023-11-13T15:26:00Z">
        <w:r w:rsidR="00165C21">
          <w:rPr>
            <w:bCs/>
          </w:rPr>
          <w:t xml:space="preserve">nitrogen </w:t>
        </w:r>
      </w:ins>
      <w:r>
        <w:rPr>
          <w:bCs/>
        </w:rPr>
        <w:t>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w:t>
      </w:r>
      <w:ins w:id="66" w:author="Perkowski, Evan A [2]" w:date="2023-11-13T15:26:00Z">
        <w:r w:rsidR="00165C21">
          <w:rPr>
            <w:bCs/>
          </w:rPr>
          <w:t xml:space="preserve">nitrogen </w:t>
        </w:r>
      </w:ins>
      <w:r>
        <w:rPr>
          <w:bCs/>
        </w:rPr>
        <w:t xml:space="preserve">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w:t>
      </w:r>
      <w:ins w:id="67" w:author="Perkowski, Evan A [2]" w:date="2023-11-13T15:26:00Z">
        <w:r w:rsidR="00165C21">
          <w:rPr>
            <w:bCs/>
          </w:rPr>
          <w:t xml:space="preserve">nitrogen </w:t>
        </w:r>
      </w:ins>
      <w:r w:rsidR="00B76D20">
        <w:rPr>
          <w:bCs/>
        </w:rPr>
        <w:t xml:space="preserve">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w:t>
      </w:r>
      <w:ins w:id="68" w:author="Perkowski, Evan A [2]" w:date="2023-11-13T15:26:00Z">
        <w:r w:rsidR="00165C21">
          <w:rPr>
            <w:bCs/>
          </w:rPr>
          <w:t xml:space="preserve">nitrogen </w:t>
        </w:r>
      </w:ins>
      <w:r w:rsidR="00E05E41">
        <w:rPr>
          <w:bCs/>
        </w:rPr>
        <w:t>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w:t>
      </w:r>
      <w:ins w:id="69" w:author="Perkowski, Evan A [2]" w:date="2023-11-13T15:26:00Z">
        <w:r w:rsidR="00165C21">
          <w:rPr>
            <w:bCs/>
          </w:rPr>
          <w:t xml:space="preserve">nitrogen </w:t>
        </w:r>
      </w:ins>
      <w:r w:rsidR="00E05E41">
        <w:rPr>
          <w:bCs/>
        </w:rPr>
        <w:t xml:space="preserve">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w:t>
      </w:r>
      <w:ins w:id="70" w:author="Perkowski, Evan A [2]" w:date="2023-11-13T15:26:00Z">
        <w:r w:rsidR="00165C21">
          <w:rPr>
            <w:bCs/>
          </w:rPr>
          <w:t xml:space="preserve">nitrogen </w:t>
        </w:r>
      </w:ins>
      <w:r w:rsidR="00E05E41">
        <w:rPr>
          <w:bCs/>
        </w:rPr>
        <w:t>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35EE99F9"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 xml:space="preserve">&gt;0.05; Table 2), a pattern that was not modified by </w:t>
      </w:r>
      <w:ins w:id="71" w:author="Perkowski, Evan A [2]" w:date="2023-11-13T15:27:00Z">
        <w:r w:rsidR="00165C21">
          <w:rPr>
            <w:bCs/>
          </w:rPr>
          <w:t xml:space="preserve">nitrogen </w:t>
        </w:r>
      </w:ins>
      <w:commentRangeStart w:id="72"/>
      <w:r>
        <w:rPr>
          <w:bCs/>
        </w:rPr>
        <w:t xml:space="preserve">fertilization </w:t>
      </w:r>
      <w:commentRangeEnd w:id="72"/>
      <w:r w:rsidR="009E20A9">
        <w:rPr>
          <w:rStyle w:val="CommentReference"/>
        </w:rPr>
        <w:commentReference w:id="72"/>
      </w:r>
      <w:r>
        <w:rPr>
          <w:bCs/>
        </w:rPr>
        <w:t>(CO</w:t>
      </w:r>
      <w:r>
        <w:rPr>
          <w:bCs/>
          <w:vertAlign w:val="subscript"/>
        </w:rPr>
        <w:t>2</w:t>
      </w:r>
      <w:r>
        <w:rPr>
          <w:bCs/>
        </w:rPr>
        <w:t>-by-</w:t>
      </w:r>
      <w:ins w:id="73" w:author="Perkowski, Evan A [2]" w:date="2023-11-13T15:27:00Z">
        <w:r w:rsidR="00165C21">
          <w:rPr>
            <w:bCs/>
          </w:rPr>
          <w:t xml:space="preserve">nitrogen </w:t>
        </w:r>
      </w:ins>
      <w:r>
        <w:rPr>
          <w:bCs/>
        </w:rPr>
        <w:t>fertilization interaction:</w:t>
      </w:r>
      <w:r>
        <w:rPr>
          <w:bCs/>
          <w:i/>
          <w:iCs/>
        </w:rPr>
        <w:t xml:space="preserve"> p</w:t>
      </w:r>
      <w:r>
        <w:rPr>
          <w:bCs/>
        </w:rPr>
        <w:t>&gt;0.05; Table 2; Fig. 2b) or inoculation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 xml:space="preserve">An interaction between </w:t>
      </w:r>
      <w:ins w:id="74" w:author="Perkowski, Evan A [2]" w:date="2023-11-13T15:27:00Z">
        <w:r w:rsidR="00165C21">
          <w:rPr>
            <w:bCs/>
          </w:rPr>
          <w:t xml:space="preserve">nitrogen </w:t>
        </w:r>
      </w:ins>
      <w:r>
        <w:rPr>
          <w:bCs/>
        </w:rPr>
        <w:t>fertilization and inoculation (</w:t>
      </w:r>
      <w:r>
        <w:rPr>
          <w:bCs/>
          <w:i/>
          <w:iCs/>
        </w:rPr>
        <w:t>p</w:t>
      </w:r>
      <w:r>
        <w:rPr>
          <w:bCs/>
        </w:rPr>
        <w:t>&lt;0.001; Table 2) indicated that positive effect</w:t>
      </w:r>
      <w:r w:rsidR="00615C40">
        <w:rPr>
          <w:bCs/>
        </w:rPr>
        <w:t>s</w:t>
      </w:r>
      <w:r>
        <w:rPr>
          <w:bCs/>
        </w:rPr>
        <w:t xml:space="preserve"> </w:t>
      </w:r>
      <w:r>
        <w:rPr>
          <w:bCs/>
        </w:rPr>
        <w:lastRenderedPageBreak/>
        <w:t xml:space="preserve">of increasing </w:t>
      </w:r>
      <w:ins w:id="75" w:author="Perkowski, Evan A [2]" w:date="2023-11-13T15:27:00Z">
        <w:r w:rsidR="00165C21">
          <w:rPr>
            <w:bCs/>
          </w:rPr>
          <w:t xml:space="preserve">nitrogen </w:t>
        </w:r>
      </w:ins>
      <w:r>
        <w:rPr>
          <w:bCs/>
        </w:rPr>
        <w:t xml:space="preserve">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 xml:space="preserve">were driven by uninoculated plants (Tukey test of the </w:t>
      </w:r>
      <w:ins w:id="76" w:author="Perkowski, Evan A [2]" w:date="2023-11-13T15:27:00Z">
        <w:r w:rsidR="00165C21">
          <w:rPr>
            <w:bCs/>
          </w:rPr>
          <w:t xml:space="preserve">nitrogen </w:t>
        </w:r>
      </w:ins>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t>p</w:t>
      </w:r>
      <w:r w:rsidR="00E05E41">
        <w:rPr>
          <w:bCs/>
        </w:rPr>
        <w:t xml:space="preserve">&lt;0.001), as there was no effect of </w:t>
      </w:r>
      <w:ins w:id="77" w:author="Perkowski, Evan A [2]" w:date="2023-11-13T15:27:00Z">
        <w:r w:rsidR="00165C21">
          <w:rPr>
            <w:bCs/>
          </w:rPr>
          <w:t xml:space="preserve">nitrogen </w:t>
        </w:r>
      </w:ins>
      <w:r w:rsidR="00E05E41">
        <w:rPr>
          <w:bCs/>
        </w:rPr>
        <w:t xml:space="preserve">fertilization on </w:t>
      </w:r>
      <w:r w:rsidR="00E05E41">
        <w:rPr>
          <w:bCs/>
          <w:i/>
          <w:iCs/>
        </w:rPr>
        <w:t>R</w:t>
      </w:r>
      <w:r w:rsidR="00E05E41">
        <w:rPr>
          <w:bCs/>
          <w:vertAlign w:val="subscript"/>
        </w:rPr>
        <w:t>d25</w:t>
      </w:r>
      <w:r w:rsidR="00E05E41">
        <w:rPr>
          <w:bCs/>
        </w:rPr>
        <w:t xml:space="preserve"> in inoculated plants (Tukey test of the </w:t>
      </w:r>
      <w:ins w:id="78" w:author="Perkowski, Evan A [2]" w:date="2023-11-13T15:27:00Z">
        <w:r w:rsidR="00165C21">
          <w:rPr>
            <w:bCs/>
          </w:rPr>
          <w:t xml:space="preserve">nitrogen </w:t>
        </w:r>
      </w:ins>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346F569" w:rsidR="009F20B5" w:rsidRDefault="009F20B5" w:rsidP="00DE2B27">
      <w:pPr>
        <w:spacing w:line="360" w:lineRule="auto"/>
        <w:rPr>
          <w:bCs/>
          <w:vertAlign w:val="superscript"/>
        </w:rPr>
      </w:pPr>
      <w:r>
        <w:rPr>
          <w:b/>
        </w:rPr>
        <w:lastRenderedPageBreak/>
        <w:t>Table 2</w:t>
      </w:r>
      <w:r w:rsidRPr="002F4382">
        <w:rPr>
          <w:bCs/>
        </w:rPr>
        <w:t xml:space="preserve"> </w:t>
      </w:r>
      <w:r>
        <w:rPr>
          <w:bCs/>
        </w:rPr>
        <w:t xml:space="preserve">Effects of </w:t>
      </w:r>
      <w:ins w:id="79" w:author="Perkowski, Evan A [2]" w:date="2023-11-13T15:28:00Z">
        <w:r w:rsidR="00165C21">
          <w:rPr>
            <w:bCs/>
          </w:rPr>
          <w:t xml:space="preserve">nitrogen </w:t>
        </w:r>
      </w:ins>
      <w:r>
        <w:rPr>
          <w:bCs/>
        </w:rPr>
        <w:t>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B36775">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B36775">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B36775">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B36775">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B36775">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B36775">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B36775">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21E1FBFE" w:rsidR="00635A97" w:rsidRPr="00A075E5" w:rsidRDefault="00165C21" w:rsidP="00635A97">
            <w:pPr>
              <w:spacing w:line="276" w:lineRule="auto"/>
              <w:rPr>
                <w:color w:val="000000"/>
              </w:rPr>
            </w:pPr>
            <w:ins w:id="80" w:author="Perkowski, Evan A [2]" w:date="2023-11-13T15:28:00Z">
              <w:r>
                <w:rPr>
                  <w:color w:val="000000"/>
                </w:rPr>
                <w:t>N f</w:t>
              </w:r>
            </w:ins>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3E8823BF" w:rsidR="00C66EF6" w:rsidRPr="004770DE" w:rsidRDefault="00C66EF6" w:rsidP="00B76367">
            <w:pPr>
              <w:spacing w:line="276" w:lineRule="auto"/>
              <w:jc w:val="center"/>
              <w:rPr>
                <w:b/>
                <w:bCs/>
                <w:color w:val="000000"/>
                <w:vertAlign w:val="subscript"/>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9F0412">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644B05B" w:rsidR="004770DE" w:rsidRPr="00050001" w:rsidRDefault="004770DE" w:rsidP="004770DE">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07D01F12"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9F0412">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left w:val="nil"/>
              <w:bottom w:val="nil"/>
              <w:right w:val="nil"/>
            </w:tcBorders>
            <w:shd w:val="clear" w:color="auto" w:fill="auto"/>
            <w:noWrap/>
            <w:vAlign w:val="bottom"/>
          </w:tcPr>
          <w:p w14:paraId="60A94C3A" w14:textId="2775BE4D" w:rsidR="004770DE" w:rsidRPr="00050001" w:rsidRDefault="004770DE" w:rsidP="004770DE">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242E8374"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467CC6" w:rsidRDefault="004770DE" w:rsidP="004770DE">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3A755920"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6B125C8C"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8CA235F" w:rsidR="004770DE" w:rsidRDefault="00165C21" w:rsidP="004770DE">
            <w:pPr>
              <w:spacing w:line="276" w:lineRule="auto"/>
              <w:rPr>
                <w:color w:val="000000"/>
              </w:rPr>
            </w:pPr>
            <w:ins w:id="81" w:author="Perkowski, Evan A [2]" w:date="2023-11-13T15:28:00Z">
              <w:r>
                <w:rPr>
                  <w:color w:val="000000"/>
                </w:rPr>
                <w:t xml:space="preserve">N fertilization </w:t>
              </w:r>
            </w:ins>
            <w:r w:rsidR="004770DE">
              <w:rPr>
                <w:color w:val="000000"/>
              </w:rPr>
              <w:t>(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EE338A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42E8FA9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Pr="00467CC6" w:rsidRDefault="004770DE" w:rsidP="004770DE">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3314B868"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6E00E316"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Pr="00467CC6" w:rsidRDefault="004770DE" w:rsidP="004770DE">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59F308B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3CF33989"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26E3F396"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5BA36845"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9F041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right w:val="nil"/>
            </w:tcBorders>
            <w:shd w:val="clear" w:color="auto" w:fill="auto"/>
            <w:noWrap/>
            <w:vAlign w:val="bottom"/>
          </w:tcPr>
          <w:p w14:paraId="40BF76C8" w14:textId="5526E4CB"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1204972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4F7394B1"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 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955DC4">
      <w:pPr>
        <w:spacing w:line="360" w:lineRule="auto"/>
        <w:rPr>
          <w:b/>
        </w:rPr>
      </w:pPr>
      <w:r>
        <w:rPr>
          <w:b/>
          <w:noProof/>
        </w:rPr>
        <w:drawing>
          <wp:inline distT="0" distB="0" distL="0" distR="0" wp14:anchorId="13A22BD5" wp14:editId="7295CC0C">
            <wp:extent cx="4752210" cy="4752210"/>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5"/>
                    <a:stretch>
                      <a:fillRect/>
                    </a:stretch>
                  </pic:blipFill>
                  <pic:spPr>
                    <a:xfrm>
                      <a:off x="0" y="0"/>
                      <a:ext cx="4807853" cy="4807853"/>
                    </a:xfrm>
                    <a:prstGeom prst="rect">
                      <a:avLst/>
                    </a:prstGeom>
                  </pic:spPr>
                </pic:pic>
              </a:graphicData>
            </a:graphic>
          </wp:inline>
        </w:drawing>
      </w:r>
    </w:p>
    <w:p w14:paraId="0842C7A2" w14:textId="1724EA5F" w:rsidR="00F57B03" w:rsidRDefault="009F20B5" w:rsidP="00F57B03">
      <w:pPr>
        <w:spacing w:line="360" w:lineRule="auto"/>
        <w:rPr>
          <w:bCs/>
        </w:rPr>
      </w:pPr>
      <w:r>
        <w:rPr>
          <w:b/>
        </w:rPr>
        <w:t xml:space="preserve">Figure 2 </w:t>
      </w:r>
      <w:r>
        <w:rPr>
          <w:bCs/>
        </w:rPr>
        <w:t>Effects of CO</w:t>
      </w:r>
      <w:r>
        <w:rPr>
          <w:bCs/>
          <w:vertAlign w:val="subscript"/>
        </w:rPr>
        <w:t>2</w:t>
      </w:r>
      <w:r>
        <w:rPr>
          <w:bCs/>
        </w:rPr>
        <w:t xml:space="preserve">, </w:t>
      </w:r>
      <w:ins w:id="82" w:author="Perkowski, Evan A [2]" w:date="2023-11-13T15:31:00Z">
        <w:r w:rsidR="00165C21">
          <w:rPr>
            <w:bCs/>
          </w:rPr>
          <w:t xml:space="preserve">nitrogen </w:t>
        </w:r>
      </w:ins>
      <w:r>
        <w:rPr>
          <w:bCs/>
        </w:rPr>
        <w:t>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ins w:id="83" w:author="Perkowski, Evan A [2]" w:date="2023-11-13T15:31:00Z">
        <w:r w:rsidR="00165C21">
          <w:rPr>
            <w:bCs/>
          </w:rPr>
          <w:t>Nitrogen f</w:t>
        </w:r>
      </w:ins>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13FD57B3" w:rsidR="0080702B" w:rsidRPr="0080702B" w:rsidRDefault="0080702B" w:rsidP="00902118">
      <w:pPr>
        <w:spacing w:line="360" w:lineRule="auto"/>
        <w:rPr>
          <w:bCs/>
          <w:i/>
          <w:iCs/>
        </w:rPr>
      </w:pPr>
      <w:r>
        <w:rPr>
          <w:bCs/>
          <w:i/>
          <w:iCs/>
        </w:rPr>
        <w:lastRenderedPageBreak/>
        <w:t>Nitrogen and water use</w:t>
      </w:r>
    </w:p>
    <w:p w14:paraId="4A526A04" w14:textId="51045648" w:rsidR="0080702B" w:rsidRPr="001D42A7" w:rsidRDefault="0080702B" w:rsidP="00902118">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467CC6">
        <w:rPr>
          <w:bCs/>
        </w:rPr>
        <w:t>3</w:t>
      </w:r>
      <w:r>
        <w:rPr>
          <w:bCs/>
        </w:rPr>
        <w:t>; Fig. 3)</w:t>
      </w:r>
      <w:r w:rsidR="002C409B">
        <w:rPr>
          <w:bCs/>
        </w:rPr>
        <w:t>, a pattern that was not modified by inoculation (CO</w:t>
      </w:r>
      <w:r w:rsidR="002C409B">
        <w:rPr>
          <w:bCs/>
          <w:vertAlign w:val="subscript"/>
        </w:rPr>
        <w:t>2</w:t>
      </w:r>
      <w:r w:rsidR="002C409B">
        <w:rPr>
          <w:bCs/>
        </w:rPr>
        <w:t xml:space="preserve">-by-inoculation interaction: </w:t>
      </w:r>
      <w:r w:rsidR="002C409B">
        <w:rPr>
          <w:bCs/>
          <w:i/>
          <w:iCs/>
        </w:rPr>
        <w:t>p</w:t>
      </w:r>
      <w:r w:rsidR="002C409B">
        <w:rPr>
          <w:bCs/>
        </w:rPr>
        <w:t>&gt;0.05; Table 3)</w:t>
      </w:r>
      <w:r>
        <w:rPr>
          <w:bCs/>
        </w:rPr>
        <w:t>. An interaction between CO</w:t>
      </w:r>
      <w:r>
        <w:rPr>
          <w:bCs/>
          <w:vertAlign w:val="subscript"/>
        </w:rPr>
        <w:t>2</w:t>
      </w:r>
      <w:r>
        <w:rPr>
          <w:bCs/>
        </w:rPr>
        <w:t xml:space="preserve"> and </w:t>
      </w:r>
      <w:ins w:id="84" w:author="Perkowski, Evan A [2]" w:date="2023-11-13T15:32:00Z">
        <w:r w:rsidR="00165C21">
          <w:rPr>
            <w:bCs/>
          </w:rPr>
          <w:t xml:space="preserve">nitrogen </w:t>
        </w:r>
      </w:ins>
      <w:r>
        <w:rPr>
          <w:bCs/>
        </w:rPr>
        <w:t>fertilization (</w:t>
      </w:r>
      <w:r>
        <w:rPr>
          <w:bCs/>
          <w:i/>
          <w:iCs/>
        </w:rPr>
        <w:t>p</w:t>
      </w:r>
      <w:r>
        <w:rPr>
          <w:bCs/>
        </w:rPr>
        <w:t xml:space="preserve">=0.021; Table </w:t>
      </w:r>
      <w:r w:rsidR="00467CC6">
        <w:rPr>
          <w:bCs/>
        </w:rPr>
        <w:t>3</w:t>
      </w:r>
      <w:r>
        <w:rPr>
          <w:bCs/>
        </w:rPr>
        <w:t xml:space="preserve">) indicated that </w:t>
      </w:r>
      <w:r w:rsidR="002C409B">
        <w:rPr>
          <w:bCs/>
        </w:rPr>
        <w:t>positive effects of elevated CO</w:t>
      </w:r>
      <w:r w:rsidR="002C409B">
        <w:rPr>
          <w:bCs/>
          <w:vertAlign w:val="subscript"/>
        </w:rPr>
        <w:t>2</w:t>
      </w:r>
      <w:r w:rsidR="002C409B">
        <w:rPr>
          <w:bCs/>
        </w:rPr>
        <w:t xml:space="preserve"> on </w:t>
      </w:r>
      <w:proofErr w:type="spellStart"/>
      <w:r w:rsidR="002C409B">
        <w:rPr>
          <w:bCs/>
          <w:i/>
          <w:iCs/>
        </w:rPr>
        <w:t>PNUE</w:t>
      </w:r>
      <w:r w:rsidR="002C409B">
        <w:rPr>
          <w:bCs/>
          <w:vertAlign w:val="subscript"/>
        </w:rPr>
        <w:t>growth</w:t>
      </w:r>
      <w:proofErr w:type="spellEnd"/>
      <w:r w:rsidR="002C409B">
        <w:rPr>
          <w:bCs/>
        </w:rPr>
        <w:t xml:space="preserve"> decreased with increasing </w:t>
      </w:r>
      <w:ins w:id="85" w:author="Perkowski, Evan A [2]" w:date="2023-11-13T15:32:00Z">
        <w:r w:rsidR="00165C21">
          <w:rPr>
            <w:bCs/>
          </w:rPr>
          <w:t xml:space="preserve">nitrogen </w:t>
        </w:r>
      </w:ins>
      <w:r w:rsidR="002C409B">
        <w:rPr>
          <w:bCs/>
        </w:rPr>
        <w:t>fertilization (Fig S4). This pattern was driven by negative effect</w:t>
      </w:r>
      <w:r w:rsidR="009E0A98">
        <w:rPr>
          <w:bCs/>
        </w:rPr>
        <w:t>s</w:t>
      </w:r>
      <w:r w:rsidR="002C409B">
        <w:rPr>
          <w:bCs/>
        </w:rPr>
        <w:t xml:space="preserve"> of increasing </w:t>
      </w:r>
      <w:ins w:id="86" w:author="Perkowski, Evan A [2]" w:date="2023-11-13T15:32:00Z">
        <w:r w:rsidR="00165C21">
          <w:rPr>
            <w:bCs/>
          </w:rPr>
          <w:t xml:space="preserve">nitrogen </w:t>
        </w:r>
      </w:ins>
      <w:r w:rsidR="002C409B">
        <w:rPr>
          <w:bCs/>
        </w:rPr>
        <w:t>fertilization</w:t>
      </w:r>
      <w:r w:rsidR="009E0A98">
        <w:rPr>
          <w:bCs/>
        </w:rPr>
        <w:t xml:space="preserve"> on </w:t>
      </w:r>
      <w:proofErr w:type="spellStart"/>
      <w:r w:rsidR="009E0A98">
        <w:rPr>
          <w:bCs/>
          <w:i/>
          <w:iCs/>
        </w:rPr>
        <w:t>PNUE</w:t>
      </w:r>
      <w:r w:rsidR="009E0A98">
        <w:rPr>
          <w:bCs/>
          <w:vertAlign w:val="subscript"/>
        </w:rPr>
        <w:t>growth</w:t>
      </w:r>
      <w:proofErr w:type="spellEnd"/>
      <w:r w:rsidR="002C409B">
        <w:rPr>
          <w:bCs/>
        </w:rPr>
        <w:t xml:space="preserve"> (</w:t>
      </w:r>
      <w:r w:rsidR="002C409B">
        <w:rPr>
          <w:bCs/>
          <w:i/>
          <w:iCs/>
        </w:rPr>
        <w:t>p</w:t>
      </w:r>
      <w:r w:rsidR="002C409B">
        <w:rPr>
          <w:bCs/>
        </w:rPr>
        <w:t>&lt;0.001; Table 3) that w</w:t>
      </w:r>
      <w:r w:rsidR="009E0A98">
        <w:rPr>
          <w:bCs/>
        </w:rPr>
        <w:t>ere</w:t>
      </w:r>
      <w:r w:rsidR="002C409B">
        <w:rPr>
          <w:bCs/>
        </w:rPr>
        <w:t xml:space="preserve">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w:t>
      </w:r>
      <w:ins w:id="87" w:author="Perkowski, Evan A [2]" w:date="2023-11-13T15:32:00Z">
        <w:r w:rsidR="00165C21">
          <w:rPr>
            <w:bCs/>
          </w:rPr>
          <w:t xml:space="preserve">nitrogen </w:t>
        </w:r>
      </w:ins>
      <w:r w:rsidR="002C409B">
        <w:rPr>
          <w:bCs/>
        </w:rPr>
        <w:t>fertilization-</w:t>
      </w:r>
      <w:proofErr w:type="spellStart"/>
      <w:r w:rsidR="002C409B">
        <w:rPr>
          <w:bCs/>
          <w:i/>
          <w:iCs/>
        </w:rPr>
        <w:t>PNUE</w:t>
      </w:r>
      <w:r w:rsidR="002C409B">
        <w:rPr>
          <w:bCs/>
          <w:vertAlign w:val="subscript"/>
        </w:rPr>
        <w:t>growth</w:t>
      </w:r>
      <w:proofErr w:type="spellEnd"/>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 xml:space="preserve">n interaction between </w:t>
      </w:r>
      <w:ins w:id="88" w:author="Perkowski, Evan A [2]" w:date="2023-11-13T15:32:00Z">
        <w:r w:rsidR="00165C21">
          <w:rPr>
            <w:bCs/>
          </w:rPr>
          <w:t xml:space="preserve">nitrogen </w:t>
        </w:r>
      </w:ins>
      <w:r>
        <w:rPr>
          <w:bCs/>
        </w:rPr>
        <w:t>fertilization and inoculation (</w:t>
      </w:r>
      <w:r>
        <w:rPr>
          <w:bCs/>
          <w:i/>
          <w:iCs/>
        </w:rPr>
        <w:t>p</w:t>
      </w:r>
      <w:r>
        <w:rPr>
          <w:bCs/>
        </w:rPr>
        <w:t xml:space="preserve">&lt;0.001; Table </w:t>
      </w:r>
      <w:r w:rsidR="00467CC6">
        <w:rPr>
          <w:bCs/>
        </w:rPr>
        <w:t>3</w:t>
      </w:r>
      <w:r>
        <w:rPr>
          <w:bCs/>
        </w:rPr>
        <w:t xml:space="preserve">; Fig. 3) indicated that negative effects of increasing </w:t>
      </w:r>
      <w:ins w:id="89" w:author="Perkowski, Evan A [2]" w:date="2023-11-13T15:32:00Z">
        <w:r w:rsidR="00165C21">
          <w:rPr>
            <w:bCs/>
          </w:rPr>
          <w:t xml:space="preserve">nitrogen </w:t>
        </w:r>
      </w:ins>
      <w:r>
        <w:rPr>
          <w:bCs/>
        </w:rPr>
        <w:t xml:space="preserve">fertilization on </w:t>
      </w:r>
      <w:proofErr w:type="spellStart"/>
      <w:r>
        <w:rPr>
          <w:bCs/>
          <w:i/>
          <w:iCs/>
        </w:rPr>
        <w:t>PNUE</w:t>
      </w:r>
      <w:r>
        <w:rPr>
          <w:bCs/>
          <w:vertAlign w:val="subscript"/>
        </w:rPr>
        <w:t>growth</w:t>
      </w:r>
      <w:proofErr w:type="spellEnd"/>
      <w:r>
        <w:rPr>
          <w:bCs/>
        </w:rPr>
        <w:t xml:space="preserve"> were </w:t>
      </w:r>
      <w:r w:rsidR="002C409B">
        <w:rPr>
          <w:bCs/>
        </w:rPr>
        <w:t xml:space="preserve">driven by inoculated plants (Tukey test of the </w:t>
      </w:r>
      <w:ins w:id="90" w:author="Perkowski, Evan A [2]" w:date="2023-11-13T15:32:00Z">
        <w:r w:rsidR="00165C21">
          <w:rPr>
            <w:bCs/>
          </w:rPr>
          <w:t xml:space="preserve">nitrogen </w:t>
        </w:r>
      </w:ins>
      <w:r w:rsidR="002C409B">
        <w:rPr>
          <w:bCs/>
        </w:rPr>
        <w:t>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inoculated plants</w:t>
      </w:r>
      <w:r w:rsidR="002C409B">
        <w:rPr>
          <w:bCs/>
        </w:rPr>
        <w:t xml:space="preserve">: </w:t>
      </w:r>
      <w:r w:rsidR="002C409B">
        <w:rPr>
          <w:bCs/>
          <w:i/>
          <w:iCs/>
        </w:rPr>
        <w:t>p</w:t>
      </w:r>
      <w:r w:rsidR="002C409B">
        <w:rPr>
          <w:bCs/>
        </w:rPr>
        <w:t xml:space="preserve">&lt;0.001), as there was no effect of </w:t>
      </w:r>
      <w:ins w:id="91" w:author="Perkowski, Evan A [2]" w:date="2023-11-13T15:32:00Z">
        <w:r w:rsidR="00165C21">
          <w:rPr>
            <w:bCs/>
          </w:rPr>
          <w:t xml:space="preserve">nitrogen </w:t>
        </w:r>
      </w:ins>
      <w:r w:rsidR="002C409B">
        <w:rPr>
          <w:bCs/>
        </w:rPr>
        <w:t xml:space="preserve">fertilization on </w:t>
      </w:r>
      <w:proofErr w:type="spellStart"/>
      <w:r w:rsidR="002C409B">
        <w:rPr>
          <w:bCs/>
          <w:i/>
          <w:iCs/>
        </w:rPr>
        <w:t>PNUE</w:t>
      </w:r>
      <w:r w:rsidR="002C409B">
        <w:rPr>
          <w:bCs/>
          <w:vertAlign w:val="subscript"/>
        </w:rPr>
        <w:t>growth</w:t>
      </w:r>
      <w:proofErr w:type="spellEnd"/>
      <w:r w:rsidR="002C409B">
        <w:rPr>
          <w:bCs/>
        </w:rPr>
        <w:t xml:space="preserve"> in uninoculated plants (Tukey test of the </w:t>
      </w:r>
      <w:ins w:id="92" w:author="Perkowski, Evan A [2]" w:date="2023-11-13T15:32:00Z">
        <w:r w:rsidR="00165C21">
          <w:rPr>
            <w:bCs/>
          </w:rPr>
          <w:t xml:space="preserve">nitrogen </w:t>
        </w:r>
      </w:ins>
      <w:r w:rsidR="002C409B">
        <w:rPr>
          <w:bCs/>
        </w:rPr>
        <w:t>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uninoculated plants</w:t>
      </w:r>
      <w:r w:rsidR="002C409B">
        <w:rPr>
          <w:bCs/>
        </w:rPr>
        <w:t xml:space="preserve">: </w:t>
      </w:r>
      <w:r w:rsidR="002C409B">
        <w:rPr>
          <w:bCs/>
          <w:i/>
          <w:iCs/>
        </w:rPr>
        <w:t>p</w:t>
      </w:r>
      <w:r w:rsidR="002C409B">
        <w:rPr>
          <w:bCs/>
        </w:rPr>
        <w:t>&gt;0.05).</w:t>
      </w:r>
    </w:p>
    <w:p w14:paraId="6CCF20D6" w14:textId="1E02316C" w:rsidR="00E60183" w:rsidRPr="00D06603" w:rsidRDefault="000818A4" w:rsidP="00B812A5">
      <w:pPr>
        <w:spacing w:line="360" w:lineRule="auto"/>
        <w:ind w:firstLine="720"/>
        <w:rPr>
          <w:color w:val="000000"/>
        </w:rPr>
      </w:pPr>
      <w:r>
        <w:rPr>
          <w:color w:val="000000"/>
        </w:rPr>
        <w:t xml:space="preserve">An </w:t>
      </w:r>
      <w:r w:rsidR="001D42A7">
        <w:rPr>
          <w:color w:val="000000"/>
        </w:rPr>
        <w:t>interaction between CO</w:t>
      </w:r>
      <w:r w:rsidR="001D42A7">
        <w:rPr>
          <w:color w:val="000000"/>
          <w:vertAlign w:val="subscript"/>
        </w:rPr>
        <w:t>2</w:t>
      </w:r>
      <w:r w:rsidR="00467CC6">
        <w:rPr>
          <w:color w:val="000000"/>
        </w:rPr>
        <w:t xml:space="preserve"> and </w:t>
      </w:r>
      <w:ins w:id="93" w:author="Perkowski, Evan A [2]" w:date="2023-11-13T15:33:00Z">
        <w:r w:rsidR="00165C21">
          <w:rPr>
            <w:color w:val="000000"/>
          </w:rPr>
          <w:t xml:space="preserve">nitrogen </w:t>
        </w:r>
      </w:ins>
      <w:r w:rsidR="00467CC6">
        <w:rPr>
          <w:color w:val="000000"/>
        </w:rPr>
        <w:t>fertilization</w:t>
      </w:r>
      <w:r w:rsidR="009E0A98">
        <w:rPr>
          <w:color w:val="000000"/>
        </w:rPr>
        <w:t xml:space="preserve"> (</w:t>
      </w:r>
      <w:r w:rsidR="009E0A98">
        <w:rPr>
          <w:i/>
          <w:iCs/>
          <w:color w:val="000000"/>
        </w:rPr>
        <w:t>p</w:t>
      </w:r>
      <w:r w:rsidR="009E0A98">
        <w:rPr>
          <w:color w:val="000000"/>
        </w:rPr>
        <w:t>&lt;0.001; Table 3)</w:t>
      </w:r>
      <w:r w:rsidR="00467CC6">
        <w:rPr>
          <w:color w:val="000000"/>
        </w:rPr>
        <w:t xml:space="preserve"> indicated that negative effect</w:t>
      </w:r>
      <w:r w:rsidR="009E0A98">
        <w:rPr>
          <w:color w:val="000000"/>
        </w:rPr>
        <w:t>s</w:t>
      </w:r>
      <w:r w:rsidR="00467CC6">
        <w:rPr>
          <w:color w:val="000000"/>
        </w:rPr>
        <w:t xml:space="preserve"> of increasing</w:t>
      </w:r>
      <w:ins w:id="94" w:author="Perkowski, Evan A [2]" w:date="2023-11-13T15:33:00Z">
        <w:r w:rsidR="00165C21">
          <w:rPr>
            <w:color w:val="000000"/>
          </w:rPr>
          <w:t xml:space="preserve"> nitrogen</w:t>
        </w:r>
      </w:ins>
      <w:r w:rsidR="00467CC6">
        <w:rPr>
          <w:color w:val="000000"/>
        </w:rPr>
        <w:t xml:space="preserve"> fertilization on </w:t>
      </w:r>
      <w:r w:rsidR="00467CC6" w:rsidRPr="00AD4FAC">
        <w:rPr>
          <w:i/>
          <w:iCs/>
          <w:color w:val="000000"/>
          <w:lang w:val="el-GR"/>
        </w:rPr>
        <w:t>χ</w:t>
      </w:r>
      <w:r w:rsidR="00467CC6">
        <w:rPr>
          <w:color w:val="000000"/>
        </w:rPr>
        <w:t xml:space="preserve"> (</w:t>
      </w:r>
      <w:r w:rsidR="00467CC6">
        <w:rPr>
          <w:i/>
          <w:iCs/>
          <w:color w:val="000000"/>
        </w:rPr>
        <w:t>p</w:t>
      </w:r>
      <w:r w:rsidR="00467CC6">
        <w:rPr>
          <w:color w:val="000000"/>
        </w:rPr>
        <w:t>&lt;0.001; Table 3)</w:t>
      </w:r>
      <w:r w:rsidR="00467CC6">
        <w:rPr>
          <w:i/>
          <w:iCs/>
          <w:color w:val="000000"/>
        </w:rPr>
        <w:t xml:space="preserve"> </w:t>
      </w:r>
      <w:r w:rsidR="00467CC6">
        <w:rPr>
          <w:color w:val="000000"/>
        </w:rPr>
        <w:t>w</w:t>
      </w:r>
      <w:r w:rsidR="009E0A98">
        <w:rPr>
          <w:color w:val="000000"/>
        </w:rPr>
        <w:t>ere</w:t>
      </w:r>
      <w:r w:rsidR="00467CC6">
        <w:rPr>
          <w:color w:val="000000"/>
        </w:rPr>
        <w:t xml:space="preserve"> stronger under elevated CO</w:t>
      </w:r>
      <w:r w:rsidR="00467CC6">
        <w:rPr>
          <w:color w:val="000000"/>
          <w:vertAlign w:val="subscript"/>
        </w:rPr>
        <w:t>2</w:t>
      </w:r>
      <w:r w:rsidR="00467CC6">
        <w:rPr>
          <w:color w:val="000000"/>
        </w:rPr>
        <w:t xml:space="preserve"> (Tukey test comparing the </w:t>
      </w:r>
      <w:ins w:id="95" w:author="Perkowski, Evan A [2]" w:date="2023-11-13T15:33:00Z">
        <w:r w:rsidR="00165C21">
          <w:rPr>
            <w:color w:val="000000"/>
          </w:rPr>
          <w:t xml:space="preserve">nitrogen </w:t>
        </w:r>
      </w:ins>
      <w:r w:rsidR="00467CC6">
        <w:rPr>
          <w:color w:val="000000"/>
        </w:rPr>
        <w:t>fertilization-</w:t>
      </w:r>
      <w:r w:rsidR="00467CC6" w:rsidRPr="00AD4FAC">
        <w:rPr>
          <w:i/>
          <w:iCs/>
          <w:color w:val="000000"/>
          <w:lang w:val="el-GR"/>
        </w:rPr>
        <w:t>χ</w:t>
      </w:r>
      <w:r w:rsidR="00467CC6">
        <w:rPr>
          <w:color w:val="000000"/>
        </w:rPr>
        <w:t xml:space="preserve"> slope between CO</w:t>
      </w:r>
      <w:r w:rsidR="00467CC6">
        <w:rPr>
          <w:color w:val="000000"/>
          <w:vertAlign w:val="subscript"/>
        </w:rPr>
        <w:t>2</w:t>
      </w:r>
      <w:r w:rsidR="00467CC6">
        <w:rPr>
          <w:color w:val="000000"/>
        </w:rPr>
        <w:t xml:space="preserve"> treatments: </w:t>
      </w:r>
      <w:r w:rsidR="00467CC6">
        <w:rPr>
          <w:i/>
          <w:iCs/>
          <w:color w:val="000000"/>
        </w:rPr>
        <w:t>p</w:t>
      </w:r>
      <w:r w:rsidR="00467CC6">
        <w:rPr>
          <w:color w:val="000000"/>
        </w:rPr>
        <w:t>&lt;0.05</w:t>
      </w:r>
      <w:ins w:id="96" w:author="Perkowski, Evan A [2]" w:date="2023-11-13T16:21:00Z">
        <w:r w:rsidR="00D06603">
          <w:rPr>
            <w:color w:val="000000"/>
          </w:rPr>
          <w:t>; Fig. 3b</w:t>
        </w:r>
      </w:ins>
      <w:r w:rsidR="00467CC6">
        <w:rPr>
          <w:color w:val="000000"/>
        </w:rPr>
        <w:t>)</w:t>
      </w:r>
      <w:r w:rsidR="009E0A98">
        <w:rPr>
          <w:color w:val="000000"/>
        </w:rPr>
        <w:t xml:space="preserve">, resulting in a stronger downregulation of </w:t>
      </w:r>
      <w:r w:rsidR="009E0A98" w:rsidRPr="00AD4FAC">
        <w:rPr>
          <w:i/>
          <w:iCs/>
          <w:color w:val="000000"/>
          <w:lang w:val="el-GR"/>
        </w:rPr>
        <w:t>χ</w:t>
      </w:r>
      <w:r w:rsidR="009E0A98">
        <w:rPr>
          <w:color w:val="000000"/>
        </w:rPr>
        <w:t xml:space="preserve"> under elevated CO</w:t>
      </w:r>
      <w:r w:rsidR="009E0A98">
        <w:rPr>
          <w:color w:val="000000"/>
          <w:vertAlign w:val="subscript"/>
        </w:rPr>
        <w:t>2</w:t>
      </w:r>
      <w:r w:rsidR="009E0A98">
        <w:rPr>
          <w:color w:val="000000"/>
        </w:rPr>
        <w:t xml:space="preserve"> with increasing </w:t>
      </w:r>
      <w:ins w:id="97" w:author="Perkowski, Evan A [2]" w:date="2023-11-13T15:33:00Z">
        <w:r w:rsidR="00165C21">
          <w:rPr>
            <w:color w:val="000000"/>
          </w:rPr>
          <w:t xml:space="preserve">nitrogen </w:t>
        </w:r>
      </w:ins>
      <w:r w:rsidR="009E0A98">
        <w:rPr>
          <w:color w:val="000000"/>
        </w:rPr>
        <w:t>fertilization (Fig. 3b).</w:t>
      </w:r>
      <w:ins w:id="98" w:author="Perkowski, Evan A [2]" w:date="2023-11-13T16:25:00Z">
        <w:r w:rsidR="00D06603">
          <w:rPr>
            <w:color w:val="000000"/>
          </w:rPr>
          <w:t xml:space="preserve"> A three-way interaction </w:t>
        </w:r>
      </w:ins>
      <w:ins w:id="99" w:author="Perkowski, Evan A [2]" w:date="2023-11-13T16:26:00Z">
        <w:r w:rsidR="00D06603">
          <w:rPr>
            <w:color w:val="000000"/>
          </w:rPr>
          <w:t>(</w:t>
        </w:r>
        <w:r w:rsidR="00D06603">
          <w:rPr>
            <w:i/>
            <w:iCs/>
            <w:color w:val="000000"/>
          </w:rPr>
          <w:t>p</w:t>
        </w:r>
        <w:r w:rsidR="00D06603">
          <w:rPr>
            <w:color w:val="000000"/>
          </w:rPr>
          <w:t xml:space="preserve">&lt;0.001; Table 3) indicated that these patterns were driven by </w:t>
        </w:r>
      </w:ins>
      <w:ins w:id="100" w:author="Perkowski, Evan A [2]" w:date="2023-11-13T16:27:00Z">
        <w:r w:rsidR="00B812A5">
          <w:rPr>
            <w:color w:val="000000"/>
          </w:rPr>
          <w:t>inoculated plants (Tukey test comparing the nitrogen fertilization-</w:t>
        </w:r>
        <w:r w:rsidR="00B812A5" w:rsidRPr="00AD4FAC">
          <w:rPr>
            <w:i/>
            <w:iCs/>
            <w:color w:val="000000"/>
            <w:lang w:val="el-GR"/>
          </w:rPr>
          <w:t>χ</w:t>
        </w:r>
        <w:r w:rsidR="00B812A5">
          <w:rPr>
            <w:color w:val="000000"/>
          </w:rPr>
          <w:t xml:space="preserve"> slope </w:t>
        </w:r>
      </w:ins>
      <w:ins w:id="101" w:author="Perkowski, Evan A [2]" w:date="2023-11-13T16:28:00Z">
        <w:r w:rsidR="00B812A5">
          <w:rPr>
            <w:color w:val="000000"/>
          </w:rPr>
          <w:t>between inoculated plants grown under ambient CO</w:t>
        </w:r>
        <w:r w:rsidR="00B812A5">
          <w:rPr>
            <w:color w:val="000000"/>
            <w:vertAlign w:val="subscript"/>
          </w:rPr>
          <w:t>2</w:t>
        </w:r>
        <w:r w:rsidR="00B812A5">
          <w:rPr>
            <w:color w:val="000000"/>
          </w:rPr>
          <w:t xml:space="preserve"> and inoculated plants grown under elevated CO</w:t>
        </w:r>
        <w:r w:rsidR="00B812A5">
          <w:rPr>
            <w:color w:val="000000"/>
            <w:vertAlign w:val="subscript"/>
          </w:rPr>
          <w:t>2</w:t>
        </w:r>
        <w:r w:rsidR="00B812A5">
          <w:rPr>
            <w:color w:val="000000"/>
          </w:rPr>
          <w:t xml:space="preserve">: </w:t>
        </w:r>
        <w:r w:rsidR="00B812A5">
          <w:rPr>
            <w:i/>
            <w:iCs/>
            <w:color w:val="000000"/>
          </w:rPr>
          <w:t>p</w:t>
        </w:r>
        <w:r w:rsidR="00B812A5">
          <w:rPr>
            <w:color w:val="000000"/>
          </w:rPr>
          <w:t>&lt;0.001), as there was no</w:t>
        </w:r>
      </w:ins>
      <w:ins w:id="102" w:author="Perkowski, Evan A [2]" w:date="2023-11-13T16:29:00Z">
        <w:r w:rsidR="00B812A5">
          <w:rPr>
            <w:color w:val="000000"/>
          </w:rPr>
          <w:t xml:space="preserve"> difference in the effect of </w:t>
        </w:r>
      </w:ins>
      <w:ins w:id="103" w:author="Perkowski, Evan A [2]" w:date="2023-11-13T16:30:00Z">
        <w:r w:rsidR="00B812A5">
          <w:rPr>
            <w:color w:val="000000"/>
          </w:rPr>
          <w:t>nitrogen fertilization on</w:t>
        </w:r>
      </w:ins>
      <w:ins w:id="104" w:author="Perkowski, Evan A [2]" w:date="2023-11-13T16:29:00Z">
        <w:r w:rsidR="00B812A5">
          <w:rPr>
            <w:color w:val="000000"/>
          </w:rPr>
          <w:t xml:space="preserve"> </w:t>
        </w:r>
      </w:ins>
      <w:ins w:id="105" w:author="Perkowski, Evan A [2]" w:date="2023-11-13T16:30:00Z">
        <w:r w:rsidR="00B812A5" w:rsidRPr="00AD4FAC">
          <w:rPr>
            <w:i/>
            <w:iCs/>
            <w:color w:val="000000"/>
            <w:lang w:val="el-GR"/>
          </w:rPr>
          <w:t>χ</w:t>
        </w:r>
        <w:r w:rsidR="00B812A5">
          <w:rPr>
            <w:color w:val="000000"/>
          </w:rPr>
          <w:t xml:space="preserve"> between CO</w:t>
        </w:r>
        <w:r w:rsidR="00B812A5">
          <w:rPr>
            <w:color w:val="000000"/>
            <w:vertAlign w:val="subscript"/>
          </w:rPr>
          <w:t>2</w:t>
        </w:r>
        <w:r w:rsidR="00B812A5">
          <w:rPr>
            <w:color w:val="000000"/>
          </w:rPr>
          <w:t xml:space="preserve"> treatments in uninoculated plants (Tukey test comparing the nitrogen fertilization-</w:t>
        </w:r>
        <w:r w:rsidR="00B812A5" w:rsidRPr="00AD4FAC">
          <w:rPr>
            <w:i/>
            <w:iCs/>
            <w:color w:val="000000"/>
            <w:lang w:val="el-GR"/>
          </w:rPr>
          <w:t>χ</w:t>
        </w:r>
        <w:r w:rsidR="00B812A5">
          <w:rPr>
            <w:color w:val="000000"/>
          </w:rPr>
          <w:t xml:space="preserve"> slope between uninoculated plants grown under ambient CO</w:t>
        </w:r>
        <w:r w:rsidR="00B812A5">
          <w:rPr>
            <w:color w:val="000000"/>
            <w:vertAlign w:val="subscript"/>
          </w:rPr>
          <w:t>2</w:t>
        </w:r>
        <w:r w:rsidR="00B812A5">
          <w:rPr>
            <w:color w:val="000000"/>
          </w:rPr>
          <w:t xml:space="preserve"> and uninoculated plants grown under elevated CO</w:t>
        </w:r>
        <w:r w:rsidR="00B812A5">
          <w:rPr>
            <w:color w:val="000000"/>
            <w:vertAlign w:val="subscript"/>
          </w:rPr>
          <w:t>2</w:t>
        </w:r>
        <w:r w:rsidR="00B812A5">
          <w:rPr>
            <w:color w:val="000000"/>
          </w:rPr>
          <w:t xml:space="preserve">: </w:t>
        </w:r>
        <w:r w:rsidR="00B812A5">
          <w:rPr>
            <w:i/>
            <w:iCs/>
            <w:color w:val="000000"/>
          </w:rPr>
          <w:t>p</w:t>
        </w:r>
        <w:r w:rsidR="00B812A5">
          <w:rPr>
            <w:color w:val="000000"/>
          </w:rPr>
          <w:t xml:space="preserve">&gt;0.05). </w:t>
        </w:r>
      </w:ins>
      <w:r w:rsidR="00467CC6">
        <w:rPr>
          <w:color w:val="000000"/>
        </w:rPr>
        <w:t>An interaction between CO</w:t>
      </w:r>
      <w:r w:rsidR="00467CC6">
        <w:rPr>
          <w:color w:val="000000"/>
          <w:vertAlign w:val="subscript"/>
        </w:rPr>
        <w:t>2</w:t>
      </w:r>
      <w:r w:rsidR="00467CC6">
        <w:rPr>
          <w:color w:val="000000"/>
        </w:rPr>
        <w:t xml:space="preserve"> and inoculation </w:t>
      </w:r>
      <w:r w:rsidR="009E0A98">
        <w:rPr>
          <w:color w:val="000000"/>
        </w:rPr>
        <w:t>(</w:t>
      </w:r>
      <w:r w:rsidR="009E0A98">
        <w:rPr>
          <w:i/>
          <w:iCs/>
          <w:color w:val="000000"/>
        </w:rPr>
        <w:t>p</w:t>
      </w:r>
      <w:r w:rsidR="009E0A98">
        <w:rPr>
          <w:color w:val="000000"/>
        </w:rPr>
        <w:t xml:space="preserve">&lt;0.001; Table 3) </w:t>
      </w:r>
      <w:r w:rsidR="00467CC6" w:rsidRPr="009E0A98">
        <w:rPr>
          <w:color w:val="000000"/>
        </w:rPr>
        <w:t>indicated</w:t>
      </w:r>
      <w:r w:rsidR="00467CC6">
        <w:rPr>
          <w:color w:val="000000"/>
        </w:rPr>
        <w:t xml:space="preserve"> that </w:t>
      </w:r>
      <w:ins w:id="106" w:author="Perkowski, Evan A [2]" w:date="2023-11-13T16:22:00Z">
        <w:r w:rsidR="00D06603">
          <w:rPr>
            <w:color w:val="000000"/>
          </w:rPr>
          <w:t>elevated CO</w:t>
        </w:r>
        <w:r w:rsidR="00D06603">
          <w:rPr>
            <w:color w:val="000000"/>
            <w:vertAlign w:val="subscript"/>
          </w:rPr>
          <w:t>2</w:t>
        </w:r>
        <w:r w:rsidR="00D06603">
          <w:rPr>
            <w:color w:val="000000"/>
          </w:rPr>
          <w:t xml:space="preserve"> decreased </w:t>
        </w:r>
      </w:ins>
      <w:r w:rsidR="00E60183" w:rsidRPr="00AD4FAC">
        <w:rPr>
          <w:i/>
          <w:iCs/>
          <w:color w:val="000000"/>
          <w:lang w:val="el-GR"/>
        </w:rPr>
        <w:t>χ</w:t>
      </w:r>
      <w:r w:rsidR="00E60183">
        <w:rPr>
          <w:color w:val="000000"/>
        </w:rPr>
        <w:t xml:space="preserve"> </w:t>
      </w:r>
      <w:ins w:id="107" w:author="Perkowski, Evan A [2]" w:date="2023-11-13T16:22:00Z">
        <w:r w:rsidR="00D06603">
          <w:rPr>
            <w:color w:val="000000"/>
          </w:rPr>
          <w:t>in</w:t>
        </w:r>
      </w:ins>
      <w:r w:rsidR="00E60183">
        <w:rPr>
          <w:color w:val="000000"/>
        </w:rPr>
        <w:t xml:space="preserve"> uninoculated plants (Tukey test of the CO</w:t>
      </w:r>
      <w:r w:rsidR="00E60183">
        <w:rPr>
          <w:color w:val="000000"/>
          <w:vertAlign w:val="subscript"/>
        </w:rPr>
        <w:t>2</w:t>
      </w:r>
      <w:r w:rsidR="00E60183">
        <w:rPr>
          <w:color w:val="000000"/>
        </w:rPr>
        <w:t xml:space="preserve"> effect</w:t>
      </w:r>
      <w:r w:rsidR="003D0A1E">
        <w:rPr>
          <w:color w:val="000000"/>
        </w:rPr>
        <w:t xml:space="preserve"> in uninoculated plants</w:t>
      </w:r>
      <w:r w:rsidR="00E60183">
        <w:rPr>
          <w:color w:val="000000"/>
        </w:rPr>
        <w:t xml:space="preserve">: </w:t>
      </w:r>
      <w:r w:rsidR="00E60183">
        <w:rPr>
          <w:i/>
          <w:iCs/>
          <w:color w:val="000000"/>
        </w:rPr>
        <w:t>p</w:t>
      </w:r>
      <w:r w:rsidR="00E60183">
        <w:rPr>
          <w:color w:val="000000"/>
        </w:rPr>
        <w:t xml:space="preserve">&lt;0.001), </w:t>
      </w:r>
      <w:ins w:id="108" w:author="Perkowski, Evan A [2]" w:date="2023-11-13T16:22:00Z">
        <w:r w:rsidR="00D06603">
          <w:rPr>
            <w:color w:val="000000"/>
          </w:rPr>
          <w:t>but</w:t>
        </w:r>
      </w:ins>
      <w:r w:rsidR="00E60183">
        <w:rPr>
          <w:color w:val="000000"/>
        </w:rPr>
        <w:t xml:space="preserve"> increased </w:t>
      </w:r>
      <w:r w:rsidR="00E60183" w:rsidRPr="00AD4FAC">
        <w:rPr>
          <w:i/>
          <w:iCs/>
          <w:color w:val="000000"/>
          <w:lang w:val="el-GR"/>
        </w:rPr>
        <w:t>χ</w:t>
      </w:r>
      <w:r w:rsidR="00E60183">
        <w:rPr>
          <w:color w:val="000000"/>
        </w:rPr>
        <w:t xml:space="preserve"> in inoculated plants (Tukey test of the CO</w:t>
      </w:r>
      <w:r w:rsidR="00E60183">
        <w:rPr>
          <w:color w:val="000000"/>
          <w:vertAlign w:val="subscript"/>
        </w:rPr>
        <w:t>2</w:t>
      </w:r>
      <w:r w:rsidR="00E60183">
        <w:rPr>
          <w:color w:val="000000"/>
        </w:rPr>
        <w:t xml:space="preserve"> effect</w:t>
      </w:r>
      <w:r w:rsidR="003D0A1E">
        <w:rPr>
          <w:color w:val="000000"/>
        </w:rPr>
        <w:t xml:space="preserve"> in inoculated plants</w:t>
      </w:r>
      <w:r w:rsidR="00E60183">
        <w:rPr>
          <w:color w:val="000000"/>
        </w:rPr>
        <w:t xml:space="preserve">: </w:t>
      </w:r>
      <w:r w:rsidR="00E60183">
        <w:rPr>
          <w:i/>
          <w:iCs/>
          <w:color w:val="000000"/>
        </w:rPr>
        <w:t>p</w:t>
      </w:r>
      <w:r w:rsidR="00E60183">
        <w:rPr>
          <w:color w:val="000000"/>
        </w:rPr>
        <w:t xml:space="preserve">&lt;0.001). Negative effects of increasing </w:t>
      </w:r>
      <w:ins w:id="109" w:author="Perkowski, Evan A [2]" w:date="2023-11-13T15:33:00Z">
        <w:r w:rsidR="00165C21">
          <w:rPr>
            <w:color w:val="000000"/>
          </w:rPr>
          <w:t xml:space="preserve">nitrogen </w:t>
        </w:r>
      </w:ins>
      <w:r w:rsidR="00E60183">
        <w:rPr>
          <w:color w:val="000000"/>
        </w:rPr>
        <w:t xml:space="preserve">fertilization on </w:t>
      </w:r>
      <w:r w:rsidR="00E60183" w:rsidRPr="00AD4FAC">
        <w:rPr>
          <w:i/>
          <w:iCs/>
          <w:color w:val="000000"/>
          <w:lang w:val="el-GR"/>
        </w:rPr>
        <w:t>χ</w:t>
      </w:r>
      <w:r w:rsidR="00E60183">
        <w:rPr>
          <w:color w:val="000000"/>
        </w:rPr>
        <w:t xml:space="preserve"> </w:t>
      </w:r>
      <w:proofErr w:type="spellStart"/>
      <w:r w:rsidR="00E60183">
        <w:rPr>
          <w:color w:val="000000"/>
        </w:rPr>
        <w:t>were</w:t>
      </w:r>
      <w:proofErr w:type="spellEnd"/>
      <w:r w:rsidR="00E60183">
        <w:rPr>
          <w:color w:val="000000"/>
        </w:rPr>
        <w:t xml:space="preserve"> not modified by inoculation (</w:t>
      </w:r>
      <w:ins w:id="110" w:author="Perkowski, Evan A [2]" w:date="2023-11-13T15:36:00Z">
        <w:r w:rsidR="00C52877">
          <w:rPr>
            <w:color w:val="000000"/>
          </w:rPr>
          <w:t xml:space="preserve">nitrogen </w:t>
        </w:r>
      </w:ins>
      <w:r w:rsidR="00E60183">
        <w:rPr>
          <w:color w:val="000000"/>
        </w:rPr>
        <w:t xml:space="preserve">fertilization-by-inoculation interaction: </w:t>
      </w:r>
      <w:r w:rsidR="00E60183">
        <w:rPr>
          <w:i/>
          <w:iCs/>
          <w:color w:val="000000"/>
        </w:rPr>
        <w:t>p</w:t>
      </w:r>
      <w:r w:rsidR="00E60183">
        <w:rPr>
          <w:color w:val="000000"/>
        </w:rPr>
        <w:t xml:space="preserve">&gt;0.05; Table 3), though inoculation generally decreased </w:t>
      </w:r>
      <w:r w:rsidR="00E60183" w:rsidRPr="00AD4FAC">
        <w:rPr>
          <w:i/>
          <w:iCs/>
          <w:color w:val="000000"/>
          <w:lang w:val="el-GR"/>
        </w:rPr>
        <w:t>χ</w:t>
      </w:r>
      <w:r w:rsidR="00E60183">
        <w:rPr>
          <w:color w:val="000000"/>
        </w:rPr>
        <w:t xml:space="preserve"> (</w:t>
      </w:r>
      <w:r w:rsidR="00E60183">
        <w:rPr>
          <w:i/>
          <w:iCs/>
          <w:color w:val="000000"/>
        </w:rPr>
        <w:t>p</w:t>
      </w:r>
      <w:r w:rsidR="009E0A98">
        <w:rPr>
          <w:color w:val="000000"/>
        </w:rPr>
        <w:t>&lt;0.05</w:t>
      </w:r>
      <w:r w:rsidR="00E60183">
        <w:rPr>
          <w:color w:val="000000"/>
        </w:rPr>
        <w:t>; Table 3).</w:t>
      </w:r>
      <w:ins w:id="111" w:author="Perkowski, Evan A [2]" w:date="2023-11-13T16:24:00Z">
        <w:r w:rsidR="00D06603">
          <w:rPr>
            <w:color w:val="000000"/>
          </w:rPr>
          <w:t xml:space="preserve"> </w:t>
        </w:r>
      </w:ins>
    </w:p>
    <w:p w14:paraId="16AA9BC0" w14:textId="216133A1" w:rsidR="0080702B" w:rsidRPr="00B23B07" w:rsidRDefault="0080702B" w:rsidP="00B23B07">
      <w:pPr>
        <w:spacing w:line="360" w:lineRule="auto"/>
        <w:ind w:firstLine="720"/>
        <w:rPr>
          <w:color w:val="000000"/>
        </w:rPr>
      </w:pPr>
      <w:r>
        <w:rPr>
          <w:b/>
        </w:rPr>
        <w:br w:type="page"/>
      </w:r>
    </w:p>
    <w:p w14:paraId="0EC1819D" w14:textId="2287C0F5" w:rsidR="0080702B" w:rsidRDefault="0080702B" w:rsidP="004303BB">
      <w:pPr>
        <w:spacing w:line="360" w:lineRule="auto"/>
        <w:rPr>
          <w:b/>
        </w:rPr>
      </w:pPr>
      <w:r>
        <w:rPr>
          <w:b/>
        </w:rPr>
        <w:lastRenderedPageBreak/>
        <w:t xml:space="preserve">Table </w:t>
      </w:r>
      <w:r w:rsidR="00C50703" w:rsidRPr="009F0412">
        <w:rPr>
          <w:b/>
        </w:rPr>
        <w:t>3</w:t>
      </w:r>
      <w:r w:rsidR="009F0412" w:rsidRPr="009F0412">
        <w:rPr>
          <w:bCs/>
        </w:rPr>
        <w:t xml:space="preserve"> </w:t>
      </w:r>
      <w:r w:rsidR="009F0412">
        <w:rPr>
          <w:bCs/>
        </w:rPr>
        <w:t xml:space="preserve">Effects of </w:t>
      </w:r>
      <w:ins w:id="112" w:author="Perkowski, Evan A [2]" w:date="2023-11-13T15:34:00Z">
        <w:r w:rsidR="00165C21">
          <w:rPr>
            <w:bCs/>
          </w:rPr>
          <w:t>nitrogen f</w:t>
        </w:r>
      </w:ins>
      <w:r w:rsidR="009F0412">
        <w:rPr>
          <w:bCs/>
        </w:rPr>
        <w:t>ertilization, inoculation, and CO</w:t>
      </w:r>
      <w:r w:rsidR="009F0412">
        <w:rPr>
          <w:bCs/>
          <w:vertAlign w:val="subscript"/>
        </w:rPr>
        <w:t>2</w:t>
      </w:r>
      <w:r w:rsidR="009F0412">
        <w:rPr>
          <w:bCs/>
        </w:rPr>
        <w:t xml:space="preserve"> on photosynthetic nitrogen-use efficiency and </w:t>
      </w:r>
      <w:r w:rsidR="009F0412" w:rsidRPr="009F0412">
        <w:rPr>
          <w:i/>
          <w:iCs/>
          <w:color w:val="000000"/>
          <w:lang w:val="el-GR"/>
        </w:rPr>
        <w:t>χ</w:t>
      </w:r>
    </w:p>
    <w:tbl>
      <w:tblPr>
        <w:tblW w:w="6934" w:type="dxa"/>
        <w:jc w:val="center"/>
        <w:tblLook w:val="04A0" w:firstRow="1" w:lastRow="0" w:firstColumn="1" w:lastColumn="0" w:noHBand="0" w:noVBand="1"/>
      </w:tblPr>
      <w:tblGrid>
        <w:gridCol w:w="1993"/>
        <w:gridCol w:w="536"/>
        <w:gridCol w:w="996"/>
        <w:gridCol w:w="1013"/>
        <w:gridCol w:w="996"/>
        <w:gridCol w:w="1400"/>
      </w:tblGrid>
      <w:tr w:rsidR="00C50703" w:rsidRPr="00E570BC" w14:paraId="68E1E28C" w14:textId="77777777" w:rsidTr="00165C21">
        <w:trPr>
          <w:trHeight w:val="320"/>
          <w:jc w:val="center"/>
        </w:trPr>
        <w:tc>
          <w:tcPr>
            <w:tcW w:w="1993" w:type="dxa"/>
            <w:tcBorders>
              <w:left w:val="nil"/>
              <w:bottom w:val="single" w:sz="4" w:space="0" w:color="auto"/>
              <w:right w:val="nil"/>
            </w:tcBorders>
            <w:shd w:val="clear" w:color="auto" w:fill="auto"/>
            <w:noWrap/>
            <w:vAlign w:val="bottom"/>
          </w:tcPr>
          <w:p w14:paraId="43DA8351" w14:textId="77777777" w:rsidR="00C50703" w:rsidRPr="00A075E5" w:rsidRDefault="00C50703" w:rsidP="00B36775">
            <w:pPr>
              <w:spacing w:line="276" w:lineRule="auto"/>
              <w:rPr>
                <w:color w:val="000000"/>
              </w:rPr>
            </w:pPr>
          </w:p>
        </w:tc>
        <w:tc>
          <w:tcPr>
            <w:tcW w:w="536" w:type="dxa"/>
            <w:tcBorders>
              <w:left w:val="nil"/>
              <w:bottom w:val="single" w:sz="4" w:space="0" w:color="auto"/>
              <w:right w:val="nil"/>
            </w:tcBorders>
            <w:shd w:val="clear" w:color="auto" w:fill="auto"/>
            <w:noWrap/>
            <w:vAlign w:val="bottom"/>
          </w:tcPr>
          <w:p w14:paraId="30EC8B80" w14:textId="77777777" w:rsidR="00C50703" w:rsidRPr="00A075E5" w:rsidRDefault="00C50703" w:rsidP="00B36775">
            <w:pPr>
              <w:spacing w:line="276" w:lineRule="auto"/>
              <w:jc w:val="right"/>
              <w:rPr>
                <w:color w:val="000000"/>
              </w:rPr>
            </w:pPr>
          </w:p>
        </w:tc>
        <w:tc>
          <w:tcPr>
            <w:tcW w:w="2009" w:type="dxa"/>
            <w:gridSpan w:val="2"/>
            <w:tcBorders>
              <w:left w:val="nil"/>
              <w:bottom w:val="single" w:sz="4" w:space="0" w:color="auto"/>
              <w:right w:val="nil"/>
            </w:tcBorders>
            <w:shd w:val="clear" w:color="auto" w:fill="auto"/>
            <w:noWrap/>
            <w:vAlign w:val="center"/>
          </w:tcPr>
          <w:p w14:paraId="7DB080F7" w14:textId="5373C629" w:rsidR="00C50703" w:rsidRPr="00C50703" w:rsidRDefault="00C50703" w:rsidP="00B36775">
            <w:pPr>
              <w:spacing w:line="276" w:lineRule="auto"/>
              <w:jc w:val="center"/>
              <w:rPr>
                <w:b/>
                <w:bCs/>
                <w:color w:val="000000"/>
                <w:vertAlign w:val="subscript"/>
              </w:rPr>
            </w:pPr>
            <w:proofErr w:type="spellStart"/>
            <w:r>
              <w:rPr>
                <w:b/>
                <w:bCs/>
                <w:i/>
                <w:iCs/>
                <w:color w:val="000000"/>
              </w:rPr>
              <w:t>PNUE</w:t>
            </w:r>
            <w:r w:rsidRPr="00C50703">
              <w:rPr>
                <w:b/>
                <w:bCs/>
                <w:color w:val="000000"/>
                <w:vertAlign w:val="subscript"/>
              </w:rPr>
              <w:t>growth</w:t>
            </w:r>
            <w:proofErr w:type="spellEnd"/>
          </w:p>
        </w:tc>
        <w:tc>
          <w:tcPr>
            <w:tcW w:w="2396" w:type="dxa"/>
            <w:gridSpan w:val="2"/>
            <w:tcBorders>
              <w:left w:val="nil"/>
              <w:bottom w:val="single" w:sz="4" w:space="0" w:color="auto"/>
              <w:right w:val="nil"/>
            </w:tcBorders>
            <w:shd w:val="clear" w:color="auto" w:fill="auto"/>
            <w:noWrap/>
            <w:vAlign w:val="center"/>
          </w:tcPr>
          <w:p w14:paraId="77509144" w14:textId="06F3327D" w:rsidR="00C50703" w:rsidRPr="00C50703" w:rsidRDefault="00C50703" w:rsidP="00B36775">
            <w:pPr>
              <w:spacing w:line="276" w:lineRule="auto"/>
              <w:jc w:val="center"/>
              <w:rPr>
                <w:b/>
                <w:bCs/>
                <w:color w:val="000000"/>
                <w:lang w:val="el-GR"/>
              </w:rPr>
            </w:pPr>
            <w:r>
              <w:rPr>
                <w:b/>
                <w:bCs/>
                <w:i/>
                <w:iCs/>
                <w:color w:val="000000"/>
                <w:lang w:val="el-GR"/>
              </w:rPr>
              <w:t>χ</w:t>
            </w:r>
          </w:p>
        </w:tc>
      </w:tr>
      <w:tr w:rsidR="00C50703" w:rsidRPr="00A075E5" w14:paraId="6CD29AD2" w14:textId="77777777" w:rsidTr="00165C21">
        <w:trPr>
          <w:trHeight w:val="320"/>
          <w:jc w:val="center"/>
        </w:trPr>
        <w:tc>
          <w:tcPr>
            <w:tcW w:w="1993" w:type="dxa"/>
            <w:tcBorders>
              <w:top w:val="single" w:sz="4" w:space="0" w:color="auto"/>
              <w:left w:val="nil"/>
              <w:bottom w:val="single" w:sz="4" w:space="0" w:color="auto"/>
              <w:right w:val="nil"/>
            </w:tcBorders>
            <w:shd w:val="clear" w:color="auto" w:fill="auto"/>
            <w:noWrap/>
            <w:vAlign w:val="bottom"/>
            <w:hideMark/>
          </w:tcPr>
          <w:p w14:paraId="3CBD1703" w14:textId="77777777" w:rsidR="00C50703" w:rsidRPr="00A075E5" w:rsidRDefault="00C50703" w:rsidP="00B36775">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D28951F" w14:textId="77777777" w:rsidR="00C50703" w:rsidRPr="00A075E5" w:rsidRDefault="00C50703" w:rsidP="00B36775">
            <w:pPr>
              <w:spacing w:line="276" w:lineRule="auto"/>
              <w:jc w:val="right"/>
              <w:rPr>
                <w:color w:val="000000"/>
              </w:rPr>
            </w:pPr>
            <w:r w:rsidRPr="00A075E5">
              <w:rPr>
                <w:color w:val="000000"/>
              </w:rPr>
              <w:t>df</w:t>
            </w:r>
          </w:p>
        </w:tc>
        <w:tc>
          <w:tcPr>
            <w:tcW w:w="996" w:type="dxa"/>
            <w:tcBorders>
              <w:top w:val="single" w:sz="4" w:space="0" w:color="auto"/>
              <w:left w:val="nil"/>
              <w:bottom w:val="single" w:sz="4" w:space="0" w:color="auto"/>
              <w:right w:val="nil"/>
            </w:tcBorders>
            <w:shd w:val="clear" w:color="auto" w:fill="auto"/>
            <w:noWrap/>
            <w:vAlign w:val="center"/>
            <w:hideMark/>
          </w:tcPr>
          <w:p w14:paraId="58EDA798" w14:textId="77777777" w:rsidR="00C50703" w:rsidRPr="00A075E5" w:rsidRDefault="00C5070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tcBorders>
            <w:shd w:val="clear" w:color="auto" w:fill="auto"/>
            <w:noWrap/>
            <w:vAlign w:val="center"/>
            <w:hideMark/>
          </w:tcPr>
          <w:p w14:paraId="30434A30" w14:textId="77777777" w:rsidR="00C50703" w:rsidRPr="00A075E5" w:rsidRDefault="00C50703" w:rsidP="00B36775">
            <w:pPr>
              <w:spacing w:line="276" w:lineRule="auto"/>
              <w:jc w:val="right"/>
              <w:rPr>
                <w:color w:val="000000"/>
              </w:rPr>
            </w:pPr>
            <w:r w:rsidRPr="00E4133D">
              <w:rPr>
                <w:i/>
                <w:iCs/>
                <w:color w:val="000000"/>
              </w:rPr>
              <w:t>p</w:t>
            </w:r>
          </w:p>
        </w:tc>
        <w:tc>
          <w:tcPr>
            <w:tcW w:w="996" w:type="dxa"/>
            <w:tcBorders>
              <w:top w:val="single" w:sz="4" w:space="0" w:color="auto"/>
              <w:bottom w:val="single" w:sz="4" w:space="0" w:color="auto"/>
              <w:right w:val="nil"/>
            </w:tcBorders>
            <w:shd w:val="clear" w:color="auto" w:fill="auto"/>
            <w:noWrap/>
            <w:vAlign w:val="center"/>
            <w:hideMark/>
          </w:tcPr>
          <w:p w14:paraId="2081D05B" w14:textId="77777777" w:rsidR="00C50703" w:rsidRPr="00A075E5" w:rsidRDefault="00C5070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400" w:type="dxa"/>
            <w:tcBorders>
              <w:top w:val="single" w:sz="4" w:space="0" w:color="auto"/>
              <w:left w:val="nil"/>
              <w:bottom w:val="single" w:sz="4" w:space="0" w:color="auto"/>
              <w:right w:val="nil"/>
            </w:tcBorders>
            <w:shd w:val="clear" w:color="auto" w:fill="auto"/>
            <w:noWrap/>
            <w:vAlign w:val="center"/>
            <w:hideMark/>
          </w:tcPr>
          <w:p w14:paraId="2F230063" w14:textId="77777777" w:rsidR="00C50703" w:rsidRPr="00A075E5" w:rsidRDefault="00C50703" w:rsidP="00B36775">
            <w:pPr>
              <w:spacing w:line="276" w:lineRule="auto"/>
              <w:jc w:val="right"/>
              <w:rPr>
                <w:color w:val="000000"/>
              </w:rPr>
            </w:pPr>
            <w:r w:rsidRPr="00E4133D">
              <w:rPr>
                <w:i/>
                <w:iCs/>
                <w:color w:val="000000"/>
              </w:rPr>
              <w:t>p</w:t>
            </w:r>
          </w:p>
        </w:tc>
      </w:tr>
      <w:tr w:rsidR="001D42A7" w:rsidRPr="009412FD" w14:paraId="2B92AB16"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668A67B8" w14:textId="77777777" w:rsidR="001D42A7" w:rsidRPr="00A075E5" w:rsidRDefault="001D42A7" w:rsidP="001D42A7">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bottom"/>
            <w:hideMark/>
          </w:tcPr>
          <w:p w14:paraId="66B9DA61"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02FBA198" w14:textId="2130002F" w:rsidR="001D42A7" w:rsidRPr="009412FD" w:rsidRDefault="001D42A7" w:rsidP="001D42A7">
            <w:pPr>
              <w:spacing w:line="276" w:lineRule="auto"/>
              <w:jc w:val="right"/>
              <w:rPr>
                <w:color w:val="000000"/>
              </w:rPr>
            </w:pPr>
            <w:r>
              <w:rPr>
                <w:color w:val="000000"/>
              </w:rPr>
              <w:t>300.197</w:t>
            </w:r>
          </w:p>
        </w:tc>
        <w:tc>
          <w:tcPr>
            <w:tcW w:w="1013" w:type="dxa"/>
            <w:tcBorders>
              <w:top w:val="nil"/>
              <w:left w:val="nil"/>
              <w:bottom w:val="nil"/>
            </w:tcBorders>
            <w:shd w:val="clear" w:color="auto" w:fill="auto"/>
            <w:noWrap/>
            <w:vAlign w:val="bottom"/>
            <w:hideMark/>
          </w:tcPr>
          <w:p w14:paraId="0A72FC58" w14:textId="631180C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78477151" w14:textId="0C20AE30" w:rsidR="001D42A7" w:rsidRPr="009412FD" w:rsidRDefault="001D42A7" w:rsidP="001D42A7">
            <w:pPr>
              <w:spacing w:line="276" w:lineRule="auto"/>
              <w:jc w:val="right"/>
              <w:rPr>
                <w:color w:val="000000"/>
              </w:rPr>
            </w:pPr>
            <w:r>
              <w:rPr>
                <w:color w:val="000000"/>
              </w:rPr>
              <w:t>6.809</w:t>
            </w:r>
          </w:p>
        </w:tc>
        <w:tc>
          <w:tcPr>
            <w:tcW w:w="1400" w:type="dxa"/>
            <w:tcBorders>
              <w:top w:val="nil"/>
              <w:left w:val="nil"/>
              <w:bottom w:val="nil"/>
              <w:right w:val="nil"/>
            </w:tcBorders>
            <w:shd w:val="clear" w:color="auto" w:fill="auto"/>
            <w:noWrap/>
            <w:vAlign w:val="bottom"/>
          </w:tcPr>
          <w:p w14:paraId="67D32DD8" w14:textId="3E1C3A9A" w:rsidR="001D42A7" w:rsidRPr="009412FD" w:rsidRDefault="001D42A7" w:rsidP="001D42A7">
            <w:pPr>
              <w:spacing w:line="276" w:lineRule="auto"/>
              <w:jc w:val="right"/>
              <w:rPr>
                <w:b/>
                <w:bCs/>
                <w:color w:val="000000"/>
              </w:rPr>
            </w:pPr>
            <w:r>
              <w:rPr>
                <w:b/>
                <w:bCs/>
                <w:color w:val="000000"/>
              </w:rPr>
              <w:t>0.009</w:t>
            </w:r>
          </w:p>
        </w:tc>
      </w:tr>
      <w:tr w:rsidR="001D42A7" w:rsidRPr="009412FD" w14:paraId="535DD782"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34BA28E2" w14:textId="77777777" w:rsidR="001D42A7" w:rsidRPr="00A075E5" w:rsidRDefault="001D42A7" w:rsidP="001D42A7">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bottom"/>
            <w:hideMark/>
          </w:tcPr>
          <w:p w14:paraId="64BF414A"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8388FE6" w14:textId="7435145A" w:rsidR="001D42A7" w:rsidRPr="009412FD" w:rsidRDefault="001D42A7" w:rsidP="001D42A7">
            <w:pPr>
              <w:spacing w:line="276" w:lineRule="auto"/>
              <w:jc w:val="right"/>
              <w:rPr>
                <w:color w:val="000000"/>
              </w:rPr>
            </w:pPr>
            <w:r>
              <w:rPr>
                <w:color w:val="000000"/>
              </w:rPr>
              <w:t>9.897</w:t>
            </w:r>
          </w:p>
        </w:tc>
        <w:tc>
          <w:tcPr>
            <w:tcW w:w="1013" w:type="dxa"/>
            <w:tcBorders>
              <w:top w:val="nil"/>
              <w:left w:val="nil"/>
              <w:bottom w:val="nil"/>
            </w:tcBorders>
            <w:shd w:val="clear" w:color="auto" w:fill="auto"/>
            <w:noWrap/>
            <w:vAlign w:val="bottom"/>
            <w:hideMark/>
          </w:tcPr>
          <w:p w14:paraId="4CF52021" w14:textId="3A765703" w:rsidR="001D42A7" w:rsidRPr="009412FD" w:rsidRDefault="001D42A7" w:rsidP="001D42A7">
            <w:pPr>
              <w:spacing w:line="276" w:lineRule="auto"/>
              <w:jc w:val="right"/>
              <w:rPr>
                <w:b/>
                <w:bCs/>
                <w:color w:val="000000"/>
              </w:rPr>
            </w:pPr>
            <w:r w:rsidRPr="00066136">
              <w:rPr>
                <w:b/>
                <w:bCs/>
                <w:color w:val="000000"/>
              </w:rPr>
              <w:t>0.002</w:t>
            </w:r>
          </w:p>
        </w:tc>
        <w:tc>
          <w:tcPr>
            <w:tcW w:w="996" w:type="dxa"/>
            <w:tcBorders>
              <w:top w:val="nil"/>
              <w:bottom w:val="nil"/>
              <w:right w:val="nil"/>
            </w:tcBorders>
            <w:shd w:val="clear" w:color="auto" w:fill="auto"/>
            <w:noWrap/>
            <w:vAlign w:val="bottom"/>
          </w:tcPr>
          <w:p w14:paraId="72DE66F4" w14:textId="6C107CB3" w:rsidR="001D42A7" w:rsidRPr="009412FD" w:rsidRDefault="001D42A7" w:rsidP="001D42A7">
            <w:pPr>
              <w:spacing w:line="276" w:lineRule="auto"/>
              <w:jc w:val="right"/>
              <w:rPr>
                <w:color w:val="000000"/>
              </w:rPr>
            </w:pPr>
            <w:r>
              <w:rPr>
                <w:color w:val="000000"/>
              </w:rPr>
              <w:t>5.827</w:t>
            </w:r>
          </w:p>
        </w:tc>
        <w:tc>
          <w:tcPr>
            <w:tcW w:w="1400" w:type="dxa"/>
            <w:tcBorders>
              <w:top w:val="nil"/>
              <w:left w:val="nil"/>
              <w:bottom w:val="nil"/>
              <w:right w:val="nil"/>
            </w:tcBorders>
            <w:shd w:val="clear" w:color="auto" w:fill="auto"/>
            <w:noWrap/>
            <w:vAlign w:val="bottom"/>
          </w:tcPr>
          <w:p w14:paraId="59209E18" w14:textId="4A32B2CB" w:rsidR="001D42A7" w:rsidRPr="009412FD" w:rsidRDefault="001D42A7" w:rsidP="001D42A7">
            <w:pPr>
              <w:spacing w:line="276" w:lineRule="auto"/>
              <w:jc w:val="right"/>
              <w:rPr>
                <w:b/>
                <w:bCs/>
                <w:color w:val="000000"/>
              </w:rPr>
            </w:pPr>
            <w:r>
              <w:rPr>
                <w:b/>
                <w:bCs/>
                <w:color w:val="000000"/>
              </w:rPr>
              <w:t>0.016</w:t>
            </w:r>
          </w:p>
        </w:tc>
      </w:tr>
      <w:tr w:rsidR="001D42A7" w:rsidRPr="009412FD" w14:paraId="3A1B9D37"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5221796E" w14:textId="465DA703" w:rsidR="001D42A7" w:rsidRPr="00A075E5" w:rsidRDefault="00165C21" w:rsidP="001D42A7">
            <w:pPr>
              <w:spacing w:line="276" w:lineRule="auto"/>
              <w:rPr>
                <w:color w:val="000000"/>
              </w:rPr>
            </w:pPr>
            <w:ins w:id="113" w:author="Perkowski, Evan A [2]" w:date="2023-11-13T15:33:00Z">
              <w:r>
                <w:rPr>
                  <w:color w:val="000000"/>
                </w:rPr>
                <w:t>N f</w:t>
              </w:r>
            </w:ins>
            <w:r w:rsidR="001D42A7">
              <w:rPr>
                <w:color w:val="000000"/>
              </w:rPr>
              <w:t>ertilization (N)</w:t>
            </w:r>
          </w:p>
        </w:tc>
        <w:tc>
          <w:tcPr>
            <w:tcW w:w="536" w:type="dxa"/>
            <w:tcBorders>
              <w:top w:val="nil"/>
              <w:left w:val="nil"/>
              <w:bottom w:val="nil"/>
              <w:right w:val="nil"/>
            </w:tcBorders>
            <w:shd w:val="clear" w:color="auto" w:fill="auto"/>
            <w:noWrap/>
            <w:vAlign w:val="bottom"/>
            <w:hideMark/>
          </w:tcPr>
          <w:p w14:paraId="693C5DA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4BE2CB8E" w14:textId="13E5E47E" w:rsidR="001D42A7" w:rsidRPr="009412FD" w:rsidRDefault="001D42A7" w:rsidP="001D42A7">
            <w:pPr>
              <w:spacing w:line="276" w:lineRule="auto"/>
              <w:jc w:val="right"/>
              <w:rPr>
                <w:color w:val="000000"/>
              </w:rPr>
            </w:pPr>
            <w:r>
              <w:rPr>
                <w:color w:val="000000"/>
              </w:rPr>
              <w:t>29.695</w:t>
            </w:r>
          </w:p>
        </w:tc>
        <w:tc>
          <w:tcPr>
            <w:tcW w:w="1013" w:type="dxa"/>
            <w:tcBorders>
              <w:top w:val="nil"/>
              <w:left w:val="nil"/>
              <w:bottom w:val="nil"/>
            </w:tcBorders>
            <w:shd w:val="clear" w:color="auto" w:fill="auto"/>
            <w:noWrap/>
            <w:vAlign w:val="bottom"/>
            <w:hideMark/>
          </w:tcPr>
          <w:p w14:paraId="56A7DD47" w14:textId="1CA69539"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00E0CCB5" w14:textId="7424F554" w:rsidR="001D42A7" w:rsidRPr="009412FD" w:rsidRDefault="001D42A7" w:rsidP="001D42A7">
            <w:pPr>
              <w:spacing w:line="276" w:lineRule="auto"/>
              <w:jc w:val="right"/>
              <w:rPr>
                <w:color w:val="000000"/>
              </w:rPr>
            </w:pPr>
            <w:r>
              <w:rPr>
                <w:color w:val="000000"/>
              </w:rPr>
              <w:t>109.544</w:t>
            </w:r>
          </w:p>
        </w:tc>
        <w:tc>
          <w:tcPr>
            <w:tcW w:w="1400" w:type="dxa"/>
            <w:tcBorders>
              <w:top w:val="nil"/>
              <w:left w:val="nil"/>
              <w:bottom w:val="nil"/>
              <w:right w:val="nil"/>
            </w:tcBorders>
            <w:shd w:val="clear" w:color="auto" w:fill="auto"/>
            <w:noWrap/>
            <w:vAlign w:val="bottom"/>
          </w:tcPr>
          <w:p w14:paraId="4B19DC0C" w14:textId="1A28D33B" w:rsidR="001D42A7" w:rsidRPr="009412FD" w:rsidRDefault="001D42A7" w:rsidP="001D42A7">
            <w:pPr>
              <w:spacing w:line="276" w:lineRule="auto"/>
              <w:jc w:val="right"/>
              <w:rPr>
                <w:b/>
                <w:bCs/>
                <w:color w:val="000000"/>
              </w:rPr>
            </w:pPr>
            <w:r>
              <w:rPr>
                <w:b/>
                <w:bCs/>
                <w:color w:val="000000"/>
              </w:rPr>
              <w:t>&lt;0.001</w:t>
            </w:r>
          </w:p>
        </w:tc>
      </w:tr>
      <w:tr w:rsidR="001D42A7" w:rsidRPr="009412FD" w14:paraId="0E380BEC"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506B18A7"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bottom"/>
            <w:hideMark/>
          </w:tcPr>
          <w:p w14:paraId="379D980F"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33DF45AD" w14:textId="41830073" w:rsidR="001D42A7" w:rsidRPr="009412FD" w:rsidRDefault="001D42A7" w:rsidP="001D42A7">
            <w:pPr>
              <w:spacing w:line="276" w:lineRule="auto"/>
              <w:jc w:val="right"/>
              <w:rPr>
                <w:color w:val="000000"/>
              </w:rPr>
            </w:pPr>
            <w:r>
              <w:rPr>
                <w:color w:val="000000"/>
              </w:rPr>
              <w:t>0.944</w:t>
            </w:r>
          </w:p>
        </w:tc>
        <w:tc>
          <w:tcPr>
            <w:tcW w:w="1013" w:type="dxa"/>
            <w:tcBorders>
              <w:top w:val="nil"/>
              <w:left w:val="nil"/>
              <w:bottom w:val="nil"/>
            </w:tcBorders>
            <w:shd w:val="clear" w:color="auto" w:fill="auto"/>
            <w:noWrap/>
            <w:vAlign w:val="bottom"/>
            <w:hideMark/>
          </w:tcPr>
          <w:p w14:paraId="1780C99A" w14:textId="12FFA097" w:rsidR="001D42A7" w:rsidRPr="009412FD" w:rsidRDefault="001D42A7" w:rsidP="001D42A7">
            <w:pPr>
              <w:spacing w:line="276" w:lineRule="auto"/>
              <w:jc w:val="right"/>
              <w:rPr>
                <w:b/>
                <w:bCs/>
                <w:color w:val="000000"/>
              </w:rPr>
            </w:pPr>
            <w:r>
              <w:rPr>
                <w:color w:val="000000"/>
              </w:rPr>
              <w:t>0.331</w:t>
            </w:r>
          </w:p>
        </w:tc>
        <w:tc>
          <w:tcPr>
            <w:tcW w:w="996" w:type="dxa"/>
            <w:tcBorders>
              <w:top w:val="nil"/>
              <w:bottom w:val="nil"/>
              <w:right w:val="nil"/>
            </w:tcBorders>
            <w:shd w:val="clear" w:color="auto" w:fill="auto"/>
            <w:noWrap/>
            <w:vAlign w:val="bottom"/>
          </w:tcPr>
          <w:p w14:paraId="42C2E4EC" w14:textId="78C385F0" w:rsidR="001D42A7" w:rsidRPr="009412FD" w:rsidRDefault="001D42A7" w:rsidP="001D42A7">
            <w:pPr>
              <w:spacing w:line="276" w:lineRule="auto"/>
              <w:jc w:val="right"/>
              <w:rPr>
                <w:color w:val="000000"/>
              </w:rPr>
            </w:pPr>
            <w:r>
              <w:rPr>
                <w:color w:val="000000"/>
              </w:rPr>
              <w:t>20.644</w:t>
            </w:r>
          </w:p>
        </w:tc>
        <w:tc>
          <w:tcPr>
            <w:tcW w:w="1400" w:type="dxa"/>
            <w:tcBorders>
              <w:top w:val="nil"/>
              <w:left w:val="nil"/>
              <w:bottom w:val="nil"/>
              <w:right w:val="nil"/>
            </w:tcBorders>
            <w:shd w:val="clear" w:color="auto" w:fill="auto"/>
            <w:noWrap/>
            <w:vAlign w:val="bottom"/>
          </w:tcPr>
          <w:p w14:paraId="49D5129E" w14:textId="7A59537C" w:rsidR="001D42A7" w:rsidRPr="009412FD" w:rsidRDefault="001D42A7" w:rsidP="001D42A7">
            <w:pPr>
              <w:spacing w:line="276" w:lineRule="auto"/>
              <w:jc w:val="right"/>
              <w:rPr>
                <w:b/>
                <w:bCs/>
                <w:color w:val="000000"/>
              </w:rPr>
            </w:pPr>
            <w:r>
              <w:rPr>
                <w:b/>
                <w:bCs/>
                <w:color w:val="000000"/>
              </w:rPr>
              <w:t>&lt;0.001</w:t>
            </w:r>
          </w:p>
        </w:tc>
      </w:tr>
      <w:tr w:rsidR="001D42A7" w:rsidRPr="008A72C3" w14:paraId="640554BD"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172E0C04"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bottom"/>
            <w:hideMark/>
          </w:tcPr>
          <w:p w14:paraId="5C8FC088"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1D9FB66" w14:textId="3BA2D6E0" w:rsidR="001D42A7" w:rsidRPr="009412FD" w:rsidRDefault="001D42A7" w:rsidP="001D42A7">
            <w:pPr>
              <w:spacing w:line="276" w:lineRule="auto"/>
              <w:jc w:val="right"/>
              <w:rPr>
                <w:color w:val="000000"/>
              </w:rPr>
            </w:pPr>
            <w:r>
              <w:rPr>
                <w:color w:val="000000"/>
              </w:rPr>
              <w:t>5.359</w:t>
            </w:r>
          </w:p>
        </w:tc>
        <w:tc>
          <w:tcPr>
            <w:tcW w:w="1013" w:type="dxa"/>
            <w:tcBorders>
              <w:top w:val="nil"/>
              <w:left w:val="nil"/>
              <w:bottom w:val="nil"/>
            </w:tcBorders>
            <w:shd w:val="clear" w:color="auto" w:fill="auto"/>
            <w:noWrap/>
            <w:vAlign w:val="bottom"/>
            <w:hideMark/>
          </w:tcPr>
          <w:p w14:paraId="728E314C" w14:textId="13ABF4A8" w:rsidR="001D42A7" w:rsidRPr="009412FD" w:rsidRDefault="001D42A7" w:rsidP="001D42A7">
            <w:pPr>
              <w:spacing w:line="276" w:lineRule="auto"/>
              <w:jc w:val="right"/>
              <w:rPr>
                <w:b/>
                <w:bCs/>
                <w:i/>
                <w:iCs/>
                <w:color w:val="000000"/>
              </w:rPr>
            </w:pPr>
            <w:r w:rsidRPr="00066136">
              <w:rPr>
                <w:b/>
                <w:bCs/>
                <w:color w:val="000000"/>
              </w:rPr>
              <w:t>0.021</w:t>
            </w:r>
          </w:p>
        </w:tc>
        <w:tc>
          <w:tcPr>
            <w:tcW w:w="996" w:type="dxa"/>
            <w:tcBorders>
              <w:top w:val="nil"/>
              <w:bottom w:val="nil"/>
              <w:right w:val="nil"/>
            </w:tcBorders>
            <w:shd w:val="clear" w:color="auto" w:fill="auto"/>
            <w:noWrap/>
            <w:vAlign w:val="bottom"/>
          </w:tcPr>
          <w:p w14:paraId="5406281E" w14:textId="49EB7A5F" w:rsidR="001D42A7" w:rsidRPr="009412FD" w:rsidRDefault="001D42A7" w:rsidP="001D42A7">
            <w:pPr>
              <w:spacing w:line="276" w:lineRule="auto"/>
              <w:jc w:val="right"/>
              <w:rPr>
                <w:color w:val="000000"/>
              </w:rPr>
            </w:pPr>
            <w:r>
              <w:rPr>
                <w:color w:val="000000"/>
              </w:rPr>
              <w:t>11.839</w:t>
            </w:r>
          </w:p>
        </w:tc>
        <w:tc>
          <w:tcPr>
            <w:tcW w:w="1400" w:type="dxa"/>
            <w:tcBorders>
              <w:top w:val="nil"/>
              <w:left w:val="nil"/>
              <w:bottom w:val="nil"/>
              <w:right w:val="nil"/>
            </w:tcBorders>
            <w:shd w:val="clear" w:color="auto" w:fill="auto"/>
            <w:noWrap/>
            <w:vAlign w:val="bottom"/>
          </w:tcPr>
          <w:p w14:paraId="0B3DFC51" w14:textId="0DA1F45B" w:rsidR="001D42A7" w:rsidRPr="001D42A7" w:rsidRDefault="001D42A7" w:rsidP="001D42A7">
            <w:pPr>
              <w:spacing w:line="276" w:lineRule="auto"/>
              <w:jc w:val="right"/>
              <w:rPr>
                <w:b/>
                <w:bCs/>
                <w:color w:val="000000"/>
              </w:rPr>
            </w:pPr>
            <w:r w:rsidRPr="001D42A7">
              <w:rPr>
                <w:b/>
                <w:bCs/>
                <w:color w:val="000000"/>
              </w:rPr>
              <w:t>&lt;0.001</w:t>
            </w:r>
          </w:p>
        </w:tc>
      </w:tr>
      <w:tr w:rsidR="001D42A7" w:rsidRPr="009412FD" w14:paraId="3FD3E8E4" w14:textId="77777777" w:rsidTr="00165C21">
        <w:trPr>
          <w:trHeight w:val="320"/>
          <w:jc w:val="center"/>
        </w:trPr>
        <w:tc>
          <w:tcPr>
            <w:tcW w:w="1993" w:type="dxa"/>
            <w:tcBorders>
              <w:top w:val="nil"/>
              <w:left w:val="nil"/>
              <w:right w:val="nil"/>
            </w:tcBorders>
            <w:shd w:val="clear" w:color="auto" w:fill="auto"/>
            <w:noWrap/>
            <w:vAlign w:val="bottom"/>
            <w:hideMark/>
          </w:tcPr>
          <w:p w14:paraId="3B90C208" w14:textId="77777777" w:rsidR="001D42A7" w:rsidRPr="00A075E5" w:rsidRDefault="001D42A7" w:rsidP="001D42A7">
            <w:pPr>
              <w:spacing w:line="276" w:lineRule="auto"/>
              <w:rPr>
                <w:color w:val="000000"/>
              </w:rPr>
            </w:pPr>
            <w:r>
              <w:rPr>
                <w:color w:val="000000"/>
              </w:rPr>
              <w:t>I*N</w:t>
            </w:r>
          </w:p>
        </w:tc>
        <w:tc>
          <w:tcPr>
            <w:tcW w:w="536" w:type="dxa"/>
            <w:tcBorders>
              <w:top w:val="nil"/>
              <w:left w:val="nil"/>
              <w:right w:val="nil"/>
            </w:tcBorders>
            <w:shd w:val="clear" w:color="auto" w:fill="auto"/>
            <w:noWrap/>
            <w:vAlign w:val="bottom"/>
            <w:hideMark/>
          </w:tcPr>
          <w:p w14:paraId="3B7091E9"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right w:val="nil"/>
            </w:tcBorders>
            <w:shd w:val="clear" w:color="auto" w:fill="auto"/>
            <w:noWrap/>
            <w:vAlign w:val="bottom"/>
            <w:hideMark/>
          </w:tcPr>
          <w:p w14:paraId="689A6BC9" w14:textId="083DC16B" w:rsidR="001D42A7" w:rsidRPr="009412FD" w:rsidRDefault="001D42A7" w:rsidP="001D42A7">
            <w:pPr>
              <w:spacing w:line="276" w:lineRule="auto"/>
              <w:jc w:val="right"/>
              <w:rPr>
                <w:color w:val="000000"/>
              </w:rPr>
            </w:pPr>
            <w:r>
              <w:rPr>
                <w:color w:val="000000"/>
              </w:rPr>
              <w:t>10.883</w:t>
            </w:r>
          </w:p>
        </w:tc>
        <w:tc>
          <w:tcPr>
            <w:tcW w:w="1013" w:type="dxa"/>
            <w:tcBorders>
              <w:top w:val="nil"/>
              <w:left w:val="nil"/>
            </w:tcBorders>
            <w:shd w:val="clear" w:color="auto" w:fill="auto"/>
            <w:noWrap/>
            <w:vAlign w:val="bottom"/>
            <w:hideMark/>
          </w:tcPr>
          <w:p w14:paraId="0725FD8D" w14:textId="49D3215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right w:val="nil"/>
            </w:tcBorders>
            <w:shd w:val="clear" w:color="auto" w:fill="auto"/>
            <w:noWrap/>
            <w:vAlign w:val="bottom"/>
          </w:tcPr>
          <w:p w14:paraId="577CC38B" w14:textId="260EA0FF" w:rsidR="001D42A7" w:rsidRPr="009412FD" w:rsidRDefault="001D42A7" w:rsidP="001D42A7">
            <w:pPr>
              <w:spacing w:line="276" w:lineRule="auto"/>
              <w:jc w:val="right"/>
              <w:rPr>
                <w:color w:val="000000"/>
              </w:rPr>
            </w:pPr>
            <w:r>
              <w:rPr>
                <w:color w:val="000000"/>
              </w:rPr>
              <w:t>0.013</w:t>
            </w:r>
          </w:p>
        </w:tc>
        <w:tc>
          <w:tcPr>
            <w:tcW w:w="1400" w:type="dxa"/>
            <w:tcBorders>
              <w:top w:val="nil"/>
              <w:left w:val="nil"/>
              <w:right w:val="nil"/>
            </w:tcBorders>
            <w:shd w:val="clear" w:color="auto" w:fill="auto"/>
            <w:noWrap/>
            <w:vAlign w:val="bottom"/>
          </w:tcPr>
          <w:p w14:paraId="6866839C" w14:textId="2D64F78C" w:rsidR="001D42A7" w:rsidRPr="001D42A7" w:rsidRDefault="001D42A7" w:rsidP="001D42A7">
            <w:pPr>
              <w:spacing w:line="276" w:lineRule="auto"/>
              <w:jc w:val="right"/>
              <w:rPr>
                <w:color w:val="000000"/>
              </w:rPr>
            </w:pPr>
            <w:r w:rsidRPr="001D42A7">
              <w:rPr>
                <w:color w:val="000000"/>
              </w:rPr>
              <w:t>0.909</w:t>
            </w:r>
          </w:p>
        </w:tc>
      </w:tr>
      <w:tr w:rsidR="001D42A7" w:rsidRPr="009412FD" w14:paraId="2B928A29" w14:textId="77777777" w:rsidTr="00165C21">
        <w:trPr>
          <w:trHeight w:val="320"/>
          <w:jc w:val="center"/>
        </w:trPr>
        <w:tc>
          <w:tcPr>
            <w:tcW w:w="1993" w:type="dxa"/>
            <w:tcBorders>
              <w:top w:val="nil"/>
              <w:left w:val="nil"/>
              <w:bottom w:val="single" w:sz="2" w:space="0" w:color="auto"/>
              <w:right w:val="nil"/>
            </w:tcBorders>
            <w:shd w:val="clear" w:color="auto" w:fill="auto"/>
            <w:noWrap/>
            <w:vAlign w:val="bottom"/>
            <w:hideMark/>
          </w:tcPr>
          <w:p w14:paraId="3F9A37EA"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2" w:space="0" w:color="auto"/>
              <w:right w:val="nil"/>
            </w:tcBorders>
            <w:shd w:val="clear" w:color="auto" w:fill="auto"/>
            <w:noWrap/>
            <w:vAlign w:val="bottom"/>
            <w:hideMark/>
          </w:tcPr>
          <w:p w14:paraId="1A5FD19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single" w:sz="2" w:space="0" w:color="auto"/>
              <w:right w:val="nil"/>
            </w:tcBorders>
            <w:shd w:val="clear" w:color="auto" w:fill="auto"/>
            <w:noWrap/>
            <w:vAlign w:val="bottom"/>
            <w:hideMark/>
          </w:tcPr>
          <w:p w14:paraId="68F96A6B" w14:textId="2F1A0DBB" w:rsidR="001D42A7" w:rsidRPr="009412FD" w:rsidRDefault="001D42A7" w:rsidP="001D42A7">
            <w:pPr>
              <w:spacing w:line="276" w:lineRule="auto"/>
              <w:jc w:val="right"/>
              <w:rPr>
                <w:color w:val="000000"/>
              </w:rPr>
            </w:pPr>
            <w:r>
              <w:rPr>
                <w:color w:val="000000"/>
              </w:rPr>
              <w:t>0.369</w:t>
            </w:r>
          </w:p>
        </w:tc>
        <w:tc>
          <w:tcPr>
            <w:tcW w:w="1013" w:type="dxa"/>
            <w:tcBorders>
              <w:top w:val="nil"/>
              <w:left w:val="nil"/>
              <w:bottom w:val="single" w:sz="2" w:space="0" w:color="auto"/>
            </w:tcBorders>
            <w:shd w:val="clear" w:color="auto" w:fill="auto"/>
            <w:noWrap/>
            <w:vAlign w:val="bottom"/>
            <w:hideMark/>
          </w:tcPr>
          <w:p w14:paraId="43748AC6" w14:textId="74197660" w:rsidR="001D42A7" w:rsidRPr="009412FD" w:rsidRDefault="001D42A7" w:rsidP="001D42A7">
            <w:pPr>
              <w:spacing w:line="276" w:lineRule="auto"/>
              <w:jc w:val="right"/>
              <w:rPr>
                <w:b/>
                <w:bCs/>
                <w:i/>
                <w:iCs/>
                <w:color w:val="000000"/>
              </w:rPr>
            </w:pPr>
            <w:r w:rsidRPr="00066136">
              <w:rPr>
                <w:color w:val="000000"/>
              </w:rPr>
              <w:t>0.544</w:t>
            </w:r>
          </w:p>
        </w:tc>
        <w:tc>
          <w:tcPr>
            <w:tcW w:w="996" w:type="dxa"/>
            <w:tcBorders>
              <w:top w:val="nil"/>
              <w:bottom w:val="single" w:sz="2" w:space="0" w:color="auto"/>
              <w:right w:val="nil"/>
            </w:tcBorders>
            <w:shd w:val="clear" w:color="auto" w:fill="auto"/>
            <w:noWrap/>
            <w:vAlign w:val="bottom"/>
          </w:tcPr>
          <w:p w14:paraId="68FCAA17" w14:textId="7063DD41" w:rsidR="001D42A7" w:rsidRPr="009412FD" w:rsidRDefault="001D42A7" w:rsidP="001D42A7">
            <w:pPr>
              <w:spacing w:line="276" w:lineRule="auto"/>
              <w:jc w:val="right"/>
              <w:rPr>
                <w:color w:val="000000"/>
              </w:rPr>
            </w:pPr>
            <w:r>
              <w:rPr>
                <w:color w:val="000000"/>
              </w:rPr>
              <w:t>16.901</w:t>
            </w:r>
          </w:p>
        </w:tc>
        <w:tc>
          <w:tcPr>
            <w:tcW w:w="1400" w:type="dxa"/>
            <w:tcBorders>
              <w:top w:val="nil"/>
              <w:left w:val="nil"/>
              <w:bottom w:val="single" w:sz="2" w:space="0" w:color="auto"/>
              <w:right w:val="nil"/>
            </w:tcBorders>
            <w:shd w:val="clear" w:color="auto" w:fill="auto"/>
            <w:noWrap/>
            <w:vAlign w:val="bottom"/>
          </w:tcPr>
          <w:p w14:paraId="40161E3B" w14:textId="7455D80B" w:rsidR="001D42A7" w:rsidRPr="001D42A7" w:rsidRDefault="001D42A7" w:rsidP="001D42A7">
            <w:pPr>
              <w:spacing w:line="276" w:lineRule="auto"/>
              <w:jc w:val="right"/>
              <w:rPr>
                <w:b/>
                <w:bCs/>
                <w:color w:val="000000"/>
              </w:rPr>
            </w:pPr>
            <w:commentRangeStart w:id="114"/>
            <w:r w:rsidRPr="001D42A7">
              <w:rPr>
                <w:b/>
                <w:bCs/>
                <w:color w:val="000000"/>
              </w:rPr>
              <w:t>&lt;0.001</w:t>
            </w:r>
            <w:commentRangeEnd w:id="114"/>
            <w:r w:rsidR="009903F6">
              <w:rPr>
                <w:rStyle w:val="CommentReference"/>
              </w:rPr>
              <w:commentReference w:id="114"/>
            </w:r>
          </w:p>
        </w:tc>
      </w:tr>
    </w:tbl>
    <w:p w14:paraId="30027A34" w14:textId="77777777" w:rsidR="0080702B" w:rsidRDefault="0080702B" w:rsidP="004303BB">
      <w:pPr>
        <w:spacing w:line="360" w:lineRule="auto"/>
        <w:rPr>
          <w:b/>
        </w:rPr>
      </w:pPr>
    </w:p>
    <w:p w14:paraId="586BB1BE" w14:textId="721A21C4" w:rsidR="0080702B" w:rsidRPr="00467CC6" w:rsidRDefault="001D42A7" w:rsidP="004303BB">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df=degrees of freedom, </w:t>
      </w:r>
      <w:proofErr w:type="spellStart"/>
      <w:r>
        <w:rPr>
          <w:i/>
          <w:iCs/>
        </w:rPr>
        <w:t>PNUE</w:t>
      </w:r>
      <w:r>
        <w:rPr>
          <w:vertAlign w:val="subscript"/>
        </w:rPr>
        <w:t>growth</w:t>
      </w:r>
      <w:proofErr w:type="spellEnd"/>
      <w:r>
        <w:t>=</w:t>
      </w:r>
      <w:r w:rsidR="00467CC6">
        <w:t>photosynthetic nitrogen-use efficiency under growth CO</w:t>
      </w:r>
      <w:r w:rsidR="00467CC6">
        <w:rPr>
          <w:vertAlign w:val="subscript"/>
        </w:rPr>
        <w:t>2</w:t>
      </w:r>
      <w:r w:rsidR="00467CC6">
        <w:t xml:space="preserve"> concentration, </w:t>
      </w:r>
      <w:r w:rsidR="00467CC6" w:rsidRPr="009F0412">
        <w:rPr>
          <w:i/>
          <w:iCs/>
          <w:color w:val="000000"/>
          <w:lang w:val="el-GR"/>
        </w:rPr>
        <w:t>χ</w:t>
      </w:r>
      <w:r w:rsidR="00467CC6">
        <w:rPr>
          <w:color w:val="000000"/>
        </w:rPr>
        <w:t>=isotope-based ratio of intercellular CO</w:t>
      </w:r>
      <w:r w:rsidR="00467CC6">
        <w:rPr>
          <w:color w:val="000000"/>
          <w:vertAlign w:val="subscript"/>
        </w:rPr>
        <w:t>2</w:t>
      </w:r>
      <w:r w:rsidR="00467CC6">
        <w:rPr>
          <w:color w:val="000000"/>
        </w:rPr>
        <w:t xml:space="preserve"> to extracellular CO</w:t>
      </w:r>
      <w:r w:rsidR="00467CC6">
        <w:rPr>
          <w:color w:val="000000"/>
          <w:vertAlign w:val="subscript"/>
        </w:rPr>
        <w:t>2</w:t>
      </w:r>
      <w:r w:rsidR="00467CC6">
        <w:rPr>
          <w:color w:val="000000"/>
        </w:rPr>
        <w:t>, inversely related to water-use efficiency</w:t>
      </w:r>
    </w:p>
    <w:p w14:paraId="0916ECC0" w14:textId="10318FF0" w:rsidR="0080702B" w:rsidRDefault="0080702B">
      <w:pPr>
        <w:rPr>
          <w:b/>
        </w:rPr>
      </w:pPr>
      <w:r>
        <w:rPr>
          <w:b/>
        </w:rPr>
        <w:br w:type="page"/>
      </w:r>
    </w:p>
    <w:p w14:paraId="7E861012" w14:textId="6E1A7C14" w:rsidR="0032333E" w:rsidRDefault="000E361E" w:rsidP="00902118">
      <w:pPr>
        <w:spacing w:line="360" w:lineRule="auto"/>
        <w:rPr>
          <w:b/>
        </w:rPr>
      </w:pPr>
      <w:r>
        <w:rPr>
          <w:b/>
        </w:rPr>
        <w:lastRenderedPageBreak/>
        <w:t>Figure 3</w:t>
      </w:r>
    </w:p>
    <w:p w14:paraId="64C6BC42" w14:textId="41ACA30B" w:rsidR="000E361E" w:rsidRDefault="00BD3F18" w:rsidP="00902118">
      <w:pPr>
        <w:spacing w:line="360" w:lineRule="auto"/>
        <w:rPr>
          <w:b/>
        </w:rPr>
      </w:pPr>
      <w:r>
        <w:rPr>
          <w:b/>
          <w:noProof/>
        </w:rPr>
        <w:drawing>
          <wp:inline distT="0" distB="0" distL="0" distR="0" wp14:anchorId="16F7B62A" wp14:editId="3CBF2151">
            <wp:extent cx="5943600" cy="1981200"/>
            <wp:effectExtent l="0" t="0" r="0" b="0"/>
            <wp:docPr id="264082468" name="Picture 1" descr="A diagram of a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082468" name="Picture 1" descr="A diagram of a soil fertilization&#10;&#10;Description automatically generated"/>
                    <pic:cNvPicPr/>
                  </pic:nvPicPr>
                  <pic:blipFill>
                    <a:blip r:embed="rId16"/>
                    <a:stretch>
                      <a:fillRect/>
                    </a:stretch>
                  </pic:blipFill>
                  <pic:spPr>
                    <a:xfrm>
                      <a:off x="0" y="0"/>
                      <a:ext cx="5944968" cy="1981656"/>
                    </a:xfrm>
                    <a:prstGeom prst="rect">
                      <a:avLst/>
                    </a:prstGeom>
                  </pic:spPr>
                </pic:pic>
              </a:graphicData>
            </a:graphic>
          </wp:inline>
        </w:drawing>
      </w:r>
    </w:p>
    <w:p w14:paraId="102C5CF3" w14:textId="1AFA34DA"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xml:space="preserve">, </w:t>
      </w:r>
      <w:ins w:id="115" w:author="Perkowski, Evan A [2]" w:date="2023-11-13T15:34:00Z">
        <w:r w:rsidR="00165C21">
          <w:rPr>
            <w:bCs/>
          </w:rPr>
          <w:t xml:space="preserve">nitrogen </w:t>
        </w:r>
      </w:ins>
      <w:r>
        <w:rPr>
          <w:bCs/>
        </w:rPr>
        <w:t>fertilization, and inoculation on photosynthetic nitrogen-use effi</w:t>
      </w:r>
      <w:r w:rsidR="00BD3F18">
        <w:rPr>
          <w:bCs/>
        </w:rPr>
        <w:t>ciency and</w:t>
      </w:r>
      <w:r w:rsidR="00BD3F18" w:rsidRPr="00BD3F18">
        <w:rPr>
          <w:i/>
          <w:iCs/>
          <w:color w:val="000000"/>
        </w:rPr>
        <w:t xml:space="preserve"> </w:t>
      </w:r>
      <w:r w:rsidR="00BD3F18" w:rsidRPr="009F0412">
        <w:rPr>
          <w:i/>
          <w:iCs/>
          <w:color w:val="000000"/>
          <w:lang w:val="el-GR"/>
        </w:rPr>
        <w:t>χ</w:t>
      </w:r>
      <w:r>
        <w:rPr>
          <w:bCs/>
        </w:rPr>
        <w:t>.</w:t>
      </w:r>
      <w:r w:rsidRPr="000E361E">
        <w:rPr>
          <w:bCs/>
        </w:rPr>
        <w:t xml:space="preserve"> </w:t>
      </w:r>
      <w:ins w:id="116" w:author="Perkowski, Evan A [2]" w:date="2023-11-13T15:34:00Z">
        <w:r w:rsidR="00165C21">
          <w:rPr>
            <w:bCs/>
          </w:rPr>
          <w:t>Nitrogen f</w:t>
        </w:r>
      </w:ins>
      <w:r>
        <w:rPr>
          <w:bCs/>
        </w:rPr>
        <w:t>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769A5107" w14:textId="72C6427D"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845B96">
        <w:rPr>
          <w:bCs/>
        </w:rPr>
        <w:t>4</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ins w:id="117" w:author="Perkowski, Evan A [2]" w:date="2023-11-13T15:34:00Z">
        <w:r w:rsidR="00165C21">
          <w:rPr>
            <w:bCs/>
          </w:rPr>
          <w:t xml:space="preserve">nitrogen </w:t>
        </w:r>
      </w:ins>
      <w:r w:rsidR="009F20B5">
        <w:rPr>
          <w:bCs/>
        </w:rPr>
        <w:t>fertilization (CO</w:t>
      </w:r>
      <w:r w:rsidR="009F20B5">
        <w:rPr>
          <w:bCs/>
          <w:vertAlign w:val="subscript"/>
        </w:rPr>
        <w:t>2</w:t>
      </w:r>
      <w:r w:rsidR="009F20B5">
        <w:rPr>
          <w:bCs/>
        </w:rPr>
        <w:t>-by-</w:t>
      </w:r>
      <w:ins w:id="118" w:author="Perkowski, Evan A [2]" w:date="2023-11-13T15:34:00Z">
        <w:r w:rsidR="00165C21">
          <w:rPr>
            <w:bCs/>
          </w:rPr>
          <w:t xml:space="preserve">nitrogen </w:t>
        </w:r>
      </w:ins>
      <w:r w:rsidR="009F20B5">
        <w:rPr>
          <w:bCs/>
        </w:rPr>
        <w:t xml:space="preserve">fertilization interaction: </w:t>
      </w:r>
      <w:r w:rsidR="009F20B5" w:rsidRPr="00D83A10">
        <w:rPr>
          <w:bCs/>
          <w:i/>
          <w:iCs/>
        </w:rPr>
        <w:t>p</w:t>
      </w:r>
      <w:r w:rsidR="009F20B5">
        <w:rPr>
          <w:bCs/>
        </w:rPr>
        <w:t xml:space="preserve">&lt;0.001 in both cases; Table </w:t>
      </w:r>
      <w:r w:rsidR="00845B96">
        <w:rPr>
          <w:bCs/>
        </w:rPr>
        <w:t>4</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845B96">
        <w:rPr>
          <w:bCs/>
        </w:rPr>
        <w:t>4</w:t>
      </w:r>
      <w:r w:rsidR="009F20B5">
        <w:rPr>
          <w:bCs/>
        </w:rPr>
        <w:t>).</w:t>
      </w:r>
      <w:r w:rsidR="00A56495">
        <w:rPr>
          <w:bCs/>
        </w:rPr>
        <w:t xml:space="preserve"> </w:t>
      </w:r>
      <w:r w:rsidR="007F6722">
        <w:rPr>
          <w:bCs/>
        </w:rPr>
        <w:t xml:space="preserve">An interaction between </w:t>
      </w:r>
      <w:ins w:id="119" w:author="Perkowski, Evan A [2]" w:date="2023-11-13T15:34:00Z">
        <w:r w:rsidR="00165C21">
          <w:rPr>
            <w:bCs/>
          </w:rPr>
          <w:t xml:space="preserve">nitrogen </w:t>
        </w:r>
      </w:ins>
      <w:r w:rsidR="007F6722">
        <w:rPr>
          <w:bCs/>
        </w:rPr>
        <w:t>fertilization and inoculation (</w:t>
      </w:r>
      <w:r w:rsidR="007F6722">
        <w:rPr>
          <w:bCs/>
          <w:i/>
          <w:iCs/>
        </w:rPr>
        <w:t>p</w:t>
      </w:r>
      <w:r w:rsidR="007F6722">
        <w:rPr>
          <w:bCs/>
        </w:rPr>
        <w:t xml:space="preserve">&lt;0.001 in both cases; Table </w:t>
      </w:r>
      <w:r w:rsidR="00845B96">
        <w:rPr>
          <w:bCs/>
        </w:rPr>
        <w:t>4</w:t>
      </w:r>
      <w:r w:rsidR="007F6722">
        <w:rPr>
          <w:bCs/>
        </w:rPr>
        <w:t xml:space="preserve">) indicated </w:t>
      </w:r>
      <w:r w:rsidR="004D7455">
        <w:rPr>
          <w:bCs/>
        </w:rPr>
        <w:t xml:space="preserve">that </w:t>
      </w:r>
      <w:r w:rsidR="00E400F5">
        <w:rPr>
          <w:bCs/>
        </w:rPr>
        <w:t xml:space="preserve">positive effects of increasing </w:t>
      </w:r>
      <w:ins w:id="120" w:author="Perkowski, Evan A [2]" w:date="2023-11-13T15:35:00Z">
        <w:r w:rsidR="00165C21">
          <w:rPr>
            <w:bCs/>
          </w:rPr>
          <w:t>nitrogen</w:t>
        </w:r>
      </w:ins>
      <w:ins w:id="121" w:author="Perkowski, Evan A [2]" w:date="2023-11-13T15:34:00Z">
        <w:r w:rsidR="00165C21">
          <w:rPr>
            <w:bCs/>
          </w:rPr>
          <w:t xml:space="preserve"> </w:t>
        </w:r>
      </w:ins>
      <w:r w:rsidR="00E400F5">
        <w:rPr>
          <w:bCs/>
        </w:rPr>
        <w:t>fertilization on total leaf area and total biomass (</w:t>
      </w:r>
      <w:r w:rsidR="00E400F5">
        <w:rPr>
          <w:bCs/>
          <w:i/>
          <w:iCs/>
        </w:rPr>
        <w:t>p</w:t>
      </w:r>
      <w:r w:rsidR="00E400F5">
        <w:rPr>
          <w:bCs/>
        </w:rPr>
        <w:t xml:space="preserve">&lt;0.001 in both cases; Table 4) were stronger in uninoculated plants than inoculated plants (Tukey </w:t>
      </w:r>
      <w:r w:rsidR="00613BC3">
        <w:rPr>
          <w:color w:val="000000"/>
        </w:rPr>
        <w:t>test</w:t>
      </w:r>
      <w:r w:rsidR="00E60183">
        <w:rPr>
          <w:color w:val="000000"/>
        </w:rPr>
        <w:t>s</w:t>
      </w:r>
      <w:r w:rsidR="00613BC3">
        <w:rPr>
          <w:color w:val="000000"/>
        </w:rPr>
        <w:t xml:space="preserve"> comparing the </w:t>
      </w:r>
      <w:ins w:id="122" w:author="Perkowski, Evan A [2]" w:date="2023-11-13T15:35:00Z">
        <w:r w:rsidR="00165C21">
          <w:rPr>
            <w:color w:val="000000"/>
          </w:rPr>
          <w:t xml:space="preserve">nitrogen </w:t>
        </w:r>
      </w:ins>
      <w:r w:rsidR="00613BC3">
        <w:rPr>
          <w:color w:val="000000"/>
        </w:rPr>
        <w:t>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4B53320A" w14:textId="333C8061" w:rsidR="00771388" w:rsidRDefault="004D7455" w:rsidP="00C51FCC">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845B96">
        <w:rPr>
          <w:bCs/>
        </w:rPr>
        <w:t>4</w:t>
      </w:r>
      <w:r w:rsidR="00557DC7">
        <w:rPr>
          <w:bCs/>
        </w:rPr>
        <w:t>)</w:t>
      </w:r>
      <w:r w:rsidR="00080815">
        <w:rPr>
          <w:bCs/>
        </w:rPr>
        <w:t xml:space="preserve">, a pattern that was not modified by </w:t>
      </w:r>
      <w:ins w:id="123" w:author="Perkowski, Evan A [2]" w:date="2023-11-13T15:35:00Z">
        <w:r w:rsidR="00165C21">
          <w:rPr>
            <w:bCs/>
          </w:rPr>
          <w:t xml:space="preserve">nitrogen </w:t>
        </w:r>
      </w:ins>
      <w:r w:rsidR="00080815">
        <w:rPr>
          <w:bCs/>
        </w:rPr>
        <w:t>fertilization (CO</w:t>
      </w:r>
      <w:r w:rsidR="00080815">
        <w:rPr>
          <w:bCs/>
          <w:vertAlign w:val="subscript"/>
        </w:rPr>
        <w:t>2</w:t>
      </w:r>
      <w:r w:rsidR="00080815">
        <w:rPr>
          <w:bCs/>
        </w:rPr>
        <w:t>-by-</w:t>
      </w:r>
      <w:ins w:id="124" w:author="Perkowski, Evan A [2]" w:date="2023-11-13T15:35:00Z">
        <w:r w:rsidR="00165C21">
          <w:rPr>
            <w:bCs/>
          </w:rPr>
          <w:t xml:space="preserve">nitrogen </w:t>
        </w:r>
      </w:ins>
      <w:r w:rsidR="00080815">
        <w:rPr>
          <w:bCs/>
        </w:rPr>
        <w:t xml:space="preserve">fertilization interaction: </w:t>
      </w:r>
      <w:r w:rsidR="00080815">
        <w:rPr>
          <w:bCs/>
          <w:i/>
          <w:iCs/>
        </w:rPr>
        <w:t>p</w:t>
      </w:r>
      <w:r w:rsidR="00080815">
        <w:rPr>
          <w:bCs/>
        </w:rPr>
        <w:t>&gt;0.05; Table 4). An interaction between CO</w:t>
      </w:r>
      <w:r w:rsidR="00080815">
        <w:rPr>
          <w:bCs/>
          <w:vertAlign w:val="subscript"/>
        </w:rPr>
        <w:t>2</w:t>
      </w:r>
      <w:r w:rsidR="00080815">
        <w:rPr>
          <w:bCs/>
        </w:rPr>
        <w:t xml:space="preserve"> and inoculation indicated that positive effects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er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9C0B25">
        <w:rPr>
          <w:bCs/>
        </w:rPr>
        <w:t>only</w:t>
      </w:r>
      <w:r w:rsidR="002D4F74">
        <w:rPr>
          <w:bCs/>
        </w:rPr>
        <w:t xml:space="preserve"> by</w:t>
      </w:r>
      <w:r w:rsidR="00FD5755">
        <w:rPr>
          <w:bCs/>
        </w:rPr>
        <w:t xml:space="preserve"> 21% </w:t>
      </w:r>
      <w:r w:rsidR="001F5AAB">
        <w:rPr>
          <w:bCs/>
        </w:rPr>
        <w:t xml:space="preserve">in inoculated plants </w:t>
      </w:r>
      <w:r w:rsidR="00FD5755">
        <w:rPr>
          <w:bCs/>
        </w:rPr>
        <w:t>(Tukey test evaluating the CO</w:t>
      </w:r>
      <w:r w:rsidR="00FD5755">
        <w:rPr>
          <w:bCs/>
          <w:vertAlign w:val="subscript"/>
        </w:rPr>
        <w:t>2</w:t>
      </w:r>
      <w:r w:rsidR="00FD5755">
        <w:rPr>
          <w:bCs/>
        </w:rPr>
        <w:t xml:space="preserve"> effect in inoculated plants: </w:t>
      </w:r>
      <w:r w:rsidR="00FD5755">
        <w:rPr>
          <w:bCs/>
          <w:i/>
          <w:iCs/>
        </w:rPr>
        <w:t>p</w:t>
      </w:r>
      <w:r w:rsidR="00FD5755">
        <w:rPr>
          <w:bCs/>
        </w:rPr>
        <w:t xml:space="preserve">&lt;0.05). An interaction between </w:t>
      </w:r>
      <w:ins w:id="125" w:author="Perkowski, Evan A [2]" w:date="2023-11-13T15:35:00Z">
        <w:r w:rsidR="00165C21">
          <w:rPr>
            <w:bCs/>
          </w:rPr>
          <w:t xml:space="preserve">nitrogen </w:t>
        </w:r>
      </w:ins>
      <w:r w:rsidR="00FD5755">
        <w:rPr>
          <w:bCs/>
        </w:rPr>
        <w:t>fertilization and inoculation</w:t>
      </w:r>
      <w:r w:rsidR="00080815">
        <w:rPr>
          <w:bCs/>
        </w:rPr>
        <w:t xml:space="preserve"> (</w:t>
      </w:r>
      <w:r w:rsidR="00080815">
        <w:rPr>
          <w:bCs/>
          <w:i/>
          <w:iCs/>
        </w:rPr>
        <w:t>p</w:t>
      </w:r>
      <w:r w:rsidR="00080815">
        <w:rPr>
          <w:bCs/>
        </w:rPr>
        <w:t>&lt;0.001; Table 4) indicated that negative effect</w:t>
      </w:r>
      <w:r w:rsidR="00FD5755">
        <w:rPr>
          <w:bCs/>
        </w:rPr>
        <w:t>s</w:t>
      </w:r>
      <w:r w:rsidR="00080815">
        <w:rPr>
          <w:bCs/>
        </w:rPr>
        <w:t xml:space="preserve"> of increasing </w:t>
      </w:r>
      <w:ins w:id="126" w:author="Perkowski, Evan A [2]" w:date="2023-11-13T15:35:00Z">
        <w:r w:rsidR="00165C21">
          <w:rPr>
            <w:bCs/>
          </w:rPr>
          <w:t xml:space="preserve">nitrogen </w:t>
        </w:r>
      </w:ins>
      <w:r w:rsidR="00080815">
        <w:rPr>
          <w:bCs/>
        </w:rPr>
        <w:t xml:space="preserve">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lt;0.001; Table 4)</w:t>
      </w:r>
      <w:r w:rsidR="00FD5755">
        <w:rPr>
          <w:bCs/>
          <w:i/>
          <w:iCs/>
        </w:rPr>
        <w:t xml:space="preserve"> </w:t>
      </w:r>
      <w:r w:rsidR="00080815">
        <w:rPr>
          <w:bCs/>
        </w:rPr>
        <w:t>w</w:t>
      </w:r>
      <w:r w:rsidR="00FD5755">
        <w:rPr>
          <w:bCs/>
        </w:rPr>
        <w:t>ere</w:t>
      </w:r>
      <w:r w:rsidR="00080815">
        <w:rPr>
          <w:bCs/>
        </w:rPr>
        <w:t xml:space="preserve"> stronger in uninoculated plants</w:t>
      </w:r>
      <w:r w:rsidR="00761635">
        <w:rPr>
          <w:bCs/>
        </w:rPr>
        <w:t xml:space="preserve"> </w:t>
      </w:r>
      <w:r w:rsidR="00FD5755">
        <w:rPr>
          <w:bCs/>
        </w:rPr>
        <w:t xml:space="preserve">(Tukey test comparing the </w:t>
      </w:r>
      <w:ins w:id="127" w:author="Perkowski, Evan A [2]" w:date="2023-11-13T15:35:00Z">
        <w:r w:rsidR="00165C21">
          <w:rPr>
            <w:bCs/>
          </w:rPr>
          <w:t xml:space="preserve">nitrogen </w:t>
        </w:r>
      </w:ins>
      <w:r w:rsidR="00FD5755">
        <w:rPr>
          <w:bCs/>
        </w:rPr>
        <w:t>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w:t>
      </w:r>
      <w:ins w:id="128" w:author="Perkowski, Evan A [2]" w:date="2023-11-13T15:53:00Z">
        <w:r w:rsidR="006E540D">
          <w:rPr>
            <w:bCs/>
          </w:rPr>
          <w:t>A three-way interaction (</w:t>
        </w:r>
      </w:ins>
      <w:ins w:id="129" w:author="Perkowski, Evan A [2]" w:date="2023-11-13T15:54:00Z">
        <w:r w:rsidR="006E540D">
          <w:rPr>
            <w:bCs/>
            <w:i/>
            <w:iCs/>
          </w:rPr>
          <w:t>p</w:t>
        </w:r>
        <w:r w:rsidR="006E540D">
          <w:rPr>
            <w:bCs/>
          </w:rPr>
          <w:t xml:space="preserve">&lt;0.001; Table 4) indicated that </w:t>
        </w:r>
      </w:ins>
      <w:ins w:id="130" w:author="Perkowski, Evan A [2]" w:date="2023-11-13T15:55:00Z">
        <w:r w:rsidR="006E540D">
          <w:rPr>
            <w:bCs/>
          </w:rPr>
          <w:t>the</w:t>
        </w:r>
      </w:ins>
      <w:ins w:id="131" w:author="Perkowski, Evan A [2]" w:date="2023-11-13T16:01:00Z">
        <w:r w:rsidR="00C51FCC">
          <w:rPr>
            <w:bCs/>
          </w:rPr>
          <w:t xml:space="preserve"> two-way</w:t>
        </w:r>
      </w:ins>
      <w:ins w:id="132" w:author="Perkowski, Evan A [2]" w:date="2023-11-13T15:55:00Z">
        <w:r w:rsidR="006E540D">
          <w:rPr>
            <w:bCs/>
          </w:rPr>
          <w:t xml:space="preserve"> </w:t>
        </w:r>
      </w:ins>
      <w:ins w:id="133" w:author="Perkowski, Evan A [2]" w:date="2023-11-13T15:54:00Z">
        <w:r w:rsidR="006E540D">
          <w:rPr>
            <w:bCs/>
          </w:rPr>
          <w:t>interaction</w:t>
        </w:r>
      </w:ins>
      <w:ins w:id="134" w:author="Perkowski, Evan A [2]" w:date="2023-11-13T15:55:00Z">
        <w:r w:rsidR="006E540D">
          <w:rPr>
            <w:bCs/>
          </w:rPr>
          <w:t xml:space="preserve"> between </w:t>
        </w:r>
      </w:ins>
      <w:ins w:id="135" w:author="Perkowski, Evan A [2]" w:date="2023-11-13T15:54:00Z">
        <w:r w:rsidR="006E540D">
          <w:rPr>
            <w:bCs/>
          </w:rPr>
          <w:t>nitrogen fertilization and inoculation was stronger under elevated CO</w:t>
        </w:r>
        <w:r w:rsidR="006E540D">
          <w:rPr>
            <w:bCs/>
            <w:vertAlign w:val="subscript"/>
          </w:rPr>
          <w:t>2</w:t>
        </w:r>
      </w:ins>
      <w:ins w:id="136" w:author="Perkowski, Evan A [2]" w:date="2023-11-13T16:01:00Z">
        <w:r w:rsidR="00C51FCC">
          <w:rPr>
            <w:bCs/>
          </w:rPr>
          <w:t xml:space="preserve"> than ambient CO</w:t>
        </w:r>
        <w:r w:rsidR="00C51FCC">
          <w:rPr>
            <w:bCs/>
            <w:vertAlign w:val="subscript"/>
          </w:rPr>
          <w:t>2</w:t>
        </w:r>
      </w:ins>
      <w:ins w:id="137" w:author="Perkowski, Evan A [2]" w:date="2023-11-13T15:59:00Z">
        <w:r w:rsidR="00C51FCC">
          <w:rPr>
            <w:bCs/>
          </w:rPr>
          <w:t>. This pattern was d</w:t>
        </w:r>
      </w:ins>
      <w:ins w:id="138" w:author="Perkowski, Evan A [2]" w:date="2023-11-13T16:01:00Z">
        <w:r w:rsidR="00C51FCC">
          <w:rPr>
            <w:bCs/>
          </w:rPr>
          <w:t>riven by</w:t>
        </w:r>
      </w:ins>
      <w:ins w:id="139" w:author="Perkowski, Evan A [2]" w:date="2023-11-13T15:59:00Z">
        <w:r w:rsidR="00C51FCC">
          <w:rPr>
            <w:bCs/>
          </w:rPr>
          <w:t xml:space="preserve"> </w:t>
        </w:r>
      </w:ins>
      <w:ins w:id="140" w:author="Perkowski, Evan A [2]" w:date="2023-11-13T15:55:00Z">
        <w:r w:rsidR="006E540D">
          <w:rPr>
            <w:bCs/>
          </w:rPr>
          <w:t xml:space="preserve">substantially greater </w:t>
        </w:r>
        <w:proofErr w:type="spellStart"/>
        <w:r w:rsidR="006E540D">
          <w:rPr>
            <w:bCs/>
            <w:i/>
            <w:iCs/>
          </w:rPr>
          <w:t>N</w:t>
        </w:r>
        <w:r w:rsidR="006E540D">
          <w:rPr>
            <w:bCs/>
            <w:vertAlign w:val="subscript"/>
          </w:rPr>
          <w:t>cost</w:t>
        </w:r>
        <w:proofErr w:type="spellEnd"/>
        <w:r w:rsidR="006E540D">
          <w:rPr>
            <w:bCs/>
          </w:rPr>
          <w:t xml:space="preserve"> </w:t>
        </w:r>
      </w:ins>
      <w:ins w:id="141" w:author="Perkowski, Evan A [2]" w:date="2023-11-13T15:56:00Z">
        <w:r w:rsidR="006E540D">
          <w:rPr>
            <w:bCs/>
          </w:rPr>
          <w:t xml:space="preserve">in uninoculated plants </w:t>
        </w:r>
      </w:ins>
      <w:ins w:id="142" w:author="Perkowski, Evan A [2]" w:date="2023-11-13T16:00:00Z">
        <w:r w:rsidR="00C51FCC">
          <w:rPr>
            <w:bCs/>
          </w:rPr>
          <w:t xml:space="preserve">grown </w:t>
        </w:r>
      </w:ins>
      <w:ins w:id="143" w:author="Perkowski, Evan A [2]" w:date="2023-11-13T15:56:00Z">
        <w:r w:rsidR="006E540D">
          <w:rPr>
            <w:bCs/>
          </w:rPr>
          <w:t>under</w:t>
        </w:r>
      </w:ins>
      <w:ins w:id="144" w:author="Perkowski, Evan A [2]" w:date="2023-11-13T16:00:00Z">
        <w:r w:rsidR="00C51FCC">
          <w:rPr>
            <w:bCs/>
          </w:rPr>
          <w:t xml:space="preserve"> elevated CO</w:t>
        </w:r>
        <w:r w:rsidR="00C51FCC">
          <w:rPr>
            <w:bCs/>
            <w:vertAlign w:val="subscript"/>
          </w:rPr>
          <w:t>2</w:t>
        </w:r>
        <w:r w:rsidR="00C51FCC">
          <w:rPr>
            <w:bCs/>
          </w:rPr>
          <w:t xml:space="preserve"> and</w:t>
        </w:r>
      </w:ins>
      <w:ins w:id="145" w:author="Perkowski, Evan A [2]" w:date="2023-11-13T15:56:00Z">
        <w:r w:rsidR="006E540D">
          <w:rPr>
            <w:bCs/>
          </w:rPr>
          <w:t xml:space="preserve"> low nitrogen fertilization than any other</w:t>
        </w:r>
      </w:ins>
      <w:ins w:id="146" w:author="Perkowski, Evan A [2]" w:date="2023-11-13T16:00:00Z">
        <w:r w:rsidR="00C51FCC">
          <w:rPr>
            <w:bCs/>
          </w:rPr>
          <w:t xml:space="preserve"> CO</w:t>
        </w:r>
        <w:r w:rsidR="00C51FCC">
          <w:rPr>
            <w:bCs/>
            <w:vertAlign w:val="subscript"/>
          </w:rPr>
          <w:t>2</w:t>
        </w:r>
        <w:r w:rsidR="00C51FCC">
          <w:rPr>
            <w:bCs/>
          </w:rPr>
          <w:t>-by-inoculation</w:t>
        </w:r>
      </w:ins>
      <w:ins w:id="147" w:author="Perkowski, Evan A [2]" w:date="2023-11-13T15:56:00Z">
        <w:r w:rsidR="006E540D">
          <w:rPr>
            <w:bCs/>
          </w:rPr>
          <w:t xml:space="preserve"> treatment combination</w:t>
        </w:r>
      </w:ins>
      <w:ins w:id="148" w:author="Perkowski, Evan A [2]" w:date="2023-11-13T16:01:00Z">
        <w:r w:rsidR="00C51FCC">
          <w:rPr>
            <w:bCs/>
          </w:rPr>
          <w:t xml:space="preserve"> under low nitrogen fertilization</w:t>
        </w:r>
      </w:ins>
      <w:ins w:id="149" w:author="Perkowski, Evan A [2]" w:date="2023-11-13T15:56:00Z">
        <w:r w:rsidR="006E540D">
          <w:rPr>
            <w:bCs/>
          </w:rPr>
          <w:t xml:space="preserve"> (Tukey test </w:t>
        </w:r>
      </w:ins>
      <w:ins w:id="150" w:author="Perkowski, Evan A [2]" w:date="2023-11-13T15:57:00Z">
        <w:r w:rsidR="00C51FCC">
          <w:rPr>
            <w:bCs/>
          </w:rPr>
          <w:t xml:space="preserve">comparing </w:t>
        </w:r>
        <w:proofErr w:type="spellStart"/>
        <w:r w:rsidR="00C51FCC">
          <w:rPr>
            <w:bCs/>
            <w:i/>
            <w:iCs/>
          </w:rPr>
          <w:t>N</w:t>
        </w:r>
        <w:r w:rsidR="00C51FCC">
          <w:rPr>
            <w:bCs/>
            <w:vertAlign w:val="subscript"/>
          </w:rPr>
          <w:t>cos</w:t>
        </w:r>
      </w:ins>
      <w:ins w:id="151" w:author="Perkowski, Evan A [2]" w:date="2023-11-13T15:58:00Z">
        <w:r w:rsidR="00C51FCC">
          <w:rPr>
            <w:bCs/>
            <w:vertAlign w:val="subscript"/>
          </w:rPr>
          <w:t>t</w:t>
        </w:r>
        <w:proofErr w:type="spellEnd"/>
        <w:r w:rsidR="00C51FCC">
          <w:rPr>
            <w:bCs/>
          </w:rPr>
          <w:t xml:space="preserve"> in uninoculated individuals grown under elevated CO</w:t>
        </w:r>
        <w:r w:rsidR="00C51FCC">
          <w:rPr>
            <w:bCs/>
            <w:vertAlign w:val="subscript"/>
          </w:rPr>
          <w:t>2</w:t>
        </w:r>
        <w:r w:rsidR="00C51FCC">
          <w:rPr>
            <w:bCs/>
          </w:rPr>
          <w:t xml:space="preserve"> and 0ppm N to all other unique </w:t>
        </w:r>
      </w:ins>
      <w:ins w:id="152" w:author="Perkowski, Evan A [2]" w:date="2023-11-13T15:57:00Z">
        <w:r w:rsidR="00C51FCC">
          <w:rPr>
            <w:bCs/>
          </w:rPr>
          <w:t>CO</w:t>
        </w:r>
        <w:r w:rsidR="00C51FCC">
          <w:rPr>
            <w:bCs/>
            <w:vertAlign w:val="subscript"/>
          </w:rPr>
          <w:t>2</w:t>
        </w:r>
        <w:r w:rsidR="00C51FCC">
          <w:rPr>
            <w:bCs/>
          </w:rPr>
          <w:t>-inoculation treatments</w:t>
        </w:r>
      </w:ins>
      <w:ins w:id="153" w:author="Perkowski, Evan A [2]" w:date="2023-11-13T16:01:00Z">
        <w:r w:rsidR="00C51FCC">
          <w:rPr>
            <w:bCs/>
          </w:rPr>
          <w:t xml:space="preserve"> grown</w:t>
        </w:r>
      </w:ins>
      <w:ins w:id="154" w:author="Perkowski, Evan A [2]" w:date="2023-11-13T15:57:00Z">
        <w:r w:rsidR="00C51FCC">
          <w:rPr>
            <w:bCs/>
          </w:rPr>
          <w:t xml:space="preserve"> under 0 ppm N: </w:t>
        </w:r>
        <w:r w:rsidR="00C51FCC">
          <w:rPr>
            <w:bCs/>
            <w:i/>
            <w:iCs/>
          </w:rPr>
          <w:t>p</w:t>
        </w:r>
        <w:r w:rsidR="00C51FCC">
          <w:rPr>
            <w:bCs/>
          </w:rPr>
          <w:t xml:space="preserve">&lt;0.001 </w:t>
        </w:r>
      </w:ins>
      <w:ins w:id="155" w:author="Perkowski, Evan A [2]" w:date="2023-11-13T15:58:00Z">
        <w:r w:rsidR="00C51FCC">
          <w:rPr>
            <w:bCs/>
          </w:rPr>
          <w:t>in all cases</w:t>
        </w:r>
      </w:ins>
      <w:ins w:id="156" w:author="Perkowski, Evan A [2]" w:date="2023-11-13T15:59:00Z">
        <w:r w:rsidR="00C51FCC">
          <w:rPr>
            <w:bCs/>
          </w:rPr>
          <w:t>; Fig. 4c</w:t>
        </w:r>
      </w:ins>
      <w:ins w:id="157" w:author="Perkowski, Evan A [2]" w:date="2023-11-13T15:58:00Z">
        <w:r w:rsidR="00C51FCC">
          <w:rPr>
            <w:bCs/>
          </w:rPr>
          <w:t>)</w:t>
        </w:r>
      </w:ins>
      <w:ins w:id="158" w:author="Perkowski, Evan A [2]" w:date="2023-11-13T15:56:00Z">
        <w:r w:rsidR="006E540D">
          <w:rPr>
            <w:bCs/>
          </w:rPr>
          <w:t xml:space="preserve">. </w:t>
        </w:r>
      </w:ins>
      <w:r w:rsidR="00FD5755">
        <w:rPr>
          <w:bCs/>
        </w:rPr>
        <w:t xml:space="preserve">Negative effects of increasing </w:t>
      </w:r>
      <w:ins w:id="159" w:author="Perkowski, Evan A [2]" w:date="2023-11-13T15:35:00Z">
        <w:r w:rsidR="00165C21">
          <w:rPr>
            <w:bCs/>
          </w:rPr>
          <w:t xml:space="preserve">nitrogen </w:t>
        </w:r>
      </w:ins>
      <w:r w:rsidR="00FD5755">
        <w:rPr>
          <w:bCs/>
        </w:rPr>
        <w:t xml:space="preserve">fertilization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increasing </w:t>
      </w:r>
      <w:ins w:id="160" w:author="Perkowski, Evan A [2]" w:date="2023-11-13T15:35:00Z">
        <w:r w:rsidR="00165C21">
          <w:rPr>
            <w:bCs/>
          </w:rPr>
          <w:t xml:space="preserve">nitrogen </w:t>
        </w:r>
      </w:ins>
      <w:r w:rsidR="00557DC7">
        <w:rPr>
          <w:bCs/>
        </w:rPr>
        <w:t xml:space="preserve">fertilization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and inoculation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821781" w:rsidRPr="00821781">
        <w:rPr>
          <w:bCs/>
        </w:rPr>
        <w:t>5</w:t>
      </w:r>
      <w:r w:rsidR="009F20B5">
        <w:rPr>
          <w:bCs/>
        </w:rPr>
        <w:t>).</w:t>
      </w:r>
    </w:p>
    <w:p w14:paraId="48FEA242" w14:textId="77777777" w:rsidR="009C0B25" w:rsidRDefault="009C0B25" w:rsidP="009C0B25">
      <w:pPr>
        <w:spacing w:line="360" w:lineRule="auto"/>
        <w:rPr>
          <w:bCs/>
        </w:rPr>
      </w:pPr>
    </w:p>
    <w:p w14:paraId="386BB39F" w14:textId="02BE57BC" w:rsidR="00F10E09" w:rsidRDefault="00F10E09" w:rsidP="00FB37A9">
      <w:pPr>
        <w:spacing w:line="360" w:lineRule="auto"/>
        <w:rPr>
          <w:bCs/>
        </w:rPr>
      </w:pPr>
      <w:r>
        <w:rPr>
          <w:bCs/>
          <w:i/>
          <w:iCs/>
        </w:rPr>
        <w:t>Nitrogen fixation</w:t>
      </w:r>
    </w:p>
    <w:p w14:paraId="06F9409C" w14:textId="4027A22F" w:rsidR="00821781" w:rsidRPr="00E4124F" w:rsidRDefault="00FD5755" w:rsidP="00F10E09">
      <w:pPr>
        <w:spacing w:line="360" w:lineRule="auto"/>
        <w:rPr>
          <w:bCs/>
        </w:rPr>
      </w:pPr>
      <w:r>
        <w:rPr>
          <w:bCs/>
        </w:rPr>
        <w:lastRenderedPageBreak/>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A56495">
        <w:rPr>
          <w:bCs/>
        </w:rPr>
        <w:t>4</w:t>
      </w:r>
      <w:r w:rsidR="00F10E09">
        <w:rPr>
          <w:bCs/>
        </w:rPr>
        <w:t>)</w:t>
      </w:r>
      <w:r w:rsidR="00771388">
        <w:rPr>
          <w:bCs/>
        </w:rPr>
        <w:t>.</w:t>
      </w:r>
      <w:r w:rsidR="00292428">
        <w:rPr>
          <w:bCs/>
        </w:rPr>
        <w:t xml:space="preserve"> </w:t>
      </w:r>
      <w:r w:rsidR="00F10E09">
        <w:rPr>
          <w:bCs/>
        </w:rPr>
        <w:t xml:space="preserve">An interaction between </w:t>
      </w:r>
      <w:ins w:id="161" w:author="Perkowski, Evan A [2]" w:date="2023-11-13T15:35:00Z">
        <w:r w:rsidR="00165C21">
          <w:rPr>
            <w:bCs/>
          </w:rPr>
          <w:t xml:space="preserve">nitrogen </w:t>
        </w:r>
      </w:ins>
      <w:r w:rsidR="00F10E09">
        <w:rPr>
          <w:bCs/>
        </w:rPr>
        <w:t>fertilization and inoculation (</w:t>
      </w:r>
      <w:r w:rsidR="00F10E09">
        <w:rPr>
          <w:bCs/>
          <w:i/>
          <w:iCs/>
        </w:rPr>
        <w:t>p</w:t>
      </w:r>
      <w:r w:rsidR="00F10E09">
        <w:rPr>
          <w:bCs/>
        </w:rPr>
        <w:t xml:space="preserve">&lt;0.001; Table </w:t>
      </w:r>
      <w:r w:rsidR="00A56495">
        <w:rPr>
          <w:bCs/>
        </w:rPr>
        <w:t>4</w:t>
      </w:r>
      <w:r w:rsidR="00F10E09">
        <w:rPr>
          <w:bCs/>
        </w:rPr>
        <w:t>) indicated that negative effect</w:t>
      </w:r>
      <w:r w:rsidR="00821781">
        <w:rPr>
          <w:bCs/>
        </w:rPr>
        <w:t>s</w:t>
      </w:r>
      <w:r w:rsidR="00F10E09">
        <w:rPr>
          <w:bCs/>
        </w:rPr>
        <w:t xml:space="preserve"> of increasing </w:t>
      </w:r>
      <w:ins w:id="162" w:author="Perkowski, Evan A [2]" w:date="2023-11-13T15:36:00Z">
        <w:r w:rsidR="00165C21">
          <w:rPr>
            <w:bCs/>
          </w:rPr>
          <w:t xml:space="preserve">nitrogen </w:t>
        </w:r>
      </w:ins>
      <w:r w:rsidR="00F10E09">
        <w:rPr>
          <w:bCs/>
        </w:rPr>
        <w:t>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A56495">
        <w:rPr>
          <w:bCs/>
        </w:rPr>
        <w:t>4</w:t>
      </w:r>
      <w:r w:rsidR="00F10E09">
        <w:rPr>
          <w:bCs/>
        </w:rPr>
        <w:t>) w</w:t>
      </w:r>
      <w:r w:rsidR="00821781">
        <w:rPr>
          <w:bCs/>
        </w:rPr>
        <w:t>ere</w:t>
      </w:r>
      <w:r w:rsidR="00F10E09">
        <w:rPr>
          <w:bCs/>
        </w:rPr>
        <w:t xml:space="preserve"> </w:t>
      </w:r>
      <w:r>
        <w:rPr>
          <w:bCs/>
        </w:rPr>
        <w:t xml:space="preserve">driven by inoculated plants (Tukey test of the </w:t>
      </w:r>
      <w:ins w:id="163" w:author="Perkowski, Evan A [2]" w:date="2023-11-13T15:36:00Z">
        <w:r w:rsidR="00165C21">
          <w:rPr>
            <w:bCs/>
          </w:rPr>
          <w:t xml:space="preserve">nitrogen </w:t>
        </w:r>
      </w:ins>
      <w:r>
        <w:rPr>
          <w:bCs/>
        </w:rPr>
        <w:t>fertilization-%</w:t>
      </w:r>
      <w:proofErr w:type="spellStart"/>
      <w:r>
        <w:rPr>
          <w:bCs/>
          <w:i/>
          <w:iCs/>
        </w:rPr>
        <w:t>N</w:t>
      </w:r>
      <w:r>
        <w:rPr>
          <w:bCs/>
          <w:vertAlign w:val="subscript"/>
        </w:rPr>
        <w:t>dfa</w:t>
      </w:r>
      <w:proofErr w:type="spellEnd"/>
      <w:r>
        <w:rPr>
          <w:bCs/>
        </w:rPr>
        <w:t xml:space="preserve"> slope</w:t>
      </w:r>
      <w:r w:rsidR="001F5AAB">
        <w:rPr>
          <w:bCs/>
        </w:rPr>
        <w:t xml:space="preserve"> in inoculated plants</w:t>
      </w:r>
      <w:r>
        <w:rPr>
          <w:bCs/>
        </w:rPr>
        <w:t xml:space="preserve">: </w:t>
      </w:r>
      <w:r>
        <w:rPr>
          <w:bCs/>
          <w:i/>
          <w:iCs/>
        </w:rPr>
        <w:t>p</w:t>
      </w:r>
      <w:r>
        <w:rPr>
          <w:bCs/>
        </w:rPr>
        <w:t xml:space="preserve">&lt;0.001), as there was no effect of </w:t>
      </w:r>
      <w:ins w:id="164" w:author="Perkowski, Evan A [2]" w:date="2023-11-13T15:36:00Z">
        <w:r w:rsidR="00165C21">
          <w:rPr>
            <w:bCs/>
          </w:rPr>
          <w:t xml:space="preserve">nitrogen </w:t>
        </w:r>
      </w:ins>
      <w:r>
        <w:rPr>
          <w:bCs/>
        </w:rPr>
        <w:t>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 xml:space="preserve">in uninoculated plants (Tukey test of the </w:t>
      </w:r>
      <w:ins w:id="165" w:author="Perkowski, Evan A [2]" w:date="2023-11-13T15:36:00Z">
        <w:r w:rsidR="00165C21">
          <w:rPr>
            <w:bCs/>
          </w:rPr>
          <w:t xml:space="preserve">nitrogen </w:t>
        </w:r>
      </w:ins>
      <w:r w:rsidR="00D06283">
        <w:rPr>
          <w:bCs/>
        </w:rPr>
        <w:t>fertilization-%</w:t>
      </w:r>
      <w:proofErr w:type="spellStart"/>
      <w:r w:rsidR="00D06283">
        <w:rPr>
          <w:bCs/>
          <w:i/>
          <w:iCs/>
        </w:rPr>
        <w:t>N</w:t>
      </w:r>
      <w:r w:rsidR="00D06283">
        <w:rPr>
          <w:bCs/>
          <w:vertAlign w:val="subscript"/>
        </w:rPr>
        <w:t>dfa</w:t>
      </w:r>
      <w:proofErr w:type="spellEnd"/>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Fig. 4d</w:t>
      </w:r>
      <w:r w:rsidR="00D06283">
        <w:rPr>
          <w:bCs/>
        </w:rPr>
        <w:t>)</w:t>
      </w:r>
      <w:r w:rsidR="00303961">
        <w:rPr>
          <w:bCs/>
        </w:rPr>
        <w:t>.</w:t>
      </w:r>
      <w:r w:rsidR="00821781">
        <w:rPr>
          <w:bCs/>
        </w:rPr>
        <w:t xml:space="preserve"> These patterns were consistent for nodule biomass and root nodule biomass: root biomass (Table S4; Fig. S6).</w:t>
      </w: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59611805"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w:t>
      </w:r>
      <w:ins w:id="166" w:author="Perkowski, Evan A [2]" w:date="2023-11-13T15:37:00Z">
        <w:r w:rsidR="00C52877">
          <w:rPr>
            <w:bCs/>
          </w:rPr>
          <w:t xml:space="preserve">nitrogen </w:t>
        </w:r>
      </w:ins>
      <w:r>
        <w:rPr>
          <w:bCs/>
        </w:rPr>
        <w:t>fertilization, inoculation, and CO</w:t>
      </w:r>
      <w:r>
        <w:rPr>
          <w:bCs/>
          <w:vertAlign w:val="subscript"/>
        </w:rPr>
        <w:t>2</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7A52C3">
        <w:rPr>
          <w:bCs/>
        </w:rPr>
        <w:t>in</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400"/>
        <w:gridCol w:w="1059"/>
        <w:gridCol w:w="997"/>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3FC92EED" w:rsidR="005F3A28" w:rsidRPr="00A075E5" w:rsidRDefault="00C52877" w:rsidP="005F3A28">
            <w:pPr>
              <w:spacing w:line="276" w:lineRule="auto"/>
              <w:rPr>
                <w:color w:val="000000"/>
              </w:rPr>
            </w:pPr>
            <w:ins w:id="167" w:author="Perkowski, Evan A [2]" w:date="2023-11-13T15:37:00Z">
              <w:r>
                <w:rPr>
                  <w:color w:val="000000"/>
                </w:rPr>
                <w:t>N f</w:t>
              </w:r>
            </w:ins>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commentRangeStart w:id="168"/>
            <w:r w:rsidRPr="009412FD">
              <w:rPr>
                <w:b/>
                <w:bCs/>
                <w:color w:val="000000"/>
              </w:rPr>
              <w:t>&lt;0.001</w:t>
            </w:r>
            <w:commentRangeEnd w:id="168"/>
            <w:r w:rsidR="003D5934">
              <w:rPr>
                <w:rStyle w:val="CommentReference"/>
              </w:rPr>
              <w:commentReference w:id="168"/>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7"/>
                    <a:stretch>
                      <a:fillRect/>
                    </a:stretch>
                  </pic:blipFill>
                  <pic:spPr>
                    <a:xfrm>
                      <a:off x="0" y="0"/>
                      <a:ext cx="5943600" cy="3962400"/>
                    </a:xfrm>
                    <a:prstGeom prst="rect">
                      <a:avLst/>
                    </a:prstGeom>
                  </pic:spPr>
                </pic:pic>
              </a:graphicData>
            </a:graphic>
          </wp:inline>
        </w:drawing>
      </w:r>
    </w:p>
    <w:p w14:paraId="497B3388" w14:textId="6B939BA6"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xml:space="preserve">, </w:t>
      </w:r>
      <w:ins w:id="169" w:author="Perkowski, Evan A [2]" w:date="2023-11-13T15:37:00Z">
        <w:r w:rsidR="00C52877">
          <w:rPr>
            <w:bCs/>
          </w:rPr>
          <w:t xml:space="preserve">nitrogen </w:t>
        </w:r>
      </w:ins>
      <w:r>
        <w:rPr>
          <w:bCs/>
        </w:rPr>
        <w:t>fertilization, and inoculation on total leaf area (a), total biomass (b), structural carbon costs to acquire nitrogen (c)</w:t>
      </w:r>
      <w:r w:rsidR="00F10E09">
        <w:rPr>
          <w:bCs/>
        </w:rPr>
        <w:t>, and percent of leaf nitrogen content acquired from the atmosphere (d)</w:t>
      </w:r>
      <w:r>
        <w:rPr>
          <w:bCs/>
        </w:rPr>
        <w:t xml:space="preserve">. </w:t>
      </w:r>
      <w:ins w:id="170" w:author="Perkowski, Evan A [2]" w:date="2023-11-13T15:37:00Z">
        <w:r w:rsidR="00C52877">
          <w:rPr>
            <w:bCs/>
          </w:rPr>
          <w:t>Nitrogen f</w:t>
        </w:r>
      </w:ins>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7F12A0B0" w14:textId="62640A31" w:rsidR="00F41342" w:rsidRDefault="00B12B67" w:rsidP="00F41342">
      <w:pPr>
        <w:spacing w:line="360" w:lineRule="auto"/>
        <w:rPr>
          <w:bCs/>
        </w:rPr>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6E5E37">
        <w:t>Results revealed that elevated CO</w:t>
      </w:r>
      <w:r w:rsidR="006E5E37">
        <w:rPr>
          <w:vertAlign w:val="subscript"/>
        </w:rPr>
        <w:t>2</w:t>
      </w:r>
      <w:r w:rsidR="006E5E37">
        <w:t xml:space="preserve"> increased </w:t>
      </w:r>
      <w:proofErr w:type="spellStart"/>
      <w:r w:rsidR="006E5E37">
        <w:rPr>
          <w:i/>
          <w:iCs/>
        </w:rPr>
        <w:t>A</w:t>
      </w:r>
      <w:r w:rsidR="006E5E37">
        <w:rPr>
          <w:vertAlign w:val="subscript"/>
        </w:rPr>
        <w:t>net,growth</w:t>
      </w:r>
      <w:proofErr w:type="spellEnd"/>
      <w:r w:rsidR="006E5E37">
        <w:t xml:space="preserve"> despite reduced </w:t>
      </w:r>
      <w:r w:rsidR="006E5E37">
        <w:rPr>
          <w:i/>
          <w:iCs/>
        </w:rPr>
        <w:t>N</w:t>
      </w:r>
      <w:r w:rsidR="006E5E37">
        <w:rPr>
          <w:vertAlign w:val="subscript"/>
        </w:rPr>
        <w:t>area</w:t>
      </w:r>
      <w:r w:rsidR="006E5E37">
        <w:t xml:space="preserve">, </w:t>
      </w:r>
      <w:r w:rsidR="006E5E37">
        <w:rPr>
          <w:bCs/>
          <w:i/>
          <w:iCs/>
        </w:rPr>
        <w:t>V</w:t>
      </w:r>
      <w:r w:rsidR="006E5E37">
        <w:rPr>
          <w:bCs/>
          <w:vertAlign w:val="subscript"/>
        </w:rPr>
        <w:t>cmax25</w:t>
      </w:r>
      <w:r w:rsidR="006E5E37">
        <w:rPr>
          <w:bCs/>
        </w:rPr>
        <w:t xml:space="preserve">, and </w:t>
      </w:r>
      <w:r w:rsidR="006E5E37">
        <w:rPr>
          <w:bCs/>
          <w:i/>
          <w:iCs/>
        </w:rPr>
        <w:t>J</w:t>
      </w:r>
      <w:r w:rsidR="006E5E37">
        <w:rPr>
          <w:bCs/>
          <w:vertAlign w:val="subscript"/>
        </w:rPr>
        <w:t>max25</w:t>
      </w:r>
      <w:r w:rsidR="006E5E37">
        <w:rPr>
          <w:bCs/>
        </w:rPr>
        <w:t xml:space="preserve">. Larger reductions in </w:t>
      </w:r>
      <w:r w:rsidR="006E5E37">
        <w:rPr>
          <w:bCs/>
          <w:i/>
          <w:iCs/>
        </w:rPr>
        <w:t>V</w:t>
      </w:r>
      <w:r w:rsidR="006E5E37">
        <w:rPr>
          <w:bCs/>
          <w:vertAlign w:val="subscript"/>
        </w:rPr>
        <w:t>cmax25</w:t>
      </w:r>
      <w:r w:rsidR="006E5E37">
        <w:rPr>
          <w:bCs/>
        </w:rPr>
        <w:t xml:space="preserve"> than </w:t>
      </w:r>
      <w:r w:rsidR="006E5E37">
        <w:rPr>
          <w:bCs/>
          <w:i/>
          <w:iCs/>
        </w:rPr>
        <w:t>J</w:t>
      </w:r>
      <w:r w:rsidR="006E5E37">
        <w:rPr>
          <w:bCs/>
          <w:vertAlign w:val="subscript"/>
        </w:rPr>
        <w:t>max25</w:t>
      </w:r>
      <w:r w:rsidR="006E5E37">
        <w:rPr>
          <w:bCs/>
        </w:rPr>
        <w:t xml:space="preserve"> increased </w:t>
      </w:r>
      <w:r w:rsidR="006E5E37">
        <w:rPr>
          <w:bCs/>
          <w:i/>
          <w:iCs/>
        </w:rPr>
        <w:t>J</w:t>
      </w:r>
      <w:r w:rsidR="006E5E37">
        <w:rPr>
          <w:bCs/>
          <w:vertAlign w:val="subscript"/>
        </w:rPr>
        <w:t>max25</w:t>
      </w:r>
      <w:r w:rsidR="006E5E37">
        <w:rPr>
          <w:bCs/>
        </w:rPr>
        <w:t>:</w:t>
      </w:r>
      <w:r w:rsidR="006E5E37">
        <w:rPr>
          <w:bCs/>
          <w:i/>
          <w:iCs/>
        </w:rPr>
        <w:t>V</w:t>
      </w:r>
      <w:r w:rsidR="006E5E37">
        <w:rPr>
          <w:bCs/>
          <w:vertAlign w:val="subscript"/>
        </w:rPr>
        <w:t>cmax25</w:t>
      </w:r>
      <w:r w:rsidR="006E5E37">
        <w:rPr>
          <w:bCs/>
        </w:rPr>
        <w:t>, while respective increase</w:t>
      </w:r>
      <w:r w:rsidR="002167E7">
        <w:rPr>
          <w:bCs/>
        </w:rPr>
        <w:t>s</w:t>
      </w:r>
      <w:r w:rsidR="006E5E37">
        <w:rPr>
          <w:bCs/>
        </w:rPr>
        <w:t xml:space="preserve"> and decrease</w:t>
      </w:r>
      <w:r w:rsidR="002167E7">
        <w:rPr>
          <w:bCs/>
        </w:rPr>
        <w:t>s</w:t>
      </w:r>
      <w:r w:rsidR="006E5E37">
        <w:rPr>
          <w:bCs/>
        </w:rPr>
        <w:t xml:space="preserve"> in </w:t>
      </w:r>
      <w:proofErr w:type="spellStart"/>
      <w:r w:rsidR="006E5E37">
        <w:rPr>
          <w:i/>
          <w:iCs/>
        </w:rPr>
        <w:t>A</w:t>
      </w:r>
      <w:r w:rsidR="006E5E37">
        <w:rPr>
          <w:vertAlign w:val="subscript"/>
        </w:rPr>
        <w:t>net,growth</w:t>
      </w:r>
      <w:proofErr w:type="spellEnd"/>
      <w:r w:rsidR="006E5E37">
        <w:t xml:space="preserve"> and </w:t>
      </w:r>
      <w:r w:rsidR="006E5E37">
        <w:rPr>
          <w:i/>
          <w:iCs/>
        </w:rPr>
        <w:t>N</w:t>
      </w:r>
      <w:r w:rsidR="006E5E37">
        <w:rPr>
          <w:vertAlign w:val="subscript"/>
        </w:rPr>
        <w:t>area</w:t>
      </w:r>
      <w:r w:rsidR="006E5E37">
        <w:t xml:space="preserve"> increased photosynthetic nitrogen-use efficiency</w:t>
      </w:r>
      <w:r w:rsidR="008A55D4" w:rsidRPr="008A55D4">
        <w:rPr>
          <w:bCs/>
        </w:rPr>
        <w:t xml:space="preserve"> </w:t>
      </w:r>
      <w:r w:rsidR="008A55D4">
        <w:rPr>
          <w:bCs/>
        </w:rPr>
        <w:t>under elevated CO</w:t>
      </w:r>
      <w:r w:rsidR="008A55D4">
        <w:rPr>
          <w:bCs/>
          <w:vertAlign w:val="subscript"/>
        </w:rPr>
        <w:t>2</w:t>
      </w:r>
      <w:r w:rsidR="006E5E37">
        <w:t>.</w:t>
      </w:r>
      <w:r w:rsidR="002167E7">
        <w:t xml:space="preserve"> </w:t>
      </w:r>
      <w:r w:rsidR="002167E7">
        <w:rPr>
          <w:bCs/>
        </w:rPr>
        <w:t>Effects of elevated CO</w:t>
      </w:r>
      <w:r w:rsidR="002167E7">
        <w:rPr>
          <w:bCs/>
          <w:vertAlign w:val="subscript"/>
        </w:rPr>
        <w:t>2</w:t>
      </w:r>
      <w:r w:rsidR="002167E7">
        <w:rPr>
          <w:bCs/>
        </w:rPr>
        <w:t xml:space="preserve"> on </w:t>
      </w:r>
      <w:proofErr w:type="spellStart"/>
      <w:r w:rsidR="002167E7">
        <w:rPr>
          <w:i/>
          <w:iCs/>
        </w:rPr>
        <w:t>A</w:t>
      </w:r>
      <w:r w:rsidR="002167E7">
        <w:rPr>
          <w:vertAlign w:val="subscript"/>
        </w:rPr>
        <w:t>net,growth</w:t>
      </w:r>
      <w:proofErr w:type="spellEnd"/>
      <w:r w:rsidR="002167E7">
        <w:t xml:space="preserve">, </w:t>
      </w:r>
      <w:r w:rsidR="002167E7">
        <w:rPr>
          <w:bCs/>
          <w:i/>
          <w:iCs/>
        </w:rPr>
        <w:t>V</w:t>
      </w:r>
      <w:r w:rsidR="002167E7">
        <w:rPr>
          <w:bCs/>
          <w:vertAlign w:val="subscript"/>
        </w:rPr>
        <w:t>cmax25</w:t>
      </w:r>
      <w:r w:rsidR="002167E7">
        <w:rPr>
          <w:bCs/>
        </w:rPr>
        <w:t xml:space="preserve">, </w:t>
      </w:r>
      <w:r w:rsidR="002167E7">
        <w:rPr>
          <w:bCs/>
          <w:i/>
          <w:iCs/>
        </w:rPr>
        <w:t>J</w:t>
      </w:r>
      <w:r w:rsidR="002167E7">
        <w:rPr>
          <w:bCs/>
          <w:vertAlign w:val="subscript"/>
        </w:rPr>
        <w:t>max25</w:t>
      </w:r>
      <w:r w:rsidR="002167E7">
        <w:rPr>
          <w:bCs/>
        </w:rPr>
        <w:t xml:space="preserve">, and </w:t>
      </w:r>
      <w:r w:rsidR="002167E7">
        <w:rPr>
          <w:bCs/>
          <w:i/>
          <w:iCs/>
        </w:rPr>
        <w:t>J</w:t>
      </w:r>
      <w:r w:rsidR="002167E7">
        <w:rPr>
          <w:bCs/>
          <w:vertAlign w:val="subscript"/>
        </w:rPr>
        <w:t>max25</w:t>
      </w:r>
      <w:r w:rsidR="002167E7">
        <w:rPr>
          <w:bCs/>
        </w:rPr>
        <w:t>:</w:t>
      </w:r>
      <w:r w:rsidR="002167E7">
        <w:rPr>
          <w:bCs/>
          <w:i/>
          <w:iCs/>
        </w:rPr>
        <w:t>V</w:t>
      </w:r>
      <w:r w:rsidR="002167E7">
        <w:rPr>
          <w:bCs/>
          <w:vertAlign w:val="subscript"/>
        </w:rPr>
        <w:t>cmax25</w:t>
      </w:r>
      <w:r w:rsidR="002167E7" w:rsidRPr="002167E7">
        <w:rPr>
          <w:bCs/>
        </w:rPr>
        <w:t xml:space="preserve"> </w:t>
      </w:r>
      <w:r w:rsidR="002167E7">
        <w:rPr>
          <w:bCs/>
        </w:rPr>
        <w:t xml:space="preserve">were each independent of </w:t>
      </w:r>
      <w:ins w:id="171" w:author="Perkowski, Evan A [2]" w:date="2023-11-13T15:39:00Z">
        <w:r w:rsidR="00C52877">
          <w:rPr>
            <w:bCs/>
          </w:rPr>
          <w:t xml:space="preserve">nitrogen </w:t>
        </w:r>
      </w:ins>
      <w:r w:rsidR="002167E7">
        <w:rPr>
          <w:bCs/>
        </w:rPr>
        <w:t>fertilization, suggesting that leaf photosynthetic responses to elevated CO</w:t>
      </w:r>
      <w:r w:rsidR="002167E7">
        <w:rPr>
          <w:bCs/>
          <w:vertAlign w:val="subscript"/>
        </w:rPr>
        <w:t>2</w:t>
      </w:r>
      <w:r w:rsidR="002167E7">
        <w:rPr>
          <w:bCs/>
        </w:rPr>
        <w:t xml:space="preserve"> were decoupled from nitrogen supply.</w:t>
      </w:r>
      <w:r w:rsidR="009C0B25">
        <w:rPr>
          <w:bCs/>
        </w:rPr>
        <w:t xml:space="preserve"> I</w:t>
      </w:r>
      <w:r w:rsidR="00C45DC2">
        <w:rPr>
          <w:bCs/>
        </w:rPr>
        <w:t>nstead, i</w:t>
      </w:r>
      <w:r w:rsidR="009C0B25">
        <w:rPr>
          <w:bCs/>
        </w:rPr>
        <w:t xml:space="preserve">ncreased </w:t>
      </w:r>
      <w:r w:rsidR="009C0B25">
        <w:rPr>
          <w:bCs/>
          <w:i/>
          <w:iCs/>
        </w:rPr>
        <w:t>J</w:t>
      </w:r>
      <w:r w:rsidR="009C0B25">
        <w:rPr>
          <w:bCs/>
          <w:vertAlign w:val="subscript"/>
        </w:rPr>
        <w:t>max25</w:t>
      </w:r>
      <w:r w:rsidR="009C0B25">
        <w:rPr>
          <w:bCs/>
        </w:rPr>
        <w:t>:</w:t>
      </w:r>
      <w:r w:rsidR="009C0B25">
        <w:rPr>
          <w:bCs/>
          <w:i/>
          <w:iCs/>
        </w:rPr>
        <w:t>V</w:t>
      </w:r>
      <w:r w:rsidR="009C0B25">
        <w:rPr>
          <w:bCs/>
          <w:vertAlign w:val="subscript"/>
        </w:rPr>
        <w:t>cmax25</w:t>
      </w:r>
      <w:r w:rsidR="009C0B25">
        <w:rPr>
          <w:bCs/>
        </w:rPr>
        <w:t xml:space="preserve"> </w:t>
      </w:r>
      <w:r w:rsidR="00F41342">
        <w:rPr>
          <w:bCs/>
        </w:rPr>
        <w:t>under elevated CO</w:t>
      </w:r>
      <w:r w:rsidR="00F41342">
        <w:rPr>
          <w:bCs/>
          <w:vertAlign w:val="subscript"/>
        </w:rPr>
        <w:t>2</w:t>
      </w:r>
      <w:r w:rsidR="00F41342">
        <w:rPr>
          <w:bCs/>
        </w:rPr>
        <w:t xml:space="preserve"> </w:t>
      </w:r>
      <w:r w:rsidR="009C0B25">
        <w:rPr>
          <w:bCs/>
        </w:rPr>
        <w:t xml:space="preserve">indicated that plants responded to </w:t>
      </w:r>
      <w:r w:rsidR="00F41342">
        <w:rPr>
          <w:bCs/>
        </w:rPr>
        <w:t>increasing atmospheric</w:t>
      </w:r>
      <w:r w:rsidR="009C0B25">
        <w:rPr>
          <w:bCs/>
        </w:rPr>
        <w:t xml:space="preserve"> CO</w:t>
      </w:r>
      <w:r w:rsidR="009C0B25">
        <w:rPr>
          <w:bCs/>
          <w:vertAlign w:val="subscript"/>
        </w:rPr>
        <w:t>2</w:t>
      </w:r>
      <w:r w:rsidR="009C0B25">
        <w:rPr>
          <w:bCs/>
        </w:rPr>
        <w:t xml:space="preserve"> </w:t>
      </w:r>
      <w:r w:rsidR="00F41342">
        <w:rPr>
          <w:bCs/>
        </w:rPr>
        <w:t xml:space="preserve">concentrations </w:t>
      </w:r>
      <w:r w:rsidR="009C0B25">
        <w:rPr>
          <w:bCs/>
        </w:rPr>
        <w:t>by allowing enhanced net photosynthesis rates to be achieved by approaching equal co-limitation of Rubisco carboxylation</w:t>
      </w:r>
      <w:r w:rsidR="00C519FB">
        <w:rPr>
          <w:bCs/>
        </w:rPr>
        <w:t xml:space="preserve"> rate-limited photosynthesis</w:t>
      </w:r>
      <w:r w:rsidR="009C0B25">
        <w:rPr>
          <w:bCs/>
        </w:rPr>
        <w:t xml:space="preserve"> and electron transport for RuBP regeneration</w:t>
      </w:r>
      <w:r w:rsidR="00C519FB">
        <w:rPr>
          <w:bCs/>
        </w:rPr>
        <w:t xml:space="preserve"> rate-limited photosynthesis</w:t>
      </w:r>
      <w:r w:rsidR="00E84ABC">
        <w:rPr>
          <w:bCs/>
        </w:rPr>
        <w:t xml:space="preserve"> </w:t>
      </w:r>
      <w:r w:rsidR="00C52877">
        <w:rPr>
          <w:bCs/>
        </w:rPr>
        <w:fldChar w:fldCharType="begin" w:fldLock="1"/>
      </w:r>
      <w:r w:rsidR="00C52877">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C52877">
        <w:rPr>
          <w:bCs/>
        </w:rPr>
        <w:fldChar w:fldCharType="separate"/>
      </w:r>
      <w:r w:rsidR="00C52877" w:rsidRPr="00C52877">
        <w:rPr>
          <w:bCs/>
          <w:noProof/>
        </w:rPr>
        <w:t xml:space="preserve">(Chen </w:t>
      </w:r>
      <w:r w:rsidR="00C52877" w:rsidRPr="00C52877">
        <w:rPr>
          <w:bCs/>
          <w:i/>
          <w:noProof/>
        </w:rPr>
        <w:t>et al.</w:t>
      </w:r>
      <w:r w:rsidR="00C52877" w:rsidRPr="00C52877">
        <w:rPr>
          <w:bCs/>
          <w:noProof/>
        </w:rPr>
        <w:t xml:space="preserve">, 1993; Maire </w:t>
      </w:r>
      <w:r w:rsidR="00C52877" w:rsidRPr="00C52877">
        <w:rPr>
          <w:bCs/>
          <w:i/>
          <w:noProof/>
        </w:rPr>
        <w:t>et al.</w:t>
      </w:r>
      <w:r w:rsidR="00C52877" w:rsidRPr="00C52877">
        <w:rPr>
          <w:bCs/>
          <w:noProof/>
        </w:rPr>
        <w:t>, 2012)</w:t>
      </w:r>
      <w:r w:rsidR="00C52877">
        <w:rPr>
          <w:bCs/>
        </w:rPr>
        <w:fldChar w:fldCharType="end"/>
      </w:r>
      <w:r w:rsidR="00F41342">
        <w:rPr>
          <w:bCs/>
        </w:rPr>
        <w:t xml:space="preserve">. These responses support our hypothesis that </w:t>
      </w:r>
      <w:r w:rsidR="009C0B25">
        <w:rPr>
          <w:bCs/>
        </w:rPr>
        <w:t>leaf photosynthetic responses to elevated CO</w:t>
      </w:r>
      <w:r w:rsidR="009C0B25">
        <w:rPr>
          <w:bCs/>
          <w:vertAlign w:val="subscript"/>
        </w:rPr>
        <w:t>2</w:t>
      </w:r>
      <w:r w:rsidR="009C0B25">
        <w:rPr>
          <w:bCs/>
        </w:rPr>
        <w:t xml:space="preserve"> </w:t>
      </w:r>
      <w:r w:rsidR="00E84ABC">
        <w:rPr>
          <w:bCs/>
        </w:rPr>
        <w:t>are</w:t>
      </w:r>
      <w:r w:rsidR="009C0B25">
        <w:rPr>
          <w:bCs/>
        </w:rPr>
        <w:t xml:space="preserve"> driven by leaf nitrogen demand to build and maintain photosynthetic enzymes.</w:t>
      </w:r>
      <w:r w:rsidR="00F41342">
        <w:rPr>
          <w:bCs/>
        </w:rPr>
        <w:t xml:space="preserve"> </w:t>
      </w:r>
      <w:r w:rsidR="00C45DC2">
        <w:rPr>
          <w:bCs/>
        </w:rPr>
        <w:t>Photosynthetic responses to elevated CO</w:t>
      </w:r>
      <w:r w:rsidR="00C45DC2">
        <w:rPr>
          <w:bCs/>
          <w:vertAlign w:val="subscript"/>
        </w:rPr>
        <w:t>2</w:t>
      </w:r>
      <w:r w:rsidR="00C45DC2">
        <w:rPr>
          <w:bCs/>
        </w:rPr>
        <w:t xml:space="preserve"> corresponded with increased total leaf area and total biomass under elevated CO</w:t>
      </w:r>
      <w:r w:rsidR="00C45DC2">
        <w:rPr>
          <w:bCs/>
          <w:vertAlign w:val="subscript"/>
        </w:rPr>
        <w:t>2</w:t>
      </w:r>
      <w:r w:rsidR="00C45DC2">
        <w:rPr>
          <w:bCs/>
        </w:rPr>
        <w:t xml:space="preserve"> that was generally enhanced with increasing </w:t>
      </w:r>
      <w:ins w:id="172" w:author="Perkowski, Evan A [2]" w:date="2023-11-13T15:41:00Z">
        <w:r w:rsidR="00C52877">
          <w:rPr>
            <w:bCs/>
          </w:rPr>
          <w:t xml:space="preserve">nitrogen </w:t>
        </w:r>
      </w:ins>
      <w:r w:rsidR="00C45DC2">
        <w:rPr>
          <w:bCs/>
        </w:rPr>
        <w:t>fertilization. Inoculation also enhanced positive total leaf area and total biomass responses to elevated CO</w:t>
      </w:r>
      <w:r w:rsidR="00C45DC2">
        <w:rPr>
          <w:bCs/>
          <w:vertAlign w:val="subscript"/>
        </w:rPr>
        <w:t>2</w:t>
      </w:r>
      <w:r w:rsidR="00C45DC2">
        <w:rPr>
          <w:bCs/>
        </w:rPr>
        <w:t xml:space="preserve">, though this pattern was only observed under low </w:t>
      </w:r>
      <w:ins w:id="173" w:author="Perkowski, Evan A [2]" w:date="2023-11-13T15:41:00Z">
        <w:r w:rsidR="00C52877">
          <w:rPr>
            <w:bCs/>
          </w:rPr>
          <w:t xml:space="preserve">nitrogen </w:t>
        </w:r>
      </w:ins>
      <w:r w:rsidR="00C45DC2">
        <w:rPr>
          <w:bCs/>
        </w:rPr>
        <w:t xml:space="preserve">fertilization thresholds where individuals were </w:t>
      </w:r>
      <w:del w:id="174" w:author="Perkowski, Evan A [2]" w:date="2023-11-13T15:41:00Z">
        <w:r w:rsidR="00C45DC2" w:rsidDel="00C52877">
          <w:rPr>
            <w:bCs/>
          </w:rPr>
          <w:delText xml:space="preserve">strongly </w:delText>
        </w:r>
      </w:del>
      <w:r w:rsidR="00C45DC2">
        <w:rPr>
          <w:bCs/>
        </w:rPr>
        <w:t xml:space="preserve">invested </w:t>
      </w:r>
      <w:ins w:id="175" w:author="Perkowski, Evan A [2]" w:date="2023-11-13T15:41:00Z">
        <w:r w:rsidR="00C52877">
          <w:rPr>
            <w:bCs/>
          </w:rPr>
          <w:t xml:space="preserve">strongly </w:t>
        </w:r>
      </w:ins>
      <w:r w:rsidR="00C45DC2">
        <w:rPr>
          <w:bCs/>
        </w:rPr>
        <w:t>in nitrogen fixation.</w:t>
      </w:r>
      <w:r w:rsidR="00F41342">
        <w:rPr>
          <w:bCs/>
        </w:rPr>
        <w:t xml:space="preserve"> These results support our hypothesis that whole-plant responses to elevated CO</w:t>
      </w:r>
      <w:r w:rsidR="00F41342">
        <w:rPr>
          <w:bCs/>
          <w:vertAlign w:val="subscript"/>
        </w:rPr>
        <w:t>2</w:t>
      </w:r>
      <w:r w:rsidR="00F41342">
        <w:rPr>
          <w:bCs/>
        </w:rPr>
        <w:t xml:space="preserve"> </w:t>
      </w:r>
      <w:r w:rsidR="00E84ABC">
        <w:rPr>
          <w:bCs/>
        </w:rPr>
        <w:t>are</w:t>
      </w:r>
      <w:r w:rsidR="00F41342">
        <w:rPr>
          <w:bCs/>
        </w:rPr>
        <w:t xml:space="preserve"> constrained by nitrogen </w:t>
      </w:r>
      <w:r w:rsidR="00AE001C">
        <w:rPr>
          <w:bCs/>
        </w:rPr>
        <w:t>supply and</w:t>
      </w:r>
      <w:r w:rsidR="003519F7">
        <w:rPr>
          <w:bCs/>
        </w:rPr>
        <w:t xml:space="preserve"> suggest that effects of </w:t>
      </w:r>
      <w:r w:rsidR="00AE001C">
        <w:rPr>
          <w:bCs/>
        </w:rPr>
        <w:t>nitrogen fixation</w:t>
      </w:r>
      <w:r w:rsidR="003519F7">
        <w:rPr>
          <w:bCs/>
        </w:rPr>
        <w:t xml:space="preserve"> on plant responses to elevated CO</w:t>
      </w:r>
      <w:r w:rsidR="003519F7">
        <w:rPr>
          <w:bCs/>
          <w:vertAlign w:val="subscript"/>
        </w:rPr>
        <w:t>2</w:t>
      </w:r>
      <w:r w:rsidR="003519F7">
        <w:rPr>
          <w:bCs/>
        </w:rPr>
        <w:t xml:space="preserve"> are context dependent on nitrogen supply</w:t>
      </w:r>
      <w:r w:rsidR="00F41342">
        <w:rPr>
          <w:bCs/>
        </w:rPr>
        <w:t>.</w:t>
      </w:r>
    </w:p>
    <w:p w14:paraId="7F98FFA7" w14:textId="03EF35D8" w:rsidR="00F41342" w:rsidRDefault="005B3634" w:rsidP="00F41342">
      <w:pPr>
        <w:spacing w:line="360" w:lineRule="auto"/>
        <w:ind w:firstLine="720"/>
        <w:rPr>
          <w:bCs/>
        </w:rPr>
      </w:pPr>
      <w:r>
        <w:rPr>
          <w:bCs/>
        </w:rPr>
        <w:t xml:space="preserve">Combined, </w:t>
      </w:r>
      <w:r w:rsidR="00C45DC2">
        <w:rPr>
          <w:bCs/>
        </w:rPr>
        <w:t xml:space="preserve">these </w:t>
      </w:r>
      <w:r>
        <w:rPr>
          <w:bCs/>
        </w:rPr>
        <w:t>results indicate that nitrogen supply and demand are each important factors that drive plant responses to elevated CO</w:t>
      </w:r>
      <w:r>
        <w:rPr>
          <w:bCs/>
          <w:vertAlign w:val="subscript"/>
        </w:rPr>
        <w:t>2</w:t>
      </w:r>
      <w:r>
        <w:rPr>
          <w:bCs/>
        </w:rPr>
        <w:t xml:space="preserve"> – leaf nitrogen demand to build and maintain photosynthetic enzymes dr</w:t>
      </w:r>
      <w:r w:rsidR="00C45DC2">
        <w:rPr>
          <w:bCs/>
        </w:rPr>
        <w:t>ove</w:t>
      </w:r>
      <w:r>
        <w:rPr>
          <w:bCs/>
        </w:rPr>
        <w:t xml:space="preserve"> leaf photosynthetic responses to elevated CO</w:t>
      </w:r>
      <w:r>
        <w:rPr>
          <w:bCs/>
          <w:vertAlign w:val="subscript"/>
        </w:rPr>
        <w:t>2</w:t>
      </w:r>
      <w:r w:rsidR="00C45DC2">
        <w:rPr>
          <w:bCs/>
        </w:rPr>
        <w:t xml:space="preserve"> following patterns expected from eco-evolutionary optimality theory</w:t>
      </w:r>
      <w:r>
        <w:rPr>
          <w:bCs/>
        </w:rPr>
        <w:t>, while nitrogen supply constrain</w:t>
      </w:r>
      <w:r w:rsidR="00C45DC2">
        <w:rPr>
          <w:bCs/>
        </w:rPr>
        <w:t>ed</w:t>
      </w:r>
      <w:r>
        <w:rPr>
          <w:bCs/>
        </w:rPr>
        <w:t xml:space="preserve"> whole-plant growth responses to elevated CO</w:t>
      </w:r>
      <w:r>
        <w:rPr>
          <w:bCs/>
          <w:vertAlign w:val="subscript"/>
        </w:rPr>
        <w:t>2</w:t>
      </w:r>
      <w:r w:rsidR="00C45DC2">
        <w:rPr>
          <w:bCs/>
        </w:rPr>
        <w:t xml:space="preserve"> following patterns expected from progressive nitrogen limitation</w:t>
      </w:r>
      <w:r>
        <w:rPr>
          <w:bCs/>
        </w:rPr>
        <w:t xml:space="preserve">. </w:t>
      </w:r>
      <w:r w:rsidR="00C45DC2">
        <w:rPr>
          <w:bCs/>
        </w:rPr>
        <w:t>Results from this experiment provide strong support for photosynthetic patterns expected from eco-evolutionary optimality theory, providing additional evidence suggesting that terrestrial biosphere models may improve the</w:t>
      </w:r>
      <w:r w:rsidR="00F41342">
        <w:rPr>
          <w:bCs/>
        </w:rPr>
        <w:t>ir</w:t>
      </w:r>
      <w:r w:rsidR="00C45DC2">
        <w:rPr>
          <w:bCs/>
        </w:rPr>
        <w:t xml:space="preserve"> simulation of leaf photosynthetic processes under </w:t>
      </w:r>
      <w:r w:rsidR="00C45DC2">
        <w:rPr>
          <w:bCs/>
        </w:rPr>
        <w:lastRenderedPageBreak/>
        <w:t xml:space="preserve">future novel environments by considering frameworks that adopt optimality principles </w:t>
      </w:r>
      <w:r w:rsidR="00C45DC2">
        <w:rPr>
          <w:bCs/>
        </w:rPr>
        <w:fldChar w:fldCharType="begin" w:fldLock="1"/>
      </w:r>
      <w:r w:rsidR="00AE001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Smith &amp; Keenan, 2020; Harrison &lt;i&gt;et al.&lt;/i&gt;, 2021; Luo &lt;i&gt;et al.&lt;/i&gt;, 2021)","plainTextFormattedCitation":"(Smith &amp; Keenan, 2020; Harrison et al., 2021; Luo et al., 2021)","previouslyFormattedCitation":"(Smith &amp; Keenan, 2020; Harrison &lt;i&gt;et al.&lt;/i&gt;, 2021; Luo &lt;i&gt;et al.&lt;/i&gt;, 2021)"},"properties":{"noteIndex":0},"schema":"https://github.com/citation-style-language/schema/raw/master/csl-citation.json"}</w:instrText>
      </w:r>
      <w:r w:rsidR="00C45DC2">
        <w:rPr>
          <w:bCs/>
        </w:rPr>
        <w:fldChar w:fldCharType="separate"/>
      </w:r>
      <w:r w:rsidR="00C45DC2" w:rsidRPr="00C45DC2">
        <w:rPr>
          <w:bCs/>
          <w:noProof/>
        </w:rPr>
        <w:t xml:space="preserve">(Smith &amp; Keenan, 2020; Harrison </w:t>
      </w:r>
      <w:r w:rsidR="00C45DC2" w:rsidRPr="00C45DC2">
        <w:rPr>
          <w:bCs/>
          <w:i/>
          <w:noProof/>
        </w:rPr>
        <w:t>et al.</w:t>
      </w:r>
      <w:r w:rsidR="00C45DC2" w:rsidRPr="00C45DC2">
        <w:rPr>
          <w:bCs/>
          <w:noProof/>
        </w:rPr>
        <w:t xml:space="preserve">, 2021; Luo </w:t>
      </w:r>
      <w:r w:rsidR="00C45DC2" w:rsidRPr="00C45DC2">
        <w:rPr>
          <w:bCs/>
          <w:i/>
          <w:noProof/>
        </w:rPr>
        <w:t>et al.</w:t>
      </w:r>
      <w:r w:rsidR="00C45DC2" w:rsidRPr="00C45DC2">
        <w:rPr>
          <w:bCs/>
          <w:noProof/>
        </w:rPr>
        <w:t>, 2021)</w:t>
      </w:r>
      <w:r w:rsidR="00C45DC2">
        <w:rPr>
          <w:bCs/>
        </w:rPr>
        <w:fldChar w:fldCharType="end"/>
      </w:r>
      <w:r w:rsidR="00C45DC2">
        <w:rPr>
          <w:bCs/>
        </w:rPr>
        <w:t>.</w:t>
      </w:r>
      <w:r w:rsidR="00F41342">
        <w:rPr>
          <w:bCs/>
        </w:rPr>
        <w:t xml:space="preserve"> Below, we expand and contextualize these conclusions and suggest their implications for terrestrial biosphere model development.</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728F4DE3" w14:textId="25E12F76" w:rsidR="005B3634" w:rsidRPr="002D0632" w:rsidRDefault="00F41342" w:rsidP="006E5E37">
      <w:pPr>
        <w:spacing w:line="360" w:lineRule="auto"/>
        <w:rPr>
          <w:bCs/>
        </w:rPr>
      </w:pPr>
      <w:r>
        <w:t>Leaf photosynthetic responses to elevated CO</w:t>
      </w:r>
      <w:r>
        <w:rPr>
          <w:vertAlign w:val="subscript"/>
        </w:rPr>
        <w:t>2</w:t>
      </w:r>
      <w:r w:rsidR="006E5E37">
        <w:rPr>
          <w:bCs/>
        </w:rPr>
        <w:t xml:space="preserve"> </w:t>
      </w:r>
      <w:r>
        <w:rPr>
          <w:bCs/>
        </w:rPr>
        <w:t>we</w:t>
      </w:r>
      <w:r w:rsidR="009D1515">
        <w:rPr>
          <w:bCs/>
        </w:rPr>
        <w:t xml:space="preserve">re consistent with previous studies that have investigated or reviewed leaf responses to </w:t>
      </w:r>
      <w:r w:rsidR="008C7A0B">
        <w:rPr>
          <w:bCs/>
        </w:rPr>
        <w:t xml:space="preserve">elevated </w:t>
      </w:r>
      <w:r w:rsidR="009D1515">
        <w:rPr>
          <w:bCs/>
        </w:rPr>
        <w:t>CO</w:t>
      </w:r>
      <w:r w:rsidR="009D1515">
        <w:rPr>
          <w:bCs/>
          <w:vertAlign w:val="subscript"/>
        </w:rPr>
        <w:t>2</w:t>
      </w:r>
      <w:r w:rsidR="009D1515">
        <w:rPr>
          <w:bCs/>
        </w:rPr>
        <w:t xml:space="preserve"> </w:t>
      </w:r>
      <w:r w:rsidR="009D1515">
        <w:rPr>
          <w:bCs/>
        </w:rPr>
        <w:fldChar w:fldCharType="begin" w:fldLock="1"/>
      </w:r>
      <w:r w:rsidR="00417E55">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2 response of grassland species exposed to 9 years of free-air CO2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Pr>
          <w:bCs/>
        </w:rPr>
        <w:t xml:space="preserve">eco-evolutionary </w:t>
      </w:r>
      <w:r w:rsidR="007A52C3">
        <w:rPr>
          <w:bCs/>
        </w:rPr>
        <w:t xml:space="preserve">optimality theory </w:t>
      </w:r>
      <w:r w:rsidR="00D875B0">
        <w:rPr>
          <w:bCs/>
        </w:rPr>
        <w:fldChar w:fldCharType="begin" w:fldLock="1"/>
      </w:r>
      <w:r w:rsidR="002167E7">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8","issue":"6","issued":{"date-parts":[["2021"]]},"page":"2125-2141","title":"Eco-evolutionary optimality as a means to improve vegetation and land-surface models","type":"article-journal","volume":"231"},"uris":["http://www.mendeley.com/documents/?uuid=2837baf0-53ee-43fe-941a-4c071cdb25c8"]}],"mendeley":{"formattedCitation":"(Chen &lt;i&gt;et al.&lt;/i&gt;, 1993; Wright &lt;i&gt;et al.&lt;/i&gt;, 2003; Maire &lt;i&gt;et al.&lt;/i&gt;, 2012; Prentice &lt;i&gt;et al.&lt;/i&gt;, 2014; Wang &lt;i&gt;et al.&lt;/i&gt;, 2017; Smith &lt;i&gt;et al.&lt;/i&gt;, 2019; Smith &amp; Keenan, 2020; Harrison &lt;i&gt;et al.&lt;/i&gt;, 2021)","plainTextFormattedCitation":"(Chen et al., 1993; Wright et al., 2003; Maire et al., 2012; Prentice et al., 2014; Wang et al., 2017; Smith et al., 2019; Smith &amp; Keenan, 2020; Harrison et al., 2021)","previouslyFormattedCitation":"(Chen &lt;i&gt;et al.&lt;/i&gt;, 1993; Wright &lt;i&gt;et al.&lt;/i&gt;, 2003; Maire &lt;i&gt;et al.&lt;/i&gt;, 2012; Prentice &lt;i&gt;et al.&lt;/i&gt;, 2014; Wang &lt;i&gt;et al.&lt;/i&gt;, 2017; Smith &lt;i&gt;et al.&lt;/i&gt;, 2019; Smith &amp; Keenan, 2020; Harrison &lt;i&gt;et al.&lt;/i&gt;, 2021)"},"properties":{"noteIndex":0},"schema":"https://github.com/citation-style-language/schema/raw/master/csl-citation.json"}</w:instrText>
      </w:r>
      <w:r w:rsidR="00D875B0">
        <w:rPr>
          <w:bCs/>
        </w:rPr>
        <w:fldChar w:fldCharType="separate"/>
      </w:r>
      <w:r w:rsidR="002521FB" w:rsidRPr="002521FB">
        <w:rPr>
          <w:bCs/>
          <w:noProof/>
        </w:rPr>
        <w:t xml:space="preserve">(Chen </w:t>
      </w:r>
      <w:r w:rsidR="002521FB" w:rsidRPr="002521FB">
        <w:rPr>
          <w:bCs/>
          <w:i/>
          <w:noProof/>
        </w:rPr>
        <w:t>et al.</w:t>
      </w:r>
      <w:r w:rsidR="002521FB" w:rsidRPr="002521FB">
        <w:rPr>
          <w:bCs/>
          <w:noProof/>
        </w:rPr>
        <w:t xml:space="preserve">, 1993; Wright </w:t>
      </w:r>
      <w:r w:rsidR="002521FB" w:rsidRPr="002521FB">
        <w:rPr>
          <w:bCs/>
          <w:i/>
          <w:noProof/>
        </w:rPr>
        <w:t>et al.</w:t>
      </w:r>
      <w:r w:rsidR="002521FB" w:rsidRPr="002521FB">
        <w:rPr>
          <w:bCs/>
          <w:noProof/>
        </w:rPr>
        <w:t xml:space="preserve">, 2003; Maire </w:t>
      </w:r>
      <w:r w:rsidR="002521FB" w:rsidRPr="002521FB">
        <w:rPr>
          <w:bCs/>
          <w:i/>
          <w:noProof/>
        </w:rPr>
        <w:t>et al.</w:t>
      </w:r>
      <w:r w:rsidR="002521FB" w:rsidRPr="002521FB">
        <w:rPr>
          <w:bCs/>
          <w:noProof/>
        </w:rPr>
        <w:t xml:space="preserve">, 2012; Prentice </w:t>
      </w:r>
      <w:r w:rsidR="002521FB" w:rsidRPr="002521FB">
        <w:rPr>
          <w:bCs/>
          <w:i/>
          <w:noProof/>
        </w:rPr>
        <w:t>et al.</w:t>
      </w:r>
      <w:r w:rsidR="002521FB" w:rsidRPr="002521FB">
        <w:rPr>
          <w:bCs/>
          <w:noProof/>
        </w:rPr>
        <w:t xml:space="preserve">, 2014; Wang </w:t>
      </w:r>
      <w:r w:rsidR="002521FB" w:rsidRPr="002521FB">
        <w:rPr>
          <w:bCs/>
          <w:i/>
          <w:noProof/>
        </w:rPr>
        <w:t>et al.</w:t>
      </w:r>
      <w:r w:rsidR="002521FB" w:rsidRPr="002521FB">
        <w:rPr>
          <w:bCs/>
          <w:noProof/>
        </w:rPr>
        <w:t xml:space="preserve">, 2017; Smith </w:t>
      </w:r>
      <w:r w:rsidR="002521FB" w:rsidRPr="002521FB">
        <w:rPr>
          <w:bCs/>
          <w:i/>
          <w:noProof/>
        </w:rPr>
        <w:t>et al.</w:t>
      </w:r>
      <w:r w:rsidR="002521FB" w:rsidRPr="002521FB">
        <w:rPr>
          <w:bCs/>
          <w:noProof/>
        </w:rPr>
        <w:t xml:space="preserve">, 2019; Smith &amp; Keenan, 2020; Harrison </w:t>
      </w:r>
      <w:r w:rsidR="002521FB" w:rsidRPr="002521FB">
        <w:rPr>
          <w:bCs/>
          <w:i/>
          <w:noProof/>
        </w:rPr>
        <w:t>et al.</w:t>
      </w:r>
      <w:r w:rsidR="002521FB" w:rsidRPr="002521FB">
        <w:rPr>
          <w:bCs/>
          <w:noProof/>
        </w:rPr>
        <w:t>, 2021)</w:t>
      </w:r>
      <w:r w:rsidR="00D875B0">
        <w:rPr>
          <w:bCs/>
        </w:rPr>
        <w:fldChar w:fldCharType="end"/>
      </w:r>
      <w:r w:rsidR="009D1515">
        <w:rPr>
          <w:bCs/>
        </w:rPr>
        <w:t>.</w:t>
      </w:r>
      <w:r w:rsidR="006E5E37">
        <w:rPr>
          <w:bCs/>
        </w:rPr>
        <w:t xml:space="preserve"> </w:t>
      </w:r>
      <w:r w:rsidR="00A13318">
        <w:rPr>
          <w:bCs/>
        </w:rPr>
        <w:t>Supporting</w:t>
      </w:r>
      <w:r w:rsidR="005879E8">
        <w:rPr>
          <w:bCs/>
        </w:rPr>
        <w:t xml:space="preserve"> </w:t>
      </w:r>
      <w:r w:rsidR="00452313">
        <w:rPr>
          <w:bCs/>
        </w:rPr>
        <w:t>eco-evolutionary optimality theory</w:t>
      </w:r>
      <w:r w:rsidR="005879E8">
        <w:rPr>
          <w:bCs/>
        </w:rPr>
        <w:t>, positive effect</w:t>
      </w:r>
      <w:r w:rsidR="004963E1">
        <w:rPr>
          <w:bCs/>
        </w:rPr>
        <w:t>s</w:t>
      </w:r>
      <w:r w:rsidR="005879E8">
        <w:rPr>
          <w:bCs/>
        </w:rPr>
        <w:t xml:space="preserve"> of elevated CO</w:t>
      </w:r>
      <w:r w:rsidR="005879E8">
        <w:rPr>
          <w:bCs/>
          <w:vertAlign w:val="subscript"/>
        </w:rPr>
        <w:t>2</w:t>
      </w:r>
      <w:r w:rsidR="005879E8">
        <w:rPr>
          <w:bCs/>
        </w:rPr>
        <w:t xml:space="preserve"> on </w:t>
      </w:r>
      <w:proofErr w:type="spellStart"/>
      <w:r w:rsidR="005879E8">
        <w:rPr>
          <w:bCs/>
          <w:i/>
          <w:iCs/>
        </w:rPr>
        <w:t>A</w:t>
      </w:r>
      <w:r w:rsidR="005879E8">
        <w:rPr>
          <w:bCs/>
          <w:vertAlign w:val="subscript"/>
        </w:rPr>
        <w:t>net,growth</w:t>
      </w:r>
      <w:proofErr w:type="spellEnd"/>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elevated 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sidR="00A13318">
        <w:rPr>
          <w:bCs/>
        </w:rPr>
        <w:t>similar</w:t>
      </w:r>
      <w:r w:rsidR="00821D9F">
        <w:rPr>
          <w:bCs/>
        </w:rPr>
        <w:t xml:space="preserve"> </w:t>
      </w:r>
      <w:r w:rsidR="00A13318">
        <w:rPr>
          <w:bCs/>
        </w:rPr>
        <w:t xml:space="preserve">across </w:t>
      </w:r>
      <w:r w:rsidR="00D875B0">
        <w:rPr>
          <w:bCs/>
        </w:rPr>
        <w:t xml:space="preserve">the </w:t>
      </w:r>
      <w:commentRangeStart w:id="176"/>
      <w:commentRangeStart w:id="177"/>
      <w:r w:rsidR="00FB203E">
        <w:rPr>
          <w:bCs/>
        </w:rPr>
        <w:t>nitrogen</w:t>
      </w:r>
      <w:r w:rsidR="009D476A">
        <w:rPr>
          <w:bCs/>
        </w:rPr>
        <w:t xml:space="preserve"> </w:t>
      </w:r>
      <w:commentRangeEnd w:id="176"/>
      <w:r w:rsidR="009D476A">
        <w:rPr>
          <w:rStyle w:val="CommentReference"/>
        </w:rPr>
        <w:commentReference w:id="176"/>
      </w:r>
      <w:commentRangeEnd w:id="177"/>
      <w:r w:rsidR="00C52877">
        <w:rPr>
          <w:rStyle w:val="CommentReference"/>
        </w:rPr>
        <w:commentReference w:id="177"/>
      </w:r>
      <w:r w:rsidR="00D875B0">
        <w:rPr>
          <w:bCs/>
        </w:rPr>
        <w:t>fertilization gradient</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2D0632">
        <w:rPr>
          <w:bCs/>
        </w:rPr>
        <w:t xml:space="preserve">decoupled from nitrogen supply. Instead, increased </w:t>
      </w:r>
      <w:r w:rsidR="005B3634">
        <w:rPr>
          <w:bCs/>
          <w:i/>
          <w:iCs/>
        </w:rPr>
        <w:t>J</w:t>
      </w:r>
      <w:r w:rsidR="005B3634">
        <w:rPr>
          <w:bCs/>
          <w:vertAlign w:val="subscript"/>
        </w:rPr>
        <w:t>max25</w:t>
      </w:r>
      <w:r w:rsidR="005B3634">
        <w:rPr>
          <w:bCs/>
        </w:rPr>
        <w:t>:</w:t>
      </w:r>
      <w:r w:rsidR="005B3634">
        <w:rPr>
          <w:bCs/>
          <w:i/>
          <w:iCs/>
        </w:rPr>
        <w:t>V</w:t>
      </w:r>
      <w:r w:rsidR="005B3634">
        <w:rPr>
          <w:bCs/>
          <w:vertAlign w:val="subscript"/>
        </w:rPr>
        <w:t>cmax25</w:t>
      </w:r>
      <w:r w:rsidR="005B3634">
        <w:rPr>
          <w:bCs/>
        </w:rPr>
        <w:t xml:space="preserve"> and photosynthetic nitrogen-use efficiency under elevated CO</w:t>
      </w:r>
      <w:r w:rsidR="005B3634">
        <w:rPr>
          <w:bCs/>
          <w:vertAlign w:val="subscript"/>
        </w:rPr>
        <w:t>2</w:t>
      </w:r>
      <w:r w:rsidR="005B3634">
        <w:rPr>
          <w:bCs/>
        </w:rPr>
        <w:t xml:space="preserve"> </w:t>
      </w:r>
      <w:r w:rsidR="002D0632">
        <w:rPr>
          <w:bCs/>
        </w:rPr>
        <w:t xml:space="preserve">provide strong support for the idea that leaves </w:t>
      </w:r>
      <w:r w:rsidR="005B3634">
        <w:rPr>
          <w:bCs/>
        </w:rPr>
        <w:t xml:space="preserve">were downregulating </w:t>
      </w:r>
      <w:r w:rsidR="005B3634">
        <w:rPr>
          <w:bCs/>
          <w:i/>
          <w:iCs/>
        </w:rPr>
        <w:t>V</w:t>
      </w:r>
      <w:r w:rsidR="005B3634">
        <w:rPr>
          <w:bCs/>
          <w:vertAlign w:val="subscript"/>
        </w:rPr>
        <w:t>cmax25</w:t>
      </w:r>
      <w:r w:rsidR="005B3634">
        <w:rPr>
          <w:bCs/>
        </w:rPr>
        <w:t xml:space="preserve"> in response to </w:t>
      </w:r>
      <w:r w:rsidR="005B3634">
        <w:t>e</w:t>
      </w:r>
      <w:r w:rsidR="008C7A0B">
        <w:t xml:space="preserve">levated </w:t>
      </w:r>
      <w:r w:rsidR="005B3634">
        <w:t>CO</w:t>
      </w:r>
      <w:r w:rsidR="005B3634">
        <w:rPr>
          <w:vertAlign w:val="subscript"/>
        </w:rPr>
        <w:t>2</w:t>
      </w:r>
      <w:r w:rsidR="005B3634">
        <w:rPr>
          <w:bCs/>
        </w:rPr>
        <w:t xml:space="preserve"> such that </w:t>
      </w:r>
      <w:r w:rsidR="004014B1">
        <w:rPr>
          <w:bCs/>
        </w:rPr>
        <w:t xml:space="preserve">enhanced </w:t>
      </w:r>
      <w:r w:rsidR="005B3634">
        <w:rPr>
          <w:bCs/>
        </w:rPr>
        <w:t xml:space="preserve">net photosynthesis rates approached becoming equally co-limited by Rubisco carboxylation and RuBP regeneration </w:t>
      </w:r>
      <w:r w:rsidR="005B3634">
        <w:rPr>
          <w:bCs/>
        </w:rPr>
        <w:fldChar w:fldCharType="begin" w:fldLock="1"/>
      </w:r>
      <w:r w:rsidR="00AC21AF">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5B3634">
        <w:rPr>
          <w:bCs/>
        </w:rPr>
        <w:fldChar w:fldCharType="separate"/>
      </w:r>
      <w:r w:rsidR="00AE001C" w:rsidRPr="00AE001C">
        <w:rPr>
          <w:bCs/>
          <w:noProof/>
        </w:rPr>
        <w:t xml:space="preserve">(Chen </w:t>
      </w:r>
      <w:r w:rsidR="00AE001C" w:rsidRPr="00AE001C">
        <w:rPr>
          <w:bCs/>
          <w:i/>
          <w:noProof/>
        </w:rPr>
        <w:t>et al.</w:t>
      </w:r>
      <w:r w:rsidR="00AE001C" w:rsidRPr="00AE001C">
        <w:rPr>
          <w:bCs/>
          <w:noProof/>
        </w:rPr>
        <w:t xml:space="preserve">, 1993; Maire </w:t>
      </w:r>
      <w:r w:rsidR="00AE001C" w:rsidRPr="00AE001C">
        <w:rPr>
          <w:bCs/>
          <w:i/>
          <w:noProof/>
        </w:rPr>
        <w:t>et al.</w:t>
      </w:r>
      <w:r w:rsidR="00AE001C" w:rsidRPr="00AE001C">
        <w:rPr>
          <w:bCs/>
          <w:noProof/>
        </w:rPr>
        <w:t>, 2012; Smith &amp; Keenan, 2020)</w:t>
      </w:r>
      <w:r w:rsidR="005B3634">
        <w:rPr>
          <w:bCs/>
        </w:rPr>
        <w:fldChar w:fldCharType="end"/>
      </w:r>
      <w:r w:rsidR="005B3634">
        <w:rPr>
          <w:bCs/>
        </w:rPr>
        <w:t>.</w:t>
      </w:r>
    </w:p>
    <w:p w14:paraId="67E9ADA0" w14:textId="57F4D65D" w:rsidR="00A333A1" w:rsidRDefault="002E28D6" w:rsidP="00491BF7">
      <w:pPr>
        <w:spacing w:line="360" w:lineRule="auto"/>
        <w:ind w:firstLine="720"/>
        <w:rPr>
          <w:bCs/>
        </w:rPr>
      </w:pPr>
      <w:r>
        <w:rPr>
          <w:bCs/>
        </w:rPr>
        <w:t>Whole-plant</w:t>
      </w:r>
      <w:r w:rsidR="00A73375">
        <w:rPr>
          <w:bCs/>
        </w:rPr>
        <w:t xml:space="preserve"> responses </w:t>
      </w:r>
      <w:r>
        <w:rPr>
          <w:bCs/>
        </w:rPr>
        <w:t>were also</w:t>
      </w:r>
      <w:r w:rsidR="00F41342">
        <w:rPr>
          <w:bCs/>
        </w:rPr>
        <w:t xml:space="preserve"> </w:t>
      </w:r>
      <w:r w:rsidR="00F41081">
        <w:rPr>
          <w:bCs/>
        </w:rPr>
        <w:t>consistent with previous studies</w:t>
      </w:r>
      <w:r w:rsidR="00ED7444">
        <w:rPr>
          <w:bCs/>
        </w:rPr>
        <w:t xml:space="preserve"> that </w:t>
      </w:r>
      <w:r w:rsidR="002D0632">
        <w:rPr>
          <w:bCs/>
        </w:rPr>
        <w:t xml:space="preserve">have </w:t>
      </w:r>
      <w:r w:rsidR="00ED7444">
        <w:rPr>
          <w:bCs/>
        </w:rPr>
        <w:t>investigate</w:t>
      </w:r>
      <w:r w:rsidR="002D0632">
        <w:rPr>
          <w:bCs/>
        </w:rPr>
        <w:t>d</w:t>
      </w:r>
      <w:r w:rsidR="00ED7444">
        <w:rPr>
          <w:bCs/>
        </w:rPr>
        <w:t xml:space="preserve"> plant responses to elevated CO</w:t>
      </w:r>
      <w:r w:rsidR="00ED7444">
        <w:rPr>
          <w:bCs/>
          <w:vertAlign w:val="subscript"/>
        </w:rPr>
        <w:t>2</w:t>
      </w:r>
      <w:r w:rsidR="00F41081">
        <w:rPr>
          <w:bCs/>
        </w:rPr>
        <w:t xml:space="preserve"> </w:t>
      </w:r>
      <w:commentRangeStart w:id="178"/>
      <w:commentRangeStart w:id="179"/>
      <w:r w:rsidR="00F41081">
        <w:rPr>
          <w:bCs/>
        </w:rPr>
        <w:fldChar w:fldCharType="begin" w:fldLock="1"/>
      </w:r>
      <w:r w:rsidR="008628D8">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2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5","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5","issue":"45","issued":{"date-parts":[["2010"]]},"page":"19368-19373","title":"CO2 enhancement of forest productivity constrained by limited nitrogen availability","type":"article-journal","volume":"107"},"uris":["http://www.mendeley.com/documents/?uuid=e767abd0-6adf-454f-b204-7f6ea57b1637"]},{"id":"ITEM-6","itemData":{"DOI":"10.1111/j.1365-2486.2012.02797.x","ISSN":"13541013","author":[{"dropping-particle":"","family":"Smith","given":"Nicholas G","non-dropping-particle":"","parse-names":false,"suffix":""},{"dropping-particle":"","family":"Dukes","given":"Jeffrey S","non-dropping-particle":"","parse-names":false,"suffix":""}],"container-title":"Global Change Biology","id":"ITEM-6","issue":"1","issued":{"date-parts":[["2013","1"]]},"page":"45-63","title":"Plant respiration and photosynthesis in global-scale models: incorporating acclimation to temperature and CO 2","type":"article-journal","volume":"19"},"uris":["http://www.mendeley.com/documents/?uuid=3d7a4e74-e145-4f5d-8588-5be639c75aca"]},{"id":"ITEM-7","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7","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Makino &lt;i&gt;et al.&lt;/i&gt;, 1997; Ainsworth &lt;i&gt;et al.&lt;/i&gt;, 2002; Hungate &lt;i&gt;et al.&lt;/i&gt;, 2003; Ainsworth &amp; Long, 2005; Norby &lt;i&gt;et al.&lt;/i&gt;, 2010; Smith &amp; Dukes, 2013; Poorter &lt;i&gt;et al.&lt;/i&gt;, 2022)","plainTextFormattedCitation":"(Makino et al., 1997; Ainsworth et al., 2002; Hungate et al., 2003; Ainsworth &amp; Long, 2005; Norby et al., 2010; Smith &amp; Dukes, 2013; Poorter et al., 2022)","previouslyFormattedCitation":"(Makino &lt;i&gt;et al.&lt;/i&gt;, 1997; Ainsworth &lt;i&gt;et al.&lt;/i&gt;, 2002; Hungate &lt;i&gt;et al.&lt;/i&gt;, 2003; Ainsworth &amp; Long, 2005; Norby &lt;i&gt;et al.&lt;/i&gt;, 2010; Smith &amp; Dukes, 2013; Poorter &lt;i&gt;et al.&lt;/i&gt;, 2022)"},"properties":{"noteIndex":0},"schema":"https://github.com/citation-style-language/schema/raw/master/csl-citation.json"}</w:instrText>
      </w:r>
      <w:r w:rsidR="00F41081">
        <w:rPr>
          <w:bCs/>
        </w:rPr>
        <w:fldChar w:fldCharType="separate"/>
      </w:r>
      <w:r w:rsidR="008628D8" w:rsidRPr="008628D8">
        <w:rPr>
          <w:bCs/>
          <w:noProof/>
        </w:rPr>
        <w:t xml:space="preserve">(Makino </w:t>
      </w:r>
      <w:r w:rsidR="008628D8" w:rsidRPr="008628D8">
        <w:rPr>
          <w:bCs/>
          <w:i/>
          <w:noProof/>
        </w:rPr>
        <w:t>et al.</w:t>
      </w:r>
      <w:r w:rsidR="008628D8" w:rsidRPr="008628D8">
        <w:rPr>
          <w:bCs/>
          <w:noProof/>
        </w:rPr>
        <w:t xml:space="preserve">, 1997; Ainsworth </w:t>
      </w:r>
      <w:r w:rsidR="008628D8" w:rsidRPr="008628D8">
        <w:rPr>
          <w:bCs/>
          <w:i/>
          <w:noProof/>
        </w:rPr>
        <w:t>et al.</w:t>
      </w:r>
      <w:r w:rsidR="008628D8" w:rsidRPr="008628D8">
        <w:rPr>
          <w:bCs/>
          <w:noProof/>
        </w:rPr>
        <w:t xml:space="preserve">, 2002; Hungate </w:t>
      </w:r>
      <w:r w:rsidR="008628D8" w:rsidRPr="008628D8">
        <w:rPr>
          <w:bCs/>
          <w:i/>
          <w:noProof/>
        </w:rPr>
        <w:t>et al.</w:t>
      </w:r>
      <w:r w:rsidR="008628D8" w:rsidRPr="008628D8">
        <w:rPr>
          <w:bCs/>
          <w:noProof/>
        </w:rPr>
        <w:t xml:space="preserve">, 2003; Ainsworth &amp; Long, 2005; Norby </w:t>
      </w:r>
      <w:r w:rsidR="008628D8" w:rsidRPr="008628D8">
        <w:rPr>
          <w:bCs/>
          <w:i/>
          <w:noProof/>
        </w:rPr>
        <w:t>et al.</w:t>
      </w:r>
      <w:r w:rsidR="008628D8" w:rsidRPr="008628D8">
        <w:rPr>
          <w:bCs/>
          <w:noProof/>
        </w:rPr>
        <w:t xml:space="preserve">, 2010; Smith &amp; Dukes, 2013; Poorter </w:t>
      </w:r>
      <w:r w:rsidR="008628D8" w:rsidRPr="008628D8">
        <w:rPr>
          <w:bCs/>
          <w:i/>
          <w:noProof/>
        </w:rPr>
        <w:t>et al.</w:t>
      </w:r>
      <w:r w:rsidR="008628D8" w:rsidRPr="008628D8">
        <w:rPr>
          <w:bCs/>
          <w:noProof/>
        </w:rPr>
        <w:t>, 2022)</w:t>
      </w:r>
      <w:r w:rsidR="00F41081">
        <w:rPr>
          <w:bCs/>
        </w:rPr>
        <w:fldChar w:fldCharType="end"/>
      </w:r>
      <w:commentRangeEnd w:id="178"/>
      <w:r w:rsidR="004014B1">
        <w:rPr>
          <w:rStyle w:val="CommentReference"/>
        </w:rPr>
        <w:commentReference w:id="178"/>
      </w:r>
      <w:commentRangeEnd w:id="179"/>
      <w:r w:rsidR="0079506B">
        <w:rPr>
          <w:rStyle w:val="CommentReference"/>
        </w:rPr>
        <w:commentReference w:id="179"/>
      </w:r>
      <w:r w:rsidR="005879E8">
        <w:rPr>
          <w:bCs/>
        </w:rPr>
        <w:t xml:space="preserve">. </w:t>
      </w:r>
      <w:r w:rsidR="00452313">
        <w:rPr>
          <w:bCs/>
        </w:rPr>
        <w:t>Greater</w:t>
      </w:r>
      <w:r w:rsidR="00515E51">
        <w:rPr>
          <w:bCs/>
        </w:rPr>
        <w:t xml:space="preserve">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costs acquir</w:t>
      </w:r>
      <w:r w:rsidR="002D7891">
        <w:rPr>
          <w:bCs/>
        </w:rPr>
        <w:t>e</w:t>
      </w:r>
      <w:r w:rsidR="00515E51">
        <w:rPr>
          <w:bCs/>
        </w:rPr>
        <w:t xml:space="preserve"> nitrogen</w:t>
      </w:r>
      <w:r w:rsidR="00A333A1">
        <w:rPr>
          <w:bCs/>
        </w:rPr>
        <w:t xml:space="preserve"> through stronger increases in belowground carbon allocation than whole-plant nitrogen uptake</w:t>
      </w:r>
      <w:r w:rsidR="00452313">
        <w:rPr>
          <w:bCs/>
        </w:rPr>
        <w:t xml:space="preserve">. These patterns indicate that </w:t>
      </w:r>
      <w:r w:rsidR="00A333A1">
        <w:rPr>
          <w:bCs/>
        </w:rPr>
        <w:t>plants</w:t>
      </w:r>
      <w:r w:rsidR="002521FB">
        <w:rPr>
          <w:bCs/>
        </w:rPr>
        <w:t xml:space="preserve"> grown under elevated CO</w:t>
      </w:r>
      <w:r w:rsidR="002521FB">
        <w:rPr>
          <w:bCs/>
          <w:vertAlign w:val="subscript"/>
        </w:rPr>
        <w:t>2</w:t>
      </w:r>
      <w:r w:rsidR="00A333A1">
        <w:rPr>
          <w:bCs/>
        </w:rPr>
        <w:t xml:space="preserve"> support</w:t>
      </w:r>
      <w:r w:rsidR="00452313">
        <w:rPr>
          <w:bCs/>
        </w:rPr>
        <w:t>ed</w:t>
      </w:r>
      <w:r w:rsidR="00A333A1">
        <w:rPr>
          <w:bCs/>
        </w:rPr>
        <w:t xml:space="preserve"> greater total leaf area and total biomass through </w:t>
      </w:r>
      <w:r w:rsidR="008C7A0B">
        <w:rPr>
          <w:bCs/>
        </w:rPr>
        <w:t>increased</w:t>
      </w:r>
      <w:r w:rsidR="00A333A1">
        <w:rPr>
          <w:bCs/>
        </w:rPr>
        <w:t xml:space="preserve"> plant nitrogen uptake</w:t>
      </w:r>
      <w:r w:rsidR="00452313">
        <w:rPr>
          <w:bCs/>
        </w:rPr>
        <w:t xml:space="preserve">, </w:t>
      </w:r>
      <w:r w:rsidR="004014B1">
        <w:rPr>
          <w:bCs/>
        </w:rPr>
        <w:t>though at</w:t>
      </w:r>
      <w:r w:rsidR="00452313">
        <w:rPr>
          <w:bCs/>
        </w:rPr>
        <w:t xml:space="preserve"> reduced nitrogen uptake efficiency</w:t>
      </w:r>
      <w:r w:rsidR="00A333A1">
        <w:rPr>
          <w:bCs/>
        </w:rPr>
        <w:t>.</w:t>
      </w:r>
      <w:r w:rsidR="00491BF7">
        <w:rPr>
          <w:bCs/>
        </w:rPr>
        <w:t xml:space="preserve"> </w:t>
      </w:r>
      <w:r w:rsidR="00BD5F2B">
        <w:rPr>
          <w:bCs/>
        </w:rPr>
        <w:t>Unlike</w:t>
      </w:r>
      <w:r w:rsidR="00F41342">
        <w:rPr>
          <w:bCs/>
        </w:rPr>
        <w:t xml:space="preserve"> leaf photosynthetic responses to elevated CO</w:t>
      </w:r>
      <w:r w:rsidR="00F41342">
        <w:rPr>
          <w:bCs/>
          <w:vertAlign w:val="subscript"/>
        </w:rPr>
        <w:t>2</w:t>
      </w:r>
      <w:r w:rsidR="00A13318">
        <w:rPr>
          <w:bCs/>
        </w:rPr>
        <w:t>,</w:t>
      </w:r>
      <w:r w:rsidR="00F41081">
        <w:rPr>
          <w:bCs/>
        </w:rPr>
        <w:t xml:space="preserve"> </w:t>
      </w:r>
      <w:r w:rsidR="00BD5F2B">
        <w:rPr>
          <w:bCs/>
        </w:rPr>
        <w:t xml:space="preserve">positive </w:t>
      </w:r>
      <w:r w:rsidR="00F41081">
        <w:rPr>
          <w:bCs/>
        </w:rPr>
        <w:t>effects of elevated CO</w:t>
      </w:r>
      <w:r w:rsidR="00F41081">
        <w:rPr>
          <w:bCs/>
          <w:vertAlign w:val="subscript"/>
        </w:rPr>
        <w:t>2</w:t>
      </w:r>
      <w:r w:rsidR="00F41081">
        <w:rPr>
          <w:bCs/>
        </w:rPr>
        <w:t xml:space="preserve"> on total leaf area and total biomass were enhanced with increasing</w:t>
      </w:r>
      <w:r w:rsidR="00FB203E">
        <w:rPr>
          <w:bCs/>
        </w:rPr>
        <w:t xml:space="preserve"> nitrogen</w:t>
      </w:r>
      <w:r w:rsidR="00F41081">
        <w:rPr>
          <w:bCs/>
        </w:rPr>
        <w:t xml:space="preserve"> fertilization,</w:t>
      </w:r>
      <w:r w:rsidR="008C7A0B">
        <w:rPr>
          <w:bCs/>
        </w:rPr>
        <w:t xml:space="preserve"> </w:t>
      </w:r>
      <w:r w:rsidR="00A13318">
        <w:rPr>
          <w:bCs/>
        </w:rPr>
        <w:t>supporting</w:t>
      </w:r>
      <w:r w:rsidR="002D0632">
        <w:rPr>
          <w:bCs/>
        </w:rPr>
        <w:t xml:space="preserve"> </w:t>
      </w:r>
      <w:r w:rsidR="00263CE3">
        <w:rPr>
          <w:bCs/>
        </w:rPr>
        <w:t>our hypothesis</w:t>
      </w:r>
      <w:r w:rsidR="002D0632">
        <w:rPr>
          <w:bCs/>
        </w:rPr>
        <w:t xml:space="preserve"> that nitrogen supply </w:t>
      </w:r>
      <w:r w:rsidR="00263CE3">
        <w:rPr>
          <w:bCs/>
        </w:rPr>
        <w:t xml:space="preserve">would </w:t>
      </w:r>
      <w:r w:rsidR="002D0632">
        <w:rPr>
          <w:bCs/>
        </w:rPr>
        <w:t>constrain whole-plant responses to elevated CO</w:t>
      </w:r>
      <w:r w:rsidR="002D0632">
        <w:rPr>
          <w:bCs/>
          <w:vertAlign w:val="subscript"/>
        </w:rPr>
        <w:t>2</w:t>
      </w:r>
      <w:r w:rsidR="00F41081">
        <w:rPr>
          <w:bCs/>
        </w:rPr>
        <w:t>.</w:t>
      </w:r>
      <w:r w:rsidR="00BD5F2B">
        <w:rPr>
          <w:bCs/>
        </w:rPr>
        <w:t xml:space="preserve"> </w:t>
      </w:r>
      <w:r w:rsidR="00AE001C">
        <w:rPr>
          <w:bCs/>
        </w:rPr>
        <w:t>Enhanced growth responses to elevated CO</w:t>
      </w:r>
      <w:r w:rsidR="00AE001C">
        <w:rPr>
          <w:bCs/>
          <w:vertAlign w:val="subscript"/>
        </w:rPr>
        <w:t>2</w:t>
      </w:r>
      <w:r w:rsidR="00AE001C">
        <w:rPr>
          <w:bCs/>
        </w:rPr>
        <w:t xml:space="preserve"> with increasing</w:t>
      </w:r>
      <w:r w:rsidR="00FB203E">
        <w:rPr>
          <w:bCs/>
        </w:rPr>
        <w:t xml:space="preserve"> nitrogen</w:t>
      </w:r>
      <w:r w:rsidR="00AE001C">
        <w:rPr>
          <w:bCs/>
        </w:rPr>
        <w:t xml:space="preserve"> </w:t>
      </w:r>
      <w:r w:rsidR="00AE001C">
        <w:rPr>
          <w:bCs/>
        </w:rPr>
        <w:lastRenderedPageBreak/>
        <w:t>fertilization w</w:t>
      </w:r>
      <w:r w:rsidR="00AC21AF">
        <w:rPr>
          <w:bCs/>
        </w:rPr>
        <w:t>ere</w:t>
      </w:r>
      <w:r w:rsidR="00AE001C">
        <w:rPr>
          <w:bCs/>
        </w:rPr>
        <w:t xml:space="preserve"> associated with a reduction in carbon costs to acquire nitrogen with increasing</w:t>
      </w:r>
      <w:r w:rsidR="00FB203E">
        <w:rPr>
          <w:bCs/>
        </w:rPr>
        <w:t xml:space="preserve"> nitrogen</w:t>
      </w:r>
      <w:r w:rsidR="00AE001C">
        <w:rPr>
          <w:bCs/>
        </w:rPr>
        <w:t xml:space="preserve"> fertilization. </w:t>
      </w:r>
      <w:commentRangeStart w:id="180"/>
      <w:commentRangeStart w:id="181"/>
      <w:r w:rsidR="00BD5F2B">
        <w:rPr>
          <w:bCs/>
        </w:rPr>
        <w:t xml:space="preserve">While reductions in </w:t>
      </w:r>
      <w:r w:rsidR="002D7891">
        <w:rPr>
          <w:bCs/>
        </w:rPr>
        <w:t xml:space="preserve">carbon </w:t>
      </w:r>
      <w:r w:rsidR="00BD5F2B">
        <w:rPr>
          <w:bCs/>
        </w:rPr>
        <w:t>costs to acquire nitrogen</w:t>
      </w:r>
      <w:r w:rsidR="00263CE3">
        <w:rPr>
          <w:bCs/>
        </w:rPr>
        <w:t xml:space="preserve"> due to increasing</w:t>
      </w:r>
      <w:r w:rsidR="002C1BAE">
        <w:rPr>
          <w:bCs/>
        </w:rPr>
        <w:t xml:space="preserve"> nitrogen</w:t>
      </w:r>
      <w:r w:rsidR="00263CE3">
        <w:rPr>
          <w:bCs/>
        </w:rPr>
        <w:t xml:space="preserve"> fertilization</w:t>
      </w:r>
      <w:r w:rsidR="00BD5F2B">
        <w:rPr>
          <w:bCs/>
        </w:rPr>
        <w:t xml:space="preserve"> were similar between CO</w:t>
      </w:r>
      <w:r w:rsidR="00BD5F2B">
        <w:rPr>
          <w:bCs/>
          <w:vertAlign w:val="subscript"/>
        </w:rPr>
        <w:t>2</w:t>
      </w:r>
      <w:r w:rsidR="00BD5F2B">
        <w:rPr>
          <w:bCs/>
        </w:rPr>
        <w:t xml:space="preserve"> treatments, </w:t>
      </w:r>
      <w:r w:rsidR="007D015E">
        <w:rPr>
          <w:bCs/>
        </w:rPr>
        <w:t xml:space="preserve">increasing </w:t>
      </w:r>
      <w:r w:rsidR="002C1BAE">
        <w:rPr>
          <w:bCs/>
        </w:rPr>
        <w:t xml:space="preserve">nitrogen </w:t>
      </w:r>
      <w:r w:rsidR="007D015E">
        <w:rPr>
          <w:bCs/>
        </w:rPr>
        <w:t>fertilization increased whole-plant nitrogen uptake more strongly under elevated CO</w:t>
      </w:r>
      <w:r w:rsidR="007D015E">
        <w:rPr>
          <w:bCs/>
          <w:vertAlign w:val="subscript"/>
        </w:rPr>
        <w:t>2</w:t>
      </w:r>
      <w:ins w:id="182" w:author="Perkowski, Evan A" w:date="2023-11-14T15:13:00Z">
        <w:r w:rsidR="008628D8">
          <w:rPr>
            <w:bCs/>
          </w:rPr>
          <w:t>. This pattern</w:t>
        </w:r>
      </w:ins>
      <w:r w:rsidR="001041A7">
        <w:rPr>
          <w:bCs/>
        </w:rPr>
        <w:t xml:space="preserve">, coupled with </w:t>
      </w:r>
      <w:r w:rsidR="00AC21AF">
        <w:rPr>
          <w:bCs/>
        </w:rPr>
        <w:t>similar effects</w:t>
      </w:r>
      <w:r w:rsidR="001041A7">
        <w:rPr>
          <w:bCs/>
        </w:rPr>
        <w:t xml:space="preserve"> of</w:t>
      </w:r>
      <w:r w:rsidR="002C1BAE">
        <w:rPr>
          <w:bCs/>
        </w:rPr>
        <w:t xml:space="preserve"> nitrogen</w:t>
      </w:r>
      <w:r w:rsidR="001041A7">
        <w:rPr>
          <w:bCs/>
        </w:rPr>
        <w:t xml:space="preserve"> fertilization on belowground carbon allocation responses to elevated CO</w:t>
      </w:r>
      <w:r w:rsidR="001041A7">
        <w:rPr>
          <w:bCs/>
          <w:vertAlign w:val="subscript"/>
        </w:rPr>
        <w:t>2</w:t>
      </w:r>
      <w:r w:rsidR="001041A7">
        <w:rPr>
          <w:bCs/>
        </w:rPr>
        <w:t>, indicat</w:t>
      </w:r>
      <w:r w:rsidR="00263CE3">
        <w:rPr>
          <w:bCs/>
        </w:rPr>
        <w:t>ed</w:t>
      </w:r>
      <w:r w:rsidR="001041A7">
        <w:rPr>
          <w:bCs/>
        </w:rPr>
        <w:t xml:space="preserve"> that stronger growth responses to elevated CO</w:t>
      </w:r>
      <w:r w:rsidR="001041A7">
        <w:rPr>
          <w:bCs/>
          <w:vertAlign w:val="subscript"/>
        </w:rPr>
        <w:t>2</w:t>
      </w:r>
      <w:r w:rsidR="001041A7">
        <w:rPr>
          <w:bCs/>
        </w:rPr>
        <w:t xml:space="preserve"> with increasing </w:t>
      </w:r>
      <w:ins w:id="183" w:author="Perkowski, Evan A [2]" w:date="2023-11-13T15:46:00Z">
        <w:r w:rsidR="00C52877">
          <w:rPr>
            <w:bCs/>
          </w:rPr>
          <w:t xml:space="preserve">nitrogen </w:t>
        </w:r>
      </w:ins>
      <w:r w:rsidR="001041A7">
        <w:rPr>
          <w:bCs/>
        </w:rPr>
        <w:t>fertilization were</w:t>
      </w:r>
      <w:r w:rsidR="00BD5F2B">
        <w:rPr>
          <w:bCs/>
        </w:rPr>
        <w:t xml:space="preserve"> </w:t>
      </w:r>
      <w:r w:rsidR="00AC21AF">
        <w:rPr>
          <w:bCs/>
        </w:rPr>
        <w:t>likely driven by</w:t>
      </w:r>
      <w:r w:rsidR="001041A7">
        <w:rPr>
          <w:bCs/>
        </w:rPr>
        <w:t xml:space="preserve"> enhanced nitrogen uptake efficiency</w:t>
      </w:r>
      <w:r w:rsidR="00AE001C">
        <w:rPr>
          <w:bCs/>
        </w:rPr>
        <w:t xml:space="preserve"> </w:t>
      </w:r>
      <w:r w:rsidR="00AC21AF">
        <w:rPr>
          <w:bCs/>
        </w:rPr>
        <w:t>driven by</w:t>
      </w:r>
      <w:r w:rsidR="00AE001C">
        <w:rPr>
          <w:bCs/>
        </w:rPr>
        <w:t xml:space="preserve"> increased plant nitrogen uptake</w:t>
      </w:r>
      <w:r w:rsidR="001041A7">
        <w:rPr>
          <w:bCs/>
        </w:rPr>
        <w:t xml:space="preserve">. </w:t>
      </w:r>
      <w:commentRangeEnd w:id="180"/>
      <w:r w:rsidR="002C1BAE">
        <w:rPr>
          <w:rStyle w:val="CommentReference"/>
        </w:rPr>
        <w:commentReference w:id="180"/>
      </w:r>
      <w:commentRangeEnd w:id="181"/>
      <w:r w:rsidR="008628D8">
        <w:rPr>
          <w:rStyle w:val="CommentReference"/>
        </w:rPr>
        <w:commentReference w:id="181"/>
      </w:r>
      <w:r w:rsidR="00491BF7">
        <w:rPr>
          <w:bCs/>
        </w:rPr>
        <w:t xml:space="preserve">These findings suggest that positive </w:t>
      </w:r>
      <w:r w:rsidR="00452313">
        <w:rPr>
          <w:bCs/>
        </w:rPr>
        <w:t xml:space="preserve">short-term </w:t>
      </w:r>
      <w:r w:rsidR="00491BF7">
        <w:rPr>
          <w:bCs/>
        </w:rPr>
        <w:t>effects of nitrogen supply on growth responses to elevated CO</w:t>
      </w:r>
      <w:r w:rsidR="00491BF7">
        <w:rPr>
          <w:bCs/>
          <w:vertAlign w:val="subscript"/>
        </w:rPr>
        <w:t>2</w:t>
      </w:r>
      <w:r w:rsidR="00491BF7">
        <w:rPr>
          <w:bCs/>
        </w:rPr>
        <w:t xml:space="preserve"> </w:t>
      </w:r>
      <w:r w:rsidR="00080462">
        <w:rPr>
          <w:bCs/>
        </w:rPr>
        <w:t>are</w:t>
      </w:r>
      <w:r w:rsidR="00491BF7">
        <w:rPr>
          <w:bCs/>
        </w:rPr>
        <w:t xml:space="preserve"> linked to reduced costs </w:t>
      </w:r>
      <w:r w:rsidR="00263CE3">
        <w:rPr>
          <w:bCs/>
        </w:rPr>
        <w:t>of</w:t>
      </w:r>
      <w:r w:rsidR="00491BF7">
        <w:rPr>
          <w:bCs/>
        </w:rPr>
        <w:t xml:space="preserve"> acquiring nitrogen and increased nitrogen uptake efficiency</w:t>
      </w:r>
      <w:commentRangeStart w:id="184"/>
      <w:r w:rsidR="00491BF7">
        <w:rPr>
          <w:bCs/>
        </w:rPr>
        <w:t>.</w:t>
      </w:r>
      <w:commentRangeEnd w:id="184"/>
      <w:r w:rsidR="00CA1D2A">
        <w:rPr>
          <w:rStyle w:val="CommentReference"/>
        </w:rPr>
        <w:commentReference w:id="184"/>
      </w:r>
    </w:p>
    <w:p w14:paraId="4F4D130C" w14:textId="331B749C" w:rsidR="00491BF7" w:rsidRPr="009063DF" w:rsidRDefault="004014B1" w:rsidP="004014B1">
      <w:pPr>
        <w:spacing w:line="360" w:lineRule="auto"/>
        <w:ind w:firstLine="720"/>
        <w:rPr>
          <w:bCs/>
        </w:rPr>
      </w:pPr>
      <w:r>
        <w:rPr>
          <w:bCs/>
        </w:rPr>
        <w:t>While results indicate that nitrogen supply and demand were each important factors that governed plant responses to elevated CO</w:t>
      </w:r>
      <w:r>
        <w:rPr>
          <w:bCs/>
          <w:vertAlign w:val="subscript"/>
        </w:rPr>
        <w:t>2</w:t>
      </w:r>
      <w:r>
        <w:rPr>
          <w:bCs/>
        </w:rPr>
        <w:t xml:space="preserve">, our findings suggest that each operated at different scales. </w:t>
      </w:r>
      <w:r w:rsidR="00491BF7">
        <w:rPr>
          <w:bCs/>
        </w:rPr>
        <w:t>Specifically,</w:t>
      </w:r>
      <w:commentRangeStart w:id="185"/>
      <w:r w:rsidR="00491BF7">
        <w:rPr>
          <w:bCs/>
        </w:rPr>
        <w:t xml:space="preserve"> </w:t>
      </w:r>
      <w:commentRangeEnd w:id="185"/>
      <w:r w:rsidR="003E241B">
        <w:rPr>
          <w:rStyle w:val="CommentReference"/>
        </w:rPr>
        <w:commentReference w:id="185"/>
      </w:r>
      <w:r w:rsidR="00980D8C">
        <w:rPr>
          <w:bCs/>
        </w:rPr>
        <w:t xml:space="preserve">the </w:t>
      </w:r>
      <w:r w:rsidR="009063DF">
        <w:rPr>
          <w:bCs/>
        </w:rPr>
        <w:t>patterns</w:t>
      </w:r>
      <w:r w:rsidR="00980D8C">
        <w:rPr>
          <w:bCs/>
        </w:rPr>
        <w:t xml:space="preserve"> we observed</w:t>
      </w:r>
      <w:r w:rsidR="009063DF">
        <w:rPr>
          <w:bCs/>
        </w:rPr>
        <w:t xml:space="preserve"> indicate</w:t>
      </w:r>
      <w:r w:rsidR="00980D8C">
        <w:rPr>
          <w:bCs/>
        </w:rPr>
        <w:t>d</w:t>
      </w:r>
      <w:r w:rsidR="009063DF">
        <w:rPr>
          <w:bCs/>
        </w:rPr>
        <w:t xml:space="preserve"> that leaf photosynthetic responses were determined through nitrogen demand to build and maintain photosynthetic enzymes, while whole-plant responses to elevated CO</w:t>
      </w:r>
      <w:r w:rsidR="009063DF">
        <w:rPr>
          <w:bCs/>
          <w:vertAlign w:val="subscript"/>
        </w:rPr>
        <w:t>2</w:t>
      </w:r>
      <w:r w:rsidR="009063DF">
        <w:rPr>
          <w:bCs/>
        </w:rPr>
        <w:t xml:space="preserve"> were driven through changes in nitrogen supply. Interestingly, optimized nitrogen allocation to photosynthetic capacity may have resulted in nitrogen-savings at the leaf-level that </w:t>
      </w:r>
      <w:r>
        <w:rPr>
          <w:bCs/>
        </w:rPr>
        <w:t>could</w:t>
      </w:r>
      <w:r w:rsidR="00EA2AAD">
        <w:rPr>
          <w:bCs/>
        </w:rPr>
        <w:t xml:space="preserve"> have</w:t>
      </w:r>
      <w:r w:rsidR="009063DF">
        <w:rPr>
          <w:bCs/>
        </w:rPr>
        <w:t xml:space="preserve"> maximize</w:t>
      </w:r>
      <w:r w:rsidR="00EA2AAD">
        <w:rPr>
          <w:bCs/>
        </w:rPr>
        <w:t>d</w:t>
      </w:r>
      <w:r w:rsidR="009063DF">
        <w:rPr>
          <w:bCs/>
        </w:rPr>
        <w:t xml:space="preserve"> nitrogen allocation to growth. </w:t>
      </w:r>
      <w:r w:rsidR="00EA2AAD">
        <w:rPr>
          <w:bCs/>
        </w:rPr>
        <w:t>Overall, t</w:t>
      </w:r>
      <w:r w:rsidR="009063DF">
        <w:rPr>
          <w:bCs/>
        </w:rPr>
        <w:t>hese findings suggest that 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is not a direct response to changes in nitrogen supply as has been previously </w:t>
      </w:r>
      <w:r w:rsidR="00263CE3">
        <w:rPr>
          <w:bCs/>
        </w:rPr>
        <w:t>suggested</w:t>
      </w:r>
      <w:r w:rsidR="009063DF">
        <w:rPr>
          <w:bCs/>
        </w:rPr>
        <w:t>.</w:t>
      </w:r>
    </w:p>
    <w:p w14:paraId="316A57CC" w14:textId="77777777" w:rsidR="004A7C65" w:rsidRDefault="004A7C65" w:rsidP="004A7C65">
      <w:pPr>
        <w:spacing w:line="360" w:lineRule="auto"/>
        <w:rPr>
          <w:bCs/>
        </w:rPr>
      </w:pPr>
    </w:p>
    <w:p w14:paraId="65219268" w14:textId="28903B21" w:rsidR="00263CE3" w:rsidRPr="00263CE3" w:rsidRDefault="00263CE3" w:rsidP="004A7C65">
      <w:pPr>
        <w:spacing w:line="360" w:lineRule="auto"/>
        <w:rPr>
          <w:bCs/>
          <w:i/>
          <w:iCs/>
        </w:rPr>
      </w:pPr>
      <w:r>
        <w:rPr>
          <w:bCs/>
          <w:i/>
          <w:iCs/>
        </w:rPr>
        <w:t xml:space="preserve">Effects of nitrogen </w:t>
      </w:r>
      <w:r w:rsidR="00DB1511">
        <w:rPr>
          <w:bCs/>
          <w:i/>
          <w:iCs/>
        </w:rPr>
        <w:t>fixation</w:t>
      </w:r>
      <w:r>
        <w:rPr>
          <w:bCs/>
          <w:i/>
          <w:iCs/>
        </w:rPr>
        <w:t xml:space="preserve"> on whole-plant responses to elevated CO</w:t>
      </w:r>
      <w:r>
        <w:rPr>
          <w:bCs/>
          <w:i/>
          <w:iCs/>
          <w:vertAlign w:val="subscript"/>
        </w:rPr>
        <w:t>2</w:t>
      </w:r>
      <w:r>
        <w:rPr>
          <w:bCs/>
          <w:i/>
          <w:iCs/>
        </w:rPr>
        <w:t xml:space="preserve"> were context dependent on nitrogen supply</w:t>
      </w:r>
    </w:p>
    <w:p w14:paraId="03E09D38" w14:textId="67059420" w:rsidR="00263CE3" w:rsidRDefault="009063DF" w:rsidP="004A7C65">
      <w:pPr>
        <w:spacing w:line="360" w:lineRule="auto"/>
        <w:rPr>
          <w:bCs/>
        </w:rPr>
      </w:pPr>
      <w:r>
        <w:rPr>
          <w:bCs/>
        </w:rPr>
        <w:t xml:space="preserve">Inoculation with </w:t>
      </w:r>
      <w:r>
        <w:rPr>
          <w:bCs/>
          <w:i/>
          <w:iCs/>
        </w:rPr>
        <w:t>B. japonicum</w:t>
      </w:r>
      <w:r>
        <w:rPr>
          <w:bCs/>
        </w:rPr>
        <w:t xml:space="preserve"> did not modify effects of elevated CO</w:t>
      </w:r>
      <w:r>
        <w:rPr>
          <w:bCs/>
          <w:vertAlign w:val="subscript"/>
        </w:rPr>
        <w:t>2</w:t>
      </w:r>
      <w:r>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Pr>
          <w:bCs/>
        </w:rPr>
        <w:t xml:space="preserve">, or </w:t>
      </w:r>
      <w:r w:rsidR="00123E1C">
        <w:rPr>
          <w:bCs/>
        </w:rPr>
        <w:t xml:space="preserve">photosynthetic nitrogen-use efficiency. </w:t>
      </w:r>
      <w:r w:rsidR="00F95CFC">
        <w:rPr>
          <w:bCs/>
        </w:rPr>
        <w:t>These</w:t>
      </w:r>
      <w:r w:rsidR="004014B1">
        <w:rPr>
          <w:bCs/>
        </w:rPr>
        <w:t xml:space="preserve"> null interactions indicate</w:t>
      </w:r>
      <w:r w:rsidR="00F95CFC">
        <w:rPr>
          <w:bCs/>
        </w:rPr>
        <w:t xml:space="preserve"> that</w:t>
      </w:r>
      <w:r w:rsidR="00263CE3">
        <w:rPr>
          <w:bCs/>
        </w:rPr>
        <w:t xml:space="preserve"> additional nitrogen supplied through</w:t>
      </w:r>
      <w:r w:rsidR="00F95CFC">
        <w:rPr>
          <w:bCs/>
        </w:rPr>
        <w:t xml:space="preserve"> nitrogen fixation </w:t>
      </w:r>
      <w:r w:rsidR="00263CE3">
        <w:rPr>
          <w:bCs/>
        </w:rPr>
        <w:t>did not modify leaf photosynthetic responses to elevated CO</w:t>
      </w:r>
      <w:r w:rsidR="00263CE3">
        <w:rPr>
          <w:bCs/>
          <w:vertAlign w:val="subscript"/>
        </w:rPr>
        <w:t>2</w:t>
      </w:r>
      <w:r w:rsidR="00263CE3">
        <w:rPr>
          <w:bCs/>
        </w:rPr>
        <w:t>, providing another line of evidence suggesting that leaf photosynthetic responses to elevated CO</w:t>
      </w:r>
      <w:r w:rsidR="00263CE3">
        <w:rPr>
          <w:bCs/>
          <w:vertAlign w:val="subscript"/>
        </w:rPr>
        <w:t>2</w:t>
      </w:r>
      <w:r w:rsidR="00263CE3">
        <w:rPr>
          <w:bCs/>
        </w:rPr>
        <w:t xml:space="preserve"> were decoupled from nitrogen supply and </w:t>
      </w:r>
      <w:ins w:id="186" w:author="Perkowski, Evan A [2]" w:date="2023-11-13T15:47:00Z">
        <w:r w:rsidR="006E540D">
          <w:rPr>
            <w:bCs/>
          </w:rPr>
          <w:t xml:space="preserve">were instead </w:t>
        </w:r>
      </w:ins>
      <w:r w:rsidR="00263CE3">
        <w:rPr>
          <w:bCs/>
        </w:rPr>
        <w:t>determined through</w:t>
      </w:r>
      <w:ins w:id="187" w:author="Perkowski, Evan A [2]" w:date="2023-11-13T15:47:00Z">
        <w:r w:rsidR="006E540D">
          <w:rPr>
            <w:bCs/>
          </w:rPr>
          <w:t xml:space="preserve"> changes in</w:t>
        </w:r>
      </w:ins>
      <w:r w:rsidR="00263CE3">
        <w:rPr>
          <w:bCs/>
        </w:rPr>
        <w:t xml:space="preserve"> leaf nitrogen demand to build and maintain photosynthetic enzymes.</w:t>
      </w:r>
    </w:p>
    <w:p w14:paraId="32790ECE" w14:textId="41E675BE" w:rsidR="00E9046A" w:rsidRDefault="009063DF" w:rsidP="002D7891">
      <w:pPr>
        <w:spacing w:line="360" w:lineRule="auto"/>
        <w:ind w:firstLine="720"/>
        <w:rPr>
          <w:bCs/>
        </w:rPr>
      </w:pPr>
      <w:r>
        <w:rPr>
          <w:bCs/>
        </w:rPr>
        <w:lastRenderedPageBreak/>
        <w:t>I</w:t>
      </w:r>
      <w:r w:rsidR="00263CE3">
        <w:rPr>
          <w:bCs/>
        </w:rPr>
        <w:t>nterestingly, i</w:t>
      </w:r>
      <w:r>
        <w:rPr>
          <w:bCs/>
        </w:rPr>
        <w:t>noculation also did not modify effects of elevated CO</w:t>
      </w:r>
      <w:r>
        <w:rPr>
          <w:bCs/>
          <w:vertAlign w:val="subscript"/>
        </w:rPr>
        <w:t>2</w:t>
      </w:r>
      <w:r>
        <w:rPr>
          <w:bCs/>
        </w:rPr>
        <w:t xml:space="preserve"> on total leaf area or whole-plant growth</w:t>
      </w:r>
      <w:r w:rsidR="00DF6B8A">
        <w:rPr>
          <w:bCs/>
        </w:rPr>
        <w:t xml:space="preserve">; however, inoculation </w:t>
      </w:r>
      <w:r w:rsidR="00E9046A">
        <w:rPr>
          <w:bCs/>
        </w:rPr>
        <w:t>decreased positive effects of elevated CO</w:t>
      </w:r>
      <w:r w:rsidR="00E9046A">
        <w:rPr>
          <w:bCs/>
          <w:vertAlign w:val="subscript"/>
        </w:rPr>
        <w:t>2</w:t>
      </w:r>
      <w:r w:rsidR="00E9046A">
        <w:rPr>
          <w:bCs/>
        </w:rPr>
        <w:t xml:space="preserve"> on carbon costs to acquire nitrogen through stronger increases in plant nitrogen uptake </w:t>
      </w:r>
      <w:r w:rsidR="00417E55">
        <w:rPr>
          <w:bCs/>
        </w:rPr>
        <w:t>than belowground</w:t>
      </w:r>
      <w:r w:rsidR="00E9046A">
        <w:rPr>
          <w:bCs/>
        </w:rPr>
        <w:t xml:space="preserve"> carbon allocat</w:t>
      </w:r>
      <w:r w:rsidR="00417E55">
        <w:rPr>
          <w:bCs/>
        </w:rPr>
        <w:t>ion</w:t>
      </w:r>
      <w:r w:rsidR="00E9046A">
        <w:rPr>
          <w:bCs/>
        </w:rPr>
        <w:t xml:space="preserve">. Effects of inoculation on </w:t>
      </w:r>
      <w:r w:rsidR="002D7891">
        <w:rPr>
          <w:bCs/>
        </w:rPr>
        <w:t xml:space="preserve">carbon </w:t>
      </w:r>
      <w:r w:rsidR="00E9046A">
        <w:rPr>
          <w:bCs/>
        </w:rPr>
        <w:t>costs to acquire nitrogen</w:t>
      </w:r>
      <w:r w:rsidR="00A624CA">
        <w:rPr>
          <w:bCs/>
        </w:rPr>
        <w:t xml:space="preserve"> and components of carbon costs to acquire nitrogen</w:t>
      </w:r>
      <w:r w:rsidR="00E9046A">
        <w:rPr>
          <w:bCs/>
        </w:rPr>
        <w:t xml:space="preserve"> </w:t>
      </w:r>
      <w:r w:rsidR="009129C7">
        <w:rPr>
          <w:bCs/>
        </w:rPr>
        <w:t>we</w:t>
      </w:r>
      <w:r w:rsidR="00E9046A">
        <w:rPr>
          <w:bCs/>
        </w:rPr>
        <w:t xml:space="preserve">re similar to those observed in response to increasing </w:t>
      </w:r>
      <w:ins w:id="188" w:author="Perkowski, Evan A [2]" w:date="2023-11-13T15:48:00Z">
        <w:r w:rsidR="006E540D">
          <w:rPr>
            <w:bCs/>
          </w:rPr>
          <w:t xml:space="preserve">nitrogen </w:t>
        </w:r>
      </w:ins>
      <w:r w:rsidR="00E9046A">
        <w:rPr>
          <w:bCs/>
        </w:rPr>
        <w:t xml:space="preserve">fertilization, suggesting that </w:t>
      </w:r>
      <w:r w:rsidR="002D7891">
        <w:rPr>
          <w:bCs/>
        </w:rPr>
        <w:t xml:space="preserve">investment in nitrogen fixation should </w:t>
      </w:r>
      <w:r w:rsidR="002D0632">
        <w:rPr>
          <w:bCs/>
        </w:rPr>
        <w:t xml:space="preserve">have </w:t>
      </w:r>
      <w:r w:rsidR="002D7891">
        <w:rPr>
          <w:bCs/>
        </w:rPr>
        <w:t>result</w:t>
      </w:r>
      <w:r w:rsidR="002D0632">
        <w:rPr>
          <w:bCs/>
        </w:rPr>
        <w:t>ed</w:t>
      </w:r>
      <w:r w:rsidR="002D7891">
        <w:rPr>
          <w:bCs/>
        </w:rPr>
        <w:t xml:space="preserve"> in </w:t>
      </w:r>
      <w:r w:rsidR="00A624CA">
        <w:rPr>
          <w:bCs/>
        </w:rPr>
        <w:t xml:space="preserve">similar </w:t>
      </w:r>
      <w:r w:rsidR="002D7891">
        <w:rPr>
          <w:bCs/>
        </w:rPr>
        <w:t>enhanced whole-plant responses to elevated CO</w:t>
      </w:r>
      <w:r w:rsidR="002D7891">
        <w:rPr>
          <w:bCs/>
          <w:vertAlign w:val="subscript"/>
        </w:rPr>
        <w:t>2</w:t>
      </w:r>
      <w:r w:rsidR="002D7891">
        <w:rPr>
          <w:bCs/>
        </w:rPr>
        <w:t xml:space="preserve"> as</w:t>
      </w:r>
      <w:r w:rsidR="00080462">
        <w:rPr>
          <w:bCs/>
        </w:rPr>
        <w:t xml:space="preserve"> </w:t>
      </w:r>
      <w:r w:rsidR="00A624CA">
        <w:rPr>
          <w:bCs/>
        </w:rPr>
        <w:t xml:space="preserve">was </w:t>
      </w:r>
      <w:r w:rsidR="002D7891">
        <w:rPr>
          <w:bCs/>
        </w:rPr>
        <w:t xml:space="preserve">observed in response to increasing </w:t>
      </w:r>
      <w:ins w:id="189" w:author="Perkowski, Evan A [2]" w:date="2023-11-13T15:48:00Z">
        <w:r w:rsidR="006E540D">
          <w:rPr>
            <w:bCs/>
          </w:rPr>
          <w:t xml:space="preserve">nitrogen </w:t>
        </w:r>
      </w:ins>
      <w:r w:rsidR="002D7891">
        <w:rPr>
          <w:bCs/>
        </w:rPr>
        <w:t xml:space="preserve">fertilization. </w:t>
      </w:r>
      <w:r w:rsidR="00C5316B">
        <w:rPr>
          <w:bCs/>
        </w:rPr>
        <w:t>Contrary to this expectation</w:t>
      </w:r>
      <w:r w:rsidR="00E9046A">
        <w:rPr>
          <w:bCs/>
        </w:rPr>
        <w:t xml:space="preserve">, reduced carbon costs to acquire nitrogen in inoculated individuals did not </w:t>
      </w:r>
      <w:r w:rsidR="00C5316B">
        <w:rPr>
          <w:bCs/>
        </w:rPr>
        <w:t>modify</w:t>
      </w:r>
      <w:r w:rsidR="00E9046A">
        <w:rPr>
          <w:bCs/>
        </w:rPr>
        <w:t xml:space="preserve"> positive effects of elevated CO</w:t>
      </w:r>
      <w:r w:rsidR="00E9046A">
        <w:rPr>
          <w:bCs/>
          <w:vertAlign w:val="subscript"/>
        </w:rPr>
        <w:t>2</w:t>
      </w:r>
      <w:r w:rsidR="00E9046A">
        <w:rPr>
          <w:bCs/>
        </w:rPr>
        <w:t xml:space="preserve"> on total leaf area or total biomass. This pattern may have been </w:t>
      </w:r>
      <w:r w:rsidR="00F95CFC">
        <w:rPr>
          <w:bCs/>
        </w:rPr>
        <w:t>driven by</w:t>
      </w:r>
      <w:r w:rsidR="00E9046A">
        <w:rPr>
          <w:bCs/>
        </w:rPr>
        <w:t xml:space="preserve"> steep declines in investment toward nitrogen fixation with increasing </w:t>
      </w:r>
      <w:ins w:id="190" w:author="Perkowski, Evan A [2]" w:date="2023-11-13T15:48:00Z">
        <w:r w:rsidR="006E540D">
          <w:rPr>
            <w:bCs/>
          </w:rPr>
          <w:t xml:space="preserve">nitrogen </w:t>
        </w:r>
      </w:ins>
      <w:r w:rsidR="00E9046A">
        <w:rPr>
          <w:bCs/>
        </w:rPr>
        <w:t>fertilization</w:t>
      </w:r>
      <w:r w:rsidR="00F95CFC">
        <w:rPr>
          <w:bCs/>
        </w:rPr>
        <w:t xml:space="preserve"> that caused effects of</w:t>
      </w:r>
      <w:r w:rsidR="00E9046A">
        <w:rPr>
          <w:bCs/>
        </w:rPr>
        <w:t xml:space="preserve"> </w:t>
      </w:r>
      <w:ins w:id="191" w:author="Perkowski, Evan A [2]" w:date="2023-11-13T15:48:00Z">
        <w:r w:rsidR="006E540D">
          <w:rPr>
            <w:bCs/>
          </w:rPr>
          <w:t xml:space="preserve">nitrogen </w:t>
        </w:r>
      </w:ins>
      <w:r w:rsidR="00E9046A">
        <w:rPr>
          <w:bCs/>
        </w:rPr>
        <w:t>fertilization</w:t>
      </w:r>
      <w:r w:rsidR="00C5316B">
        <w:rPr>
          <w:bCs/>
        </w:rPr>
        <w:t xml:space="preserve"> on growth</w:t>
      </w:r>
      <w:r w:rsidR="00E9046A">
        <w:rPr>
          <w:bCs/>
        </w:rPr>
        <w:t xml:space="preserve"> responses to elevated CO</w:t>
      </w:r>
      <w:r w:rsidR="00E9046A">
        <w:rPr>
          <w:bCs/>
          <w:vertAlign w:val="subscript"/>
        </w:rPr>
        <w:t>2</w:t>
      </w:r>
      <w:r w:rsidR="00E9046A">
        <w:rPr>
          <w:bCs/>
        </w:rPr>
        <w:t xml:space="preserve"> to mask inoculation effects</w:t>
      </w:r>
      <w:r w:rsidR="009129C7">
        <w:rPr>
          <w:bCs/>
        </w:rPr>
        <w:t xml:space="preserve"> across the </w:t>
      </w:r>
      <w:ins w:id="192" w:author="Perkowski, Evan A [2]" w:date="2023-11-13T15:48:00Z">
        <w:r w:rsidR="006E540D">
          <w:rPr>
            <w:bCs/>
          </w:rPr>
          <w:t xml:space="preserve">nitrogen </w:t>
        </w:r>
      </w:ins>
      <w:r w:rsidR="009129C7">
        <w:rPr>
          <w:bCs/>
        </w:rPr>
        <w:t>fertilization gradient</w:t>
      </w:r>
      <w:r w:rsidR="00E9046A">
        <w:rPr>
          <w:bCs/>
        </w:rPr>
        <w:t>. Indeed,</w:t>
      </w:r>
      <w:r w:rsidR="00F95CFC">
        <w:rPr>
          <w:bCs/>
        </w:rPr>
        <w:t xml:space="preserve"> </w:t>
      </w:r>
      <w:r w:rsidR="00CF38BE">
        <w:rPr>
          <w:bCs/>
        </w:rPr>
        <w:t>total leaf area and total biomass</w:t>
      </w:r>
      <w:r w:rsidR="00F95CFC">
        <w:rPr>
          <w:bCs/>
        </w:rPr>
        <w:t xml:space="preserve"> responses to elevated CO</w:t>
      </w:r>
      <w:r w:rsidR="00F95CFC">
        <w:rPr>
          <w:bCs/>
          <w:vertAlign w:val="subscript"/>
        </w:rPr>
        <w:t>2</w:t>
      </w:r>
      <w:r w:rsidR="00F95CFC">
        <w:rPr>
          <w:bCs/>
        </w:rPr>
        <w:t xml:space="preserve"> were enhanced under low </w:t>
      </w:r>
      <w:r w:rsidR="003E241B">
        <w:rPr>
          <w:bCs/>
        </w:rPr>
        <w:t xml:space="preserve">nitrogen </w:t>
      </w:r>
      <w:r w:rsidR="00F95CFC">
        <w:rPr>
          <w:bCs/>
        </w:rPr>
        <w:t xml:space="preserve">fertilization </w:t>
      </w:r>
      <w:r w:rsidR="00CF38BE">
        <w:rPr>
          <w:bCs/>
        </w:rPr>
        <w:t xml:space="preserve">thresholds </w:t>
      </w:r>
      <w:r w:rsidR="00F95CFC">
        <w:rPr>
          <w:bCs/>
        </w:rPr>
        <w:t>(e.g., 0 ppm N</w:t>
      </w:r>
      <w:r w:rsidR="00CF38BE">
        <w:rPr>
          <w:bCs/>
        </w:rPr>
        <w:t>)</w:t>
      </w:r>
      <w:r w:rsidR="00C5316B">
        <w:rPr>
          <w:bCs/>
        </w:rPr>
        <w:t xml:space="preserve">, </w:t>
      </w:r>
      <w:r w:rsidR="009129C7">
        <w:rPr>
          <w:bCs/>
        </w:rPr>
        <w:t>but these effects</w:t>
      </w:r>
      <w:r w:rsidR="00CF38BE">
        <w:rPr>
          <w:bCs/>
        </w:rPr>
        <w:t xml:space="preserve"> </w:t>
      </w:r>
      <w:r w:rsidR="00263CE3">
        <w:rPr>
          <w:bCs/>
        </w:rPr>
        <w:t xml:space="preserve">rapidly </w:t>
      </w:r>
      <w:r w:rsidR="00CF38BE">
        <w:rPr>
          <w:bCs/>
        </w:rPr>
        <w:t xml:space="preserve">diminished with increasing </w:t>
      </w:r>
      <w:r w:rsidR="003E241B">
        <w:rPr>
          <w:bCs/>
        </w:rPr>
        <w:t xml:space="preserve">nitrogen </w:t>
      </w:r>
      <w:r w:rsidR="00CF38BE">
        <w:rPr>
          <w:bCs/>
        </w:rPr>
        <w:t>fertilization as investment in nitrogen fixation decreased</w:t>
      </w:r>
      <w:ins w:id="193" w:author="Perkowski, Evan A" w:date="2023-11-14T15:15:00Z">
        <w:r w:rsidR="008628D8">
          <w:rPr>
            <w:bCs/>
          </w:rPr>
          <w:t xml:space="preserve"> </w:t>
        </w:r>
        <w:r w:rsidR="008628D8">
          <w:rPr>
            <w:bCs/>
          </w:rPr>
          <w:fldChar w:fldCharType="begin" w:fldLock="1"/>
        </w:r>
      </w:ins>
      <w:r w:rsidR="008628D8">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operties":{"noteIndex":0},"schema":"https://github.com/citation-style-language/schema/raw/master/csl-citation.json"}</w:instrText>
      </w:r>
      <w:r w:rsidR="008628D8">
        <w:rPr>
          <w:bCs/>
        </w:rPr>
        <w:fldChar w:fldCharType="separate"/>
      </w:r>
      <w:r w:rsidR="008628D8" w:rsidRPr="008628D8">
        <w:rPr>
          <w:bCs/>
          <w:noProof/>
        </w:rPr>
        <w:t xml:space="preserve">(Perkowski </w:t>
      </w:r>
      <w:r w:rsidR="008628D8" w:rsidRPr="008628D8">
        <w:rPr>
          <w:bCs/>
          <w:i/>
          <w:noProof/>
        </w:rPr>
        <w:t>et al.</w:t>
      </w:r>
      <w:r w:rsidR="008628D8" w:rsidRPr="008628D8">
        <w:rPr>
          <w:bCs/>
          <w:noProof/>
        </w:rPr>
        <w:t>, 2021)</w:t>
      </w:r>
      <w:ins w:id="194" w:author="Perkowski, Evan A" w:date="2023-11-14T15:15:00Z">
        <w:r w:rsidR="008628D8">
          <w:rPr>
            <w:bCs/>
          </w:rPr>
          <w:fldChar w:fldCharType="end"/>
        </w:r>
      </w:ins>
      <w:r w:rsidR="00F95CFC">
        <w:rPr>
          <w:bCs/>
        </w:rPr>
        <w:t>.</w:t>
      </w:r>
      <w:r w:rsidR="00C5316B">
        <w:rPr>
          <w:bCs/>
        </w:rPr>
        <w:t xml:space="preserve"> These patterns support our hypothesis </w:t>
      </w:r>
      <w:r w:rsidR="004014B1">
        <w:rPr>
          <w:bCs/>
        </w:rPr>
        <w:t>that growth increases under elevated CO</w:t>
      </w:r>
      <w:r w:rsidR="004014B1">
        <w:rPr>
          <w:bCs/>
          <w:vertAlign w:val="subscript"/>
        </w:rPr>
        <w:t>2</w:t>
      </w:r>
      <w:r w:rsidR="004014B1">
        <w:rPr>
          <w:bCs/>
        </w:rPr>
        <w:t xml:space="preserve"> would be enhanced in inoculated plants under low </w:t>
      </w:r>
      <w:r w:rsidR="003E241B">
        <w:rPr>
          <w:bCs/>
        </w:rPr>
        <w:t xml:space="preserve">nitrogen </w:t>
      </w:r>
      <w:r w:rsidR="004014B1">
        <w:rPr>
          <w:bCs/>
        </w:rPr>
        <w:t>fertilization</w:t>
      </w:r>
      <w:r w:rsidR="00C5316B">
        <w:rPr>
          <w:bCs/>
        </w:rPr>
        <w:t>,</w:t>
      </w:r>
      <w:r w:rsidR="00263CE3">
        <w:rPr>
          <w:bCs/>
        </w:rPr>
        <w:t xml:space="preserve"> indicat</w:t>
      </w:r>
      <w:r w:rsidR="004014B1">
        <w:rPr>
          <w:bCs/>
        </w:rPr>
        <w:t>ing</w:t>
      </w:r>
      <w:r w:rsidR="00263CE3">
        <w:rPr>
          <w:bCs/>
        </w:rPr>
        <w:t xml:space="preserve"> that the role of nitrogen </w:t>
      </w:r>
      <w:r w:rsidR="00A624CA">
        <w:rPr>
          <w:bCs/>
        </w:rPr>
        <w:t>fixation</w:t>
      </w:r>
      <w:r w:rsidR="00263CE3">
        <w:rPr>
          <w:bCs/>
        </w:rPr>
        <w:t xml:space="preserve"> on plant responses to elevated CO</w:t>
      </w:r>
      <w:r w:rsidR="00263CE3">
        <w:rPr>
          <w:bCs/>
          <w:vertAlign w:val="subscript"/>
        </w:rPr>
        <w:t>2</w:t>
      </w:r>
      <w:r w:rsidR="00263CE3">
        <w:rPr>
          <w:bCs/>
        </w:rPr>
        <w:t xml:space="preserve"> </w:t>
      </w:r>
      <w:r w:rsidR="00A624CA">
        <w:rPr>
          <w:bCs/>
        </w:rPr>
        <w:t>is likely</w:t>
      </w:r>
      <w:r w:rsidR="00263CE3">
        <w:rPr>
          <w:bCs/>
        </w:rPr>
        <w:t xml:space="preserve"> </w:t>
      </w:r>
      <w:r w:rsidR="00C5316B">
        <w:rPr>
          <w:bCs/>
        </w:rPr>
        <w:t>context dependent on belowground resource availability</w:t>
      </w:r>
      <w:commentRangeStart w:id="195"/>
      <w:r w:rsidR="00C5316B">
        <w:rPr>
          <w:bCs/>
        </w:rPr>
        <w:t>.</w:t>
      </w:r>
      <w:commentRangeEnd w:id="195"/>
      <w:r w:rsidR="003E241B">
        <w:rPr>
          <w:rStyle w:val="CommentReference"/>
        </w:rPr>
        <w:commentReference w:id="195"/>
      </w:r>
    </w:p>
    <w:p w14:paraId="3180CBBD" w14:textId="77777777"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3C134CF8" w:rsidR="001041A7" w:rsidRPr="00D83996" w:rsidRDefault="001041A7" w:rsidP="001041A7">
      <w:pPr>
        <w:spacing w:line="360" w:lineRule="auto"/>
        <w:rPr>
          <w:bCs/>
        </w:rPr>
      </w:pPr>
      <w:r>
        <w:rPr>
          <w:bCs/>
        </w:rPr>
        <w:t xml:space="preserve">Many terrestrial biosphere models predict photosynthetic capacity through </w:t>
      </w:r>
      <w:r w:rsidR="00AC21AF">
        <w:rPr>
          <w:bCs/>
        </w:rPr>
        <w:t xml:space="preserve">parameterized </w:t>
      </w:r>
      <w:r>
        <w:rPr>
          <w:bCs/>
        </w:rPr>
        <w:t xml:space="preserve">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EF62B4">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Luo &lt;i&gt;et al.&lt;/i&gt;, 2021; Dong &lt;i&gt;et al.&lt;/i&gt;, 2022b; Waring &lt;i&gt;et al.&lt;/i&gt;, 2023)","plainTextFormattedCitation":"(Smith &amp; Keenan, 2020; Luo et al., 2021; Dong et al., 2022b; Waring et al., 2023)","previouslyFormattedCitation":"(Smith &amp; Keenan, 2020; Luo &lt;i&gt;et al.&lt;/i&gt;, 2021; Dong &lt;i&gt;et al.&lt;/i&gt;, 2022b; Waring &lt;i&gt;et al.&lt;/i&gt;, 2023)"},"properties":{"noteIndex":0},"schema":"https://github.com/citation-style-language/schema/raw/master/csl-citation.json"}</w:instrText>
      </w:r>
      <w:r>
        <w:rPr>
          <w:bCs/>
        </w:rPr>
        <w:fldChar w:fldCharType="separate"/>
      </w:r>
      <w:r w:rsidR="00AC21AF" w:rsidRPr="00AC21AF">
        <w:rPr>
          <w:bCs/>
          <w:noProof/>
        </w:rPr>
        <w:t xml:space="preserve">(Smith &amp; Keenan, 2020; Luo </w:t>
      </w:r>
      <w:r w:rsidR="00AC21AF" w:rsidRPr="00AC21AF">
        <w:rPr>
          <w:bCs/>
          <w:i/>
          <w:noProof/>
        </w:rPr>
        <w:t>et al.</w:t>
      </w:r>
      <w:r w:rsidR="00AC21AF" w:rsidRPr="00AC21AF">
        <w:rPr>
          <w:bCs/>
          <w:noProof/>
        </w:rPr>
        <w:t xml:space="preserve">, 2021; Dong </w:t>
      </w:r>
      <w:r w:rsidR="00AC21AF" w:rsidRPr="00AC21AF">
        <w:rPr>
          <w:bCs/>
          <w:i/>
          <w:noProof/>
        </w:rPr>
        <w:t>et al.</w:t>
      </w:r>
      <w:r w:rsidR="00AC21AF" w:rsidRPr="00AC21AF">
        <w:rPr>
          <w:bCs/>
          <w:noProof/>
        </w:rPr>
        <w:t xml:space="preserve">, 2022b; Waring </w:t>
      </w:r>
      <w:r w:rsidR="00AC21AF" w:rsidRPr="00AC21AF">
        <w:rPr>
          <w:bCs/>
          <w:i/>
          <w:noProof/>
        </w:rPr>
        <w:t>et al.</w:t>
      </w:r>
      <w:r w:rsidR="00AC21AF" w:rsidRPr="00AC21AF">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w:t>
      </w:r>
      <w:r w:rsidR="003609D0">
        <w:rPr>
          <w:bCs/>
        </w:rPr>
        <w:t xml:space="preserve">Additionally, positive effects of </w:t>
      </w:r>
      <w:ins w:id="196" w:author="Perkowski, Evan A [2]" w:date="2023-11-13T15:49:00Z">
        <w:r w:rsidR="006E540D">
          <w:rPr>
            <w:bCs/>
          </w:rPr>
          <w:t xml:space="preserve">nitrogen </w:t>
        </w:r>
      </w:ins>
      <w:r w:rsidR="003609D0">
        <w:rPr>
          <w:bCs/>
        </w:rPr>
        <w:t xml:space="preserve">fertilization on photosynthetic capacity were only apparent in uninoculated plants, as there was no effect of </w:t>
      </w:r>
      <w:r w:rsidR="004968DF">
        <w:rPr>
          <w:bCs/>
        </w:rPr>
        <w:t xml:space="preserve">nitrogen </w:t>
      </w:r>
      <w:r w:rsidR="003609D0">
        <w:rPr>
          <w:bCs/>
        </w:rPr>
        <w:t xml:space="preserve">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CO</w:t>
      </w:r>
      <w:r w:rsidR="003609D0">
        <w:rPr>
          <w:bCs/>
          <w:vertAlign w:val="subscript"/>
        </w:rPr>
        <w:t>2</w:t>
      </w:r>
      <w:r w:rsidR="003609D0">
        <w:rPr>
          <w:bCs/>
        </w:rPr>
        <w:t xml:space="preserve"> treatment. Positive effects of increasing </w:t>
      </w:r>
      <w:r w:rsidR="004968DF">
        <w:rPr>
          <w:bCs/>
        </w:rPr>
        <w:t xml:space="preserve">nitrogen </w:t>
      </w:r>
      <w:r w:rsidR="003609D0">
        <w:rPr>
          <w:bCs/>
        </w:rPr>
        <w:t xml:space="preserve">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ere also </w:t>
      </w:r>
      <w:r w:rsidR="003609D0">
        <w:rPr>
          <w:bCs/>
        </w:rPr>
        <w:lastRenderedPageBreak/>
        <w:t xml:space="preserve">markedly weaker in inoculated plants compared to uninoculated plants. These patterns indicate that </w:t>
      </w:r>
      <w:r w:rsidR="004014B1">
        <w:rPr>
          <w:bCs/>
        </w:rPr>
        <w:t xml:space="preserve">leaf nitrogen-photosynthesis relationships </w:t>
      </w:r>
      <w:r w:rsidR="00A624CA">
        <w:rPr>
          <w:bCs/>
        </w:rPr>
        <w:t>are</w:t>
      </w:r>
      <w:r w:rsidR="004014B1">
        <w:rPr>
          <w:bCs/>
        </w:rPr>
        <w:t xml:space="preserve"> context dependent on nitrogen acquisition strategy, may only be constant in environments where nitrogen</w:t>
      </w:r>
      <w:r w:rsidR="00AC21AF">
        <w:rPr>
          <w:bCs/>
        </w:rPr>
        <w:t xml:space="preserve"> supply</w:t>
      </w:r>
      <w:r w:rsidR="004014B1">
        <w:rPr>
          <w:bCs/>
        </w:rPr>
        <w:t xml:space="preserve"> limits leaf physiology, and will likely shift in response to increasing atmospheric CO</w:t>
      </w:r>
      <w:r w:rsidR="004014B1">
        <w:rPr>
          <w:bCs/>
          <w:vertAlign w:val="subscript"/>
        </w:rPr>
        <w:t>2</w:t>
      </w:r>
      <w:r w:rsidR="004014B1">
        <w:rPr>
          <w:bCs/>
        </w:rPr>
        <w:t xml:space="preserve"> concentrations. </w:t>
      </w:r>
      <w:r w:rsidR="003609D0">
        <w:rPr>
          <w:bCs/>
        </w:rPr>
        <w:t>Terrestrial biosphere models tha</w:t>
      </w:r>
      <w:r w:rsidR="002D0632">
        <w:rPr>
          <w:bCs/>
        </w:rPr>
        <w:t>t predict</w:t>
      </w:r>
      <w:r w:rsidR="003609D0">
        <w:rPr>
          <w:bCs/>
        </w:rPr>
        <w:t xml:space="preserve"> photosynthetic capacity through parameterized relationships between </w:t>
      </w:r>
      <w:commentRangeStart w:id="197"/>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commentRangeEnd w:id="197"/>
      <w:r w:rsidR="004968DF">
        <w:rPr>
          <w:rStyle w:val="CommentReference"/>
        </w:rPr>
        <w:commentReference w:id="197"/>
      </w:r>
      <w:r w:rsidR="003609D0">
        <w:rPr>
          <w:bCs/>
        </w:rPr>
        <w:t xml:space="preserve"> may risk overestimating photosynthetic capacity</w:t>
      </w:r>
      <w:r w:rsidR="00263CE3">
        <w:rPr>
          <w:bCs/>
        </w:rPr>
        <w:t>, therefore net primary productivity and the magnitude of the land carbon sink, under future novel growth environments.</w:t>
      </w:r>
    </w:p>
    <w:p w14:paraId="7BBD18D1" w14:textId="7775ABFE" w:rsidR="0095073C" w:rsidRPr="0095073C" w:rsidRDefault="001041A7" w:rsidP="003609D0">
      <w:pPr>
        <w:spacing w:line="360" w:lineRule="auto"/>
        <w:ind w:firstLine="720"/>
        <w:rPr>
          <w:bCs/>
        </w:rPr>
      </w:pPr>
      <w:r>
        <w:rPr>
          <w:bCs/>
        </w:rPr>
        <w:t xml:space="preserve">Our results demonstrate that optimal resource allocation to photosynthetic capacity defines leaf responses to </w:t>
      </w:r>
      <w:r>
        <w:t>elevated CO</w:t>
      </w:r>
      <w:r>
        <w:rPr>
          <w:vertAlign w:val="subscript"/>
        </w:rPr>
        <w:t>2</w:t>
      </w:r>
      <w:r>
        <w:rPr>
          <w:bCs/>
        </w:rPr>
        <w:t xml:space="preserve">, and that these responses are independent of </w:t>
      </w:r>
      <w:r w:rsidR="00A624CA">
        <w:rPr>
          <w:bCs/>
        </w:rPr>
        <w:t>nitrogen supply</w:t>
      </w:r>
      <w:r>
        <w:rPr>
          <w:bCs/>
        </w:rPr>
        <w:t>. Current approaches for simulating photosynthetic responses to CO</w:t>
      </w:r>
      <w:r>
        <w:rPr>
          <w:bCs/>
          <w:vertAlign w:val="subscript"/>
        </w:rPr>
        <w:t>2</w:t>
      </w:r>
      <w:r>
        <w:rPr>
          <w:bCs/>
        </w:rPr>
        <w:t xml:space="preserve"> </w:t>
      </w:r>
      <w:r w:rsidR="00A32073">
        <w:rPr>
          <w:bCs/>
        </w:rPr>
        <w:t xml:space="preserve">in terrestrial biosphere models that couple carbon and nitrogen cycles often </w:t>
      </w:r>
      <w:r>
        <w:rPr>
          <w:bCs/>
        </w:rPr>
        <w:t>invoke patterns expected from</w:t>
      </w:r>
      <w:r w:rsidR="00D83996">
        <w:rPr>
          <w:bCs/>
        </w:rPr>
        <w:t xml:space="preserve"> </w:t>
      </w:r>
      <w:r w:rsidR="00A32073">
        <w:rPr>
          <w:bCs/>
        </w:rPr>
        <w:t xml:space="preserve">progressive </w:t>
      </w:r>
      <w:r w:rsidRPr="00FE014F">
        <w:rPr>
          <w:bCs/>
        </w:rPr>
        <w:t>n</w:t>
      </w:r>
      <w:r>
        <w:rPr>
          <w:bCs/>
        </w:rPr>
        <w:t>itrogen limitation, where</w:t>
      </w:r>
      <w:r w:rsidR="000019E6">
        <w:rPr>
          <w:bCs/>
        </w:rPr>
        <w:t xml:space="preserve"> leaf nitrogen </w:t>
      </w:r>
      <w:r>
        <w:rPr>
          <w:bCs/>
        </w:rPr>
        <w:t xml:space="preserve">and photosynthetic responses to </w:t>
      </w:r>
      <w:r>
        <w:t>elevated CO</w:t>
      </w:r>
      <w:r>
        <w:rPr>
          <w:vertAlign w:val="subscript"/>
        </w:rPr>
        <w:t>2</w:t>
      </w:r>
      <w:r w:rsidRPr="00890610">
        <w:t xml:space="preserve"> </w:t>
      </w:r>
      <w:r>
        <w:rPr>
          <w:bCs/>
        </w:rPr>
        <w:t xml:space="preserve">are modeled as a function of </w:t>
      </w:r>
      <w:commentRangeStart w:id="198"/>
      <w:r>
        <w:rPr>
          <w:bCs/>
        </w:rPr>
        <w:t>nitrogen availability</w:t>
      </w:r>
      <w:commentRangeEnd w:id="198"/>
      <w:r w:rsidR="009D75B4">
        <w:rPr>
          <w:rStyle w:val="CommentReference"/>
        </w:rPr>
        <w:commentReference w:id="198"/>
      </w:r>
      <w:r>
        <w:rPr>
          <w:bCs/>
        </w:rPr>
        <w:t>. Our results contradict this framework, suggesting that leaf response</w:t>
      </w:r>
      <w:r w:rsidR="00A32073">
        <w:rPr>
          <w:bCs/>
        </w:rPr>
        <w:t>s to elevated CO</w:t>
      </w:r>
      <w:r w:rsidR="00A32073">
        <w:rPr>
          <w:bCs/>
          <w:vertAlign w:val="subscript"/>
        </w:rPr>
        <w:t>2</w:t>
      </w:r>
      <w:r w:rsidR="00A32073">
        <w:rPr>
          <w:bCs/>
        </w:rPr>
        <w:t xml:space="preserve"> are</w:t>
      </w:r>
      <w:r>
        <w:rPr>
          <w:bCs/>
        </w:rPr>
        <w:t xml:space="preserve"> </w:t>
      </w:r>
      <w:r w:rsidR="003609D0">
        <w:rPr>
          <w:bCs/>
        </w:rPr>
        <w:t xml:space="preserve">driven by optimal nitrogen investment to satisfy leaf nitrogen demand to build and maintain photosynthetic </w:t>
      </w:r>
      <w:r w:rsidR="004014B1">
        <w:rPr>
          <w:bCs/>
        </w:rPr>
        <w:t>enzymes</w:t>
      </w:r>
      <w:r>
        <w:rPr>
          <w:bCs/>
        </w:rPr>
        <w:t>. Optimality models that leverage principles from optimal coordination and photosynthetic least-cost theories</w:t>
      </w:r>
      <w:r w:rsidR="00D83996">
        <w:rPr>
          <w:bCs/>
        </w:rPr>
        <w:t xml:space="preserve"> </w:t>
      </w:r>
      <w:r w:rsidR="00D83996">
        <w:rPr>
          <w:bCs/>
        </w:rPr>
        <w:fldChar w:fldCharType="begin" w:fldLock="1"/>
      </w:r>
      <w:r w:rsidR="00913A0C">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913A0C" w:rsidRPr="00913A0C">
        <w:rPr>
          <w:bCs/>
          <w:noProof/>
        </w:rPr>
        <w:t xml:space="preserve">(Wang </w:t>
      </w:r>
      <w:r w:rsidR="00913A0C" w:rsidRPr="00913A0C">
        <w:rPr>
          <w:bCs/>
          <w:i/>
          <w:noProof/>
        </w:rPr>
        <w:t>et al.</w:t>
      </w:r>
      <w:r w:rsidR="00913A0C" w:rsidRPr="00913A0C">
        <w:rPr>
          <w:bCs/>
          <w:noProof/>
        </w:rPr>
        <w:t xml:space="preserve">, 2017; Stocker </w:t>
      </w:r>
      <w:r w:rsidR="00913A0C" w:rsidRPr="00913A0C">
        <w:rPr>
          <w:bCs/>
          <w:i/>
          <w:noProof/>
        </w:rPr>
        <w:t>et al.</w:t>
      </w:r>
      <w:r w:rsidR="00913A0C" w:rsidRPr="00913A0C">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D83996">
        <w:rPr>
          <w:bCs/>
        </w:rPr>
        <w:t xml:space="preserve"> </w:t>
      </w:r>
      <w:r w:rsidR="00D83996">
        <w:rPr>
          <w:bCs/>
        </w:rPr>
        <w:fldChar w:fldCharType="begin" w:fldLock="1"/>
      </w:r>
      <w:r w:rsidR="00AD72D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Keenan, 2020; Harrison &lt;i&gt;et al.&lt;/i&gt;, 2021)","plainTextFormattedCitation":"(Smith &amp; Keenan, 2020; Harrison et al., 2021)","previouslyFormattedCitation":"(Smith &amp; Keenan, 2020; Harrison &lt;i&gt;et al.&lt;/i&gt;, 2021)"},"properties":{"noteIndex":0},"schema":"https://github.com/citation-style-language/schema/raw/master/csl-citation.json"}</w:instrText>
      </w:r>
      <w:r w:rsidR="00D83996">
        <w:rPr>
          <w:bCs/>
        </w:rPr>
        <w:fldChar w:fldCharType="separate"/>
      </w:r>
      <w:r w:rsidR="007E1953" w:rsidRPr="007E1953">
        <w:rPr>
          <w:bCs/>
          <w:noProof/>
        </w:rPr>
        <w:t xml:space="preserve">(Smith &amp; Keenan, 2020; Harrison </w:t>
      </w:r>
      <w:r w:rsidR="007E1953" w:rsidRPr="007E1953">
        <w:rPr>
          <w:bCs/>
          <w:i/>
          <w:noProof/>
        </w:rPr>
        <w:t>et al.</w:t>
      </w:r>
      <w:r w:rsidR="007E1953" w:rsidRPr="007E1953">
        <w:rPr>
          <w:bCs/>
          <w:noProof/>
        </w:rPr>
        <w:t>, 2021)</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t>accuracy by which models simulate photosynthetic processes with increasing atmospheric CO</w:t>
      </w:r>
      <w:r w:rsidR="0095073C">
        <w:rPr>
          <w:bCs/>
          <w:vertAlign w:val="subscript"/>
        </w:rPr>
        <w:t>2</w:t>
      </w:r>
      <w:r w:rsidR="0095073C">
        <w:rPr>
          <w:bCs/>
        </w:rPr>
        <w:t xml:space="preserve"> concentrations.</w:t>
      </w:r>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4DD7E797" w:rsidR="00B862FE" w:rsidRDefault="00A24228" w:rsidP="00A333A1">
      <w:pPr>
        <w:spacing w:line="360" w:lineRule="auto"/>
        <w:rPr>
          <w:bCs/>
        </w:rPr>
      </w:pPr>
      <w:r>
        <w:rPr>
          <w:bCs/>
        </w:rPr>
        <w:t xml:space="preserve">We conducted a growth chamber experiment where </w:t>
      </w:r>
      <w:r>
        <w:rPr>
          <w:bCs/>
          <w:i/>
          <w:iCs/>
        </w:rPr>
        <w:t>G. max</w:t>
      </w:r>
      <w:r>
        <w:rPr>
          <w:bCs/>
        </w:rPr>
        <w:t xml:space="preserve"> seedlings were grown under</w:t>
      </w:r>
      <w:r w:rsidR="00B862FE">
        <w:rPr>
          <w:bCs/>
        </w:rPr>
        <w:t xml:space="preserve"> full-factorial combinations of</w:t>
      </w:r>
      <w:r>
        <w:rPr>
          <w:bCs/>
        </w:rPr>
        <w:t xml:space="preserve"> two CO</w:t>
      </w:r>
      <w:r>
        <w:rPr>
          <w:bCs/>
          <w:vertAlign w:val="subscript"/>
        </w:rPr>
        <w:t>2</w:t>
      </w:r>
      <w:r>
        <w:rPr>
          <w:bCs/>
        </w:rPr>
        <w:t xml:space="preserve"> concentrations, two inoculation treatments, and nine </w:t>
      </w:r>
      <w:r w:rsidR="008E19CC">
        <w:rPr>
          <w:bCs/>
        </w:rPr>
        <w:t xml:space="preserve">soil nitrogen </w:t>
      </w:r>
      <w:r>
        <w:rPr>
          <w:bCs/>
        </w:rPr>
        <w:t xml:space="preserve">fertilization </w:t>
      </w:r>
      <w:r w:rsidR="00B862FE">
        <w:rPr>
          <w:bCs/>
        </w:rPr>
        <w:t>treatments</w:t>
      </w:r>
      <w:r>
        <w:rPr>
          <w:bCs/>
        </w:rPr>
        <w:t xml:space="preserve"> to assess the role of nitrogen supply and demand on leaf and whole-plant responses to elevated CO</w:t>
      </w:r>
      <w:r>
        <w:rPr>
          <w:bCs/>
          <w:vertAlign w:val="subscript"/>
        </w:rPr>
        <w:t>2</w:t>
      </w:r>
      <w:r>
        <w:rPr>
          <w:bCs/>
        </w:rPr>
        <w:t xml:space="preserve">. </w:t>
      </w:r>
      <w:r w:rsidR="00A333A1">
        <w:rPr>
          <w:bCs/>
        </w:rPr>
        <w:t>Our results indicate that nitrogen supply and demand each</w:t>
      </w:r>
      <w:r w:rsidR="008E19CC">
        <w:rPr>
          <w:bCs/>
        </w:rPr>
        <w:t xml:space="preserve"> helped to</w:t>
      </w:r>
      <w:r w:rsidR="00A333A1">
        <w:rPr>
          <w:bCs/>
        </w:rPr>
        <w:t xml:space="preserve"> explain plant responses to elevated CO</w:t>
      </w:r>
      <w:r w:rsidR="00A333A1">
        <w:rPr>
          <w:bCs/>
          <w:vertAlign w:val="subscript"/>
        </w:rPr>
        <w:t>2</w:t>
      </w:r>
      <w:r w:rsidR="00A333A1">
        <w:rPr>
          <w:bCs/>
        </w:rPr>
        <w:t xml:space="preserve">, though operated at different scales. Supporting </w:t>
      </w:r>
      <w:r w:rsidR="00DF28B1">
        <w:rPr>
          <w:bCs/>
        </w:rPr>
        <w:t xml:space="preserve">eco-evolutionary </w:t>
      </w:r>
      <w:r w:rsidR="00A333A1">
        <w:rPr>
          <w:bCs/>
        </w:rPr>
        <w:t xml:space="preserve">optimality </w:t>
      </w:r>
      <w:r w:rsidR="00DF28B1">
        <w:rPr>
          <w:bCs/>
        </w:rPr>
        <w:t>theory</w:t>
      </w:r>
      <w:r w:rsidR="00A333A1">
        <w:rPr>
          <w:bCs/>
        </w:rPr>
        <w:t>, leaf photosynthetic responses to elevated CO</w:t>
      </w:r>
      <w:r w:rsidR="00A333A1">
        <w:rPr>
          <w:bCs/>
          <w:vertAlign w:val="subscript"/>
        </w:rPr>
        <w:t>2</w:t>
      </w:r>
      <w:r w:rsidR="00A333A1">
        <w:rPr>
          <w:bCs/>
        </w:rPr>
        <w:t xml:space="preserve"> were independent of </w:t>
      </w:r>
      <w:r w:rsidR="008E19CC">
        <w:rPr>
          <w:bCs/>
        </w:rPr>
        <w:t xml:space="preserve">soil </w:t>
      </w:r>
      <w:r w:rsidR="00A333A1">
        <w:rPr>
          <w:bCs/>
        </w:rPr>
        <w:t xml:space="preserve">nitrogen supply and ability to associate with symbiotic nitrogen-fixing bacteria and were instead driven by leaf nitrogen demand to build and maintain photosynthetic </w:t>
      </w:r>
      <w:r w:rsidR="00A333A1">
        <w:rPr>
          <w:bCs/>
        </w:rPr>
        <w:lastRenderedPageBreak/>
        <w:t xml:space="preserve">enzymes such that net photosynthesis rates approached optimal coordination. Supporting </w:t>
      </w:r>
      <w:r w:rsidR="00DF28B1">
        <w:rPr>
          <w:bCs/>
        </w:rPr>
        <w:t xml:space="preserve">the progressive </w:t>
      </w:r>
      <w:r w:rsidR="00A333A1">
        <w:rPr>
          <w:bCs/>
        </w:rPr>
        <w:t>nitrogen limitation hypothesis, whole-plant responses to elevated CO</w:t>
      </w:r>
      <w:r w:rsidR="00A333A1">
        <w:rPr>
          <w:bCs/>
          <w:vertAlign w:val="subscript"/>
        </w:rPr>
        <w:t>2</w:t>
      </w:r>
      <w:r w:rsidR="00A333A1">
        <w:rPr>
          <w:bCs/>
        </w:rPr>
        <w:t xml:space="preserve"> were enhanced with increasing </w:t>
      </w:r>
      <w:r w:rsidR="008E19CC">
        <w:rPr>
          <w:bCs/>
        </w:rPr>
        <w:t xml:space="preserve">nitrogen </w:t>
      </w:r>
      <w:r w:rsidR="00A333A1">
        <w:rPr>
          <w:bCs/>
        </w:rPr>
        <w:t xml:space="preserve">fertilization due to increased plant nitrogen uptake efficiency coupled with possible cascading effects of nitrogen-savings at the leaf level that </w:t>
      </w:r>
      <w:r w:rsidR="00A32073">
        <w:rPr>
          <w:bCs/>
        </w:rPr>
        <w:t xml:space="preserve">may have </w:t>
      </w:r>
      <w:r w:rsidR="00A333A1">
        <w:rPr>
          <w:bCs/>
        </w:rPr>
        <w:t>maximized nitrogen allocat</w:t>
      </w:r>
      <w:r w:rsidR="00A32073">
        <w:rPr>
          <w:bCs/>
        </w:rPr>
        <w:t>ion</w:t>
      </w:r>
      <w:r w:rsidR="00A333A1">
        <w:rPr>
          <w:bCs/>
        </w:rPr>
        <w:t xml:space="preserve"> to whole-plant growth. Our findings suggest that plants grown under elevated CO</w:t>
      </w:r>
      <w:r w:rsidR="00A333A1">
        <w:rPr>
          <w:bCs/>
          <w:vertAlign w:val="subscript"/>
        </w:rPr>
        <w:t>2</w:t>
      </w:r>
      <w:r w:rsidR="00A333A1">
        <w:rPr>
          <w:bCs/>
        </w:rPr>
        <w:t xml:space="preserve"> responded to increased nitrogen supply by increasing the number of optimally coordinated leaves, and that t</w:t>
      </w:r>
      <w:r w:rsidR="000F676D">
        <w:rPr>
          <w:bCs/>
        </w:rPr>
        <w:t>h</w:t>
      </w:r>
      <w:r w:rsidR="00A333A1">
        <w:rPr>
          <w:bCs/>
        </w:rPr>
        <w:t>e downregulation in photosynthetic capacity under elevated CO</w:t>
      </w:r>
      <w:r w:rsidR="00A333A1">
        <w:rPr>
          <w:bCs/>
          <w:vertAlign w:val="subscript"/>
        </w:rPr>
        <w:t>2</w:t>
      </w:r>
      <w:r w:rsidR="00A333A1">
        <w:rPr>
          <w:bCs/>
        </w:rPr>
        <w:t xml:space="preserve"> is not a direct response to changes in nitrogen supply as has been previously implied. </w:t>
      </w:r>
      <w:r w:rsidR="00B862FE">
        <w:rPr>
          <w:bCs/>
        </w:rPr>
        <w:t xml:space="preserve">The differential role of nitrogen </w:t>
      </w:r>
      <w:r w:rsidR="00A333A1">
        <w:rPr>
          <w:bCs/>
        </w:rPr>
        <w:t>supply</w:t>
      </w:r>
      <w:r w:rsidR="00B862FE">
        <w:rPr>
          <w:bCs/>
        </w:rPr>
        <w:t xml:space="preserve"> on leaf and whole-plant responses to </w:t>
      </w:r>
      <w:r w:rsidR="00B862FE">
        <w:t>elevated CO</w:t>
      </w:r>
      <w:r w:rsidR="00B862FE">
        <w:rPr>
          <w:vertAlign w:val="subscript"/>
        </w:rPr>
        <w:t>2</w:t>
      </w:r>
      <w:r w:rsidR="000F676D">
        <w:t xml:space="preserve"> coupled with dynamic leaf nitrogen-photosynthesis relationships across CO</w:t>
      </w:r>
      <w:r w:rsidR="000F676D">
        <w:rPr>
          <w:vertAlign w:val="subscript"/>
        </w:rPr>
        <w:t>2</w:t>
      </w:r>
      <w:r w:rsidR="000F676D">
        <w:t xml:space="preserve"> and fertilization treatments</w:t>
      </w:r>
      <w:r w:rsidR="00B862FE">
        <w:rPr>
          <w:bCs/>
        </w:rPr>
        <w:t xml:space="preserve"> suggest</w:t>
      </w:r>
      <w:r w:rsidR="000F676D">
        <w:rPr>
          <w:bCs/>
        </w:rPr>
        <w:t>s</w:t>
      </w:r>
      <w:r w:rsidR="00B862FE">
        <w:rPr>
          <w:bCs/>
        </w:rPr>
        <w:t xml:space="preserve"> that terrestrial biosphere models may improve the simulation of </w:t>
      </w:r>
      <w:r w:rsidR="00491BF7">
        <w:rPr>
          <w:bCs/>
        </w:rPr>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t>Acknowledgements</w:t>
      </w:r>
    </w:p>
    <w:p w14:paraId="4344C4CF" w14:textId="30A98E11" w:rsidR="005C2C60" w:rsidRDefault="005C2C60" w:rsidP="005C2C60">
      <w:pPr>
        <w:spacing w:line="360" w:lineRule="auto"/>
        <w:rPr>
          <w:color w:val="000000" w:themeColor="text1"/>
        </w:rPr>
      </w:pPr>
      <w:r w:rsidRPr="003D0D91">
        <w:rPr>
          <w:color w:val="000000" w:themeColor="text1"/>
          <w:lang w:val="en-GB"/>
        </w:rPr>
        <w:t xml:space="preserve">This </w:t>
      </w:r>
      <w:r w:rsidR="00DB047A">
        <w:rPr>
          <w:color w:val="000000" w:themeColor="text1"/>
          <w:lang w:val="en-GB"/>
        </w:rPr>
        <w:t>study</w:t>
      </w:r>
      <w:r w:rsidRPr="003D0D91">
        <w:rPr>
          <w:color w:val="000000" w:themeColor="text1"/>
          <w:lang w:val="en-GB"/>
        </w:rPr>
        <w:t xml:space="preserve"> is a contribution to the LEMONTREE (Land Ecosystem Models based On New Theory, </w:t>
      </w:r>
      <w:proofErr w:type="spellStart"/>
      <w:proofErr w:type="gramStart"/>
      <w:r w:rsidRPr="003D0D91">
        <w:rPr>
          <w:color w:val="000000" w:themeColor="text1"/>
          <w:lang w:val="en-GB"/>
        </w:rPr>
        <w:t>obseRvations</w:t>
      </w:r>
      <w:proofErr w:type="spellEnd"/>
      <w:proofErr w:type="gram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EAP acknowledges additional support from a Texas Tech University Doctoral Dissertation Completion Fellowship and a Botanical Society of America Graduate Student Research Award.</w:t>
      </w:r>
      <w:r w:rsidR="000F676D">
        <w:rPr>
          <w:color w:val="000000" w:themeColor="text1"/>
          <w:lang w:val="en-GB"/>
        </w:rPr>
        <w:t xml:space="preserve"> </w:t>
      </w:r>
      <w:r>
        <w:rPr>
          <w:color w:val="000000" w:themeColor="text1"/>
          <w:lang w:val="en-GB"/>
        </w:rPr>
        <w:t>This work was also supported by US National Science Foundation</w:t>
      </w:r>
      <w:ins w:id="199" w:author="Perkowski, Evan A [2]" w:date="2023-11-13T15:51:00Z">
        <w:r w:rsidR="006E540D">
          <w:rPr>
            <w:color w:val="000000" w:themeColor="text1"/>
            <w:lang w:val="en-GB"/>
          </w:rPr>
          <w:t xml:space="preserve"> awards to NGS</w:t>
        </w:r>
      </w:ins>
      <w:r>
        <w:rPr>
          <w:color w:val="000000" w:themeColor="text1"/>
          <w:lang w:val="en-GB"/>
        </w:rPr>
        <w:t xml:space="preserve"> (</w:t>
      </w:r>
      <w:r w:rsidRPr="003D0D91">
        <w:rPr>
          <w:color w:val="000000" w:themeColor="text1"/>
          <w:lang w:val="en-GB"/>
        </w:rPr>
        <w:t>DEB-2045968</w:t>
      </w:r>
      <w:r>
        <w:rPr>
          <w:color w:val="000000" w:themeColor="text1"/>
          <w:lang w:val="en-GB"/>
        </w:rPr>
        <w:t xml:space="preserve"> and DEB-2217353).</w:t>
      </w:r>
    </w:p>
    <w:p w14:paraId="6B48F765" w14:textId="77777777" w:rsidR="00A32073" w:rsidRDefault="00A32073" w:rsidP="005C2C60">
      <w:pPr>
        <w:spacing w:line="360" w:lineRule="auto"/>
        <w:rPr>
          <w:color w:val="000000" w:themeColor="text1"/>
        </w:rPr>
      </w:pPr>
    </w:p>
    <w:p w14:paraId="6B357B42" w14:textId="23318D0A" w:rsidR="00A32073" w:rsidRDefault="00A32073" w:rsidP="005C2C60">
      <w:pPr>
        <w:spacing w:line="360" w:lineRule="auto"/>
        <w:rPr>
          <w:color w:val="000000" w:themeColor="text1"/>
        </w:rPr>
      </w:pPr>
      <w:r>
        <w:rPr>
          <w:b/>
          <w:bCs/>
          <w:color w:val="000000" w:themeColor="text1"/>
        </w:rPr>
        <w:t>Author contributions</w:t>
      </w:r>
    </w:p>
    <w:p w14:paraId="6D0D34A7" w14:textId="421B5BA4" w:rsidR="00A32073" w:rsidRPr="00A32073" w:rsidRDefault="00A32073" w:rsidP="005C2C60">
      <w:pPr>
        <w:spacing w:line="360" w:lineRule="auto"/>
        <w:rPr>
          <w:color w:val="000000" w:themeColor="text1"/>
        </w:rPr>
      </w:pPr>
      <w:r>
        <w:rPr>
          <w:color w:val="000000" w:themeColor="text1"/>
        </w:rPr>
        <w:t>EAP conceptualized the study objectives</w:t>
      </w:r>
      <w:r w:rsidR="00DF28B1">
        <w:rPr>
          <w:color w:val="000000" w:themeColor="text1"/>
        </w:rPr>
        <w:t xml:space="preserve"> and designed the experiment, collected data, conducted data analysis,</w:t>
      </w:r>
      <w:r>
        <w:rPr>
          <w:color w:val="000000" w:themeColor="text1"/>
        </w:rPr>
        <w:t xml:space="preserve"> and wrote the first manuscript draft. EE assisted with data collection and experiment maintenance. NGS conceptualized study objectives with EAP</w:t>
      </w:r>
      <w:r w:rsidR="00DF28B1">
        <w:rPr>
          <w:color w:val="000000" w:themeColor="text1"/>
        </w:rPr>
        <w:t xml:space="preserve"> and</w:t>
      </w:r>
      <w:r>
        <w:rPr>
          <w:color w:val="000000" w:themeColor="text1"/>
        </w:rPr>
        <w:t xml:space="preserve"> oversaw experiment</w:t>
      </w:r>
      <w:r w:rsidR="00DF28B1">
        <w:rPr>
          <w:color w:val="000000" w:themeColor="text1"/>
        </w:rPr>
        <w:t xml:space="preserve"> progress</w:t>
      </w:r>
      <w:r>
        <w:rPr>
          <w:color w:val="000000" w:themeColor="text1"/>
        </w:rPr>
        <w:t>. All authors</w:t>
      </w:r>
      <w:r w:rsidR="00DF28B1">
        <w:rPr>
          <w:color w:val="000000" w:themeColor="text1"/>
        </w:rPr>
        <w:t xml:space="preserve"> provided manuscript feedback and </w:t>
      </w:r>
      <w:r w:rsidR="008628D8">
        <w:rPr>
          <w:color w:val="000000" w:themeColor="text1"/>
        </w:rPr>
        <w:t>approved</w:t>
      </w:r>
      <w:r w:rsidR="00DF28B1">
        <w:rPr>
          <w:color w:val="000000" w:themeColor="text1"/>
        </w:rPr>
        <w:t xml:space="preserve"> its submission to </w:t>
      </w:r>
      <w:r>
        <w:rPr>
          <w:i/>
          <w:iCs/>
          <w:color w:val="000000" w:themeColor="text1"/>
        </w:rPr>
        <w:t>Global Change Biology</w:t>
      </w:r>
      <w:r>
        <w:rPr>
          <w:color w:val="000000" w:themeColor="text1"/>
        </w:rPr>
        <w:t>.</w:t>
      </w:r>
    </w:p>
    <w:p w14:paraId="4EA51F8B" w14:textId="46BDE324" w:rsidR="009F20B5" w:rsidRDefault="009F20B5" w:rsidP="00E17E57">
      <w:pPr>
        <w:spacing w:line="360" w:lineRule="auto"/>
        <w:rPr>
          <w:bCs/>
        </w:rPr>
      </w:pPr>
      <w:r>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794507FF" w14:textId="23F0B6C8" w:rsidR="008628D8" w:rsidRPr="008628D8" w:rsidRDefault="007A3065" w:rsidP="008628D8">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8628D8" w:rsidRPr="008628D8">
        <w:rPr>
          <w:b/>
          <w:bCs/>
          <w:noProof/>
        </w:rPr>
        <w:t xml:space="preserve">Ainsworth EA, Davey PA, Bernacchi CJ, Dermody OC, Heaton EA, Moore DJ, Morgan PB, Naidu SL, Ra HSY, Zhu XG, </w:t>
      </w:r>
      <w:r w:rsidR="008628D8" w:rsidRPr="008628D8">
        <w:rPr>
          <w:b/>
          <w:bCs/>
          <w:i/>
          <w:iCs/>
          <w:noProof/>
        </w:rPr>
        <w:t>et al.</w:t>
      </w:r>
      <w:r w:rsidR="008628D8" w:rsidRPr="008628D8">
        <w:rPr>
          <w:noProof/>
        </w:rPr>
        <w:t xml:space="preserve"> </w:t>
      </w:r>
      <w:r w:rsidR="008628D8" w:rsidRPr="008628D8">
        <w:rPr>
          <w:b/>
          <w:bCs/>
          <w:noProof/>
        </w:rPr>
        <w:t>2002</w:t>
      </w:r>
      <w:r w:rsidR="008628D8" w:rsidRPr="008628D8">
        <w:rPr>
          <w:noProof/>
        </w:rPr>
        <w:t>. A meta-analysis of elevated [CO</w:t>
      </w:r>
      <w:r w:rsidR="008628D8" w:rsidRPr="008628D8">
        <w:rPr>
          <w:noProof/>
          <w:vertAlign w:val="subscript"/>
        </w:rPr>
        <w:t>2</w:t>
      </w:r>
      <w:r w:rsidR="008628D8" w:rsidRPr="008628D8">
        <w:rPr>
          <w:noProof/>
        </w:rPr>
        <w:t>] effects on soybean (</w:t>
      </w:r>
      <w:r w:rsidR="008628D8" w:rsidRPr="008628D8">
        <w:rPr>
          <w:i/>
          <w:iCs/>
          <w:noProof/>
        </w:rPr>
        <w:t>Glycine max</w:t>
      </w:r>
      <w:r w:rsidR="008628D8" w:rsidRPr="008628D8">
        <w:rPr>
          <w:noProof/>
        </w:rPr>
        <w:t xml:space="preserve">) physiology, growth and yield. </w:t>
      </w:r>
      <w:r w:rsidR="008628D8" w:rsidRPr="008628D8">
        <w:rPr>
          <w:i/>
          <w:iCs/>
          <w:noProof/>
        </w:rPr>
        <w:t>Global Change Biology</w:t>
      </w:r>
      <w:r w:rsidR="008628D8" w:rsidRPr="008628D8">
        <w:rPr>
          <w:noProof/>
        </w:rPr>
        <w:t xml:space="preserve"> </w:t>
      </w:r>
      <w:r w:rsidR="008628D8" w:rsidRPr="008628D8">
        <w:rPr>
          <w:b/>
          <w:bCs/>
          <w:noProof/>
        </w:rPr>
        <w:t>8</w:t>
      </w:r>
      <w:r w:rsidR="008628D8" w:rsidRPr="008628D8">
        <w:rPr>
          <w:noProof/>
        </w:rPr>
        <w:t>: 695–709.</w:t>
      </w:r>
    </w:p>
    <w:p w14:paraId="6850B94C" w14:textId="77777777" w:rsidR="008628D8" w:rsidRPr="008628D8" w:rsidRDefault="008628D8" w:rsidP="008628D8">
      <w:pPr>
        <w:widowControl w:val="0"/>
        <w:autoSpaceDE w:val="0"/>
        <w:autoSpaceDN w:val="0"/>
        <w:adjustRightInd w:val="0"/>
        <w:spacing w:line="360" w:lineRule="auto"/>
        <w:rPr>
          <w:noProof/>
        </w:rPr>
      </w:pPr>
      <w:r w:rsidRPr="008628D8">
        <w:rPr>
          <w:b/>
          <w:bCs/>
          <w:noProof/>
        </w:rPr>
        <w:t>Ainsworth EA, Long SP</w:t>
      </w:r>
      <w:r w:rsidRPr="008628D8">
        <w:rPr>
          <w:noProof/>
        </w:rPr>
        <w:t xml:space="preserve">. </w:t>
      </w:r>
      <w:r w:rsidRPr="008628D8">
        <w:rPr>
          <w:b/>
          <w:bCs/>
          <w:noProof/>
        </w:rPr>
        <w:t>2005</w:t>
      </w:r>
      <w:r w:rsidRPr="008628D8">
        <w:rPr>
          <w:noProof/>
        </w:rPr>
        <w:t>. What have we learned from 15 years of free-air CO</w:t>
      </w:r>
      <w:r w:rsidRPr="008628D8">
        <w:rPr>
          <w:noProof/>
          <w:vertAlign w:val="subscript"/>
        </w:rPr>
        <w:t>2</w:t>
      </w:r>
      <w:r w:rsidRPr="008628D8">
        <w:rPr>
          <w:noProof/>
        </w:rPr>
        <w:t xml:space="preserve"> enrichment (FACE)? A meta-analytic review of the responses of photosynthesis, canopy properties and plant production to rising CO</w:t>
      </w:r>
      <w:r w:rsidRPr="008628D8">
        <w:rPr>
          <w:noProof/>
          <w:vertAlign w:val="subscript"/>
        </w:rPr>
        <w:t>2</w:t>
      </w:r>
      <w:r w:rsidRPr="008628D8">
        <w:rPr>
          <w:noProof/>
        </w:rPr>
        <w:t xml:space="preserve">. </w:t>
      </w:r>
      <w:r w:rsidRPr="008628D8">
        <w:rPr>
          <w:i/>
          <w:iCs/>
          <w:noProof/>
        </w:rPr>
        <w:t>New Phytologist</w:t>
      </w:r>
      <w:r w:rsidRPr="008628D8">
        <w:rPr>
          <w:noProof/>
        </w:rPr>
        <w:t xml:space="preserve"> </w:t>
      </w:r>
      <w:r w:rsidRPr="008628D8">
        <w:rPr>
          <w:b/>
          <w:bCs/>
          <w:noProof/>
        </w:rPr>
        <w:t>165</w:t>
      </w:r>
      <w:r w:rsidRPr="008628D8">
        <w:rPr>
          <w:noProof/>
        </w:rPr>
        <w:t>: 351–372.</w:t>
      </w:r>
    </w:p>
    <w:p w14:paraId="7BE17598" w14:textId="77777777" w:rsidR="008628D8" w:rsidRPr="008628D8" w:rsidRDefault="008628D8" w:rsidP="008628D8">
      <w:pPr>
        <w:widowControl w:val="0"/>
        <w:autoSpaceDE w:val="0"/>
        <w:autoSpaceDN w:val="0"/>
        <w:adjustRightInd w:val="0"/>
        <w:spacing w:line="360" w:lineRule="auto"/>
        <w:rPr>
          <w:noProof/>
        </w:rPr>
      </w:pPr>
      <w:r w:rsidRPr="008628D8">
        <w:rPr>
          <w:b/>
          <w:bCs/>
          <w:noProof/>
        </w:rPr>
        <w:t>Ainsworth EA, Rogers A</w:t>
      </w:r>
      <w:r w:rsidRPr="008628D8">
        <w:rPr>
          <w:noProof/>
        </w:rPr>
        <w:t xml:space="preserve">. </w:t>
      </w:r>
      <w:r w:rsidRPr="008628D8">
        <w:rPr>
          <w:b/>
          <w:bCs/>
          <w:noProof/>
        </w:rPr>
        <w:t>2007</w:t>
      </w:r>
      <w:r w:rsidRPr="008628D8">
        <w:rPr>
          <w:noProof/>
        </w:rPr>
        <w:t>. The response of photosynthesis and stomatal conductance to rising [CO</w:t>
      </w:r>
      <w:r w:rsidRPr="008628D8">
        <w:rPr>
          <w:noProof/>
          <w:vertAlign w:val="subscript"/>
        </w:rPr>
        <w:t>2</w:t>
      </w:r>
      <w:r w:rsidRPr="008628D8">
        <w:rPr>
          <w:noProof/>
        </w:rPr>
        <w:t xml:space="preserve">]: mechanisms and environmental interactions. </w:t>
      </w:r>
      <w:r w:rsidRPr="008628D8">
        <w:rPr>
          <w:i/>
          <w:iCs/>
          <w:noProof/>
        </w:rPr>
        <w:t>Plant, Cell &amp; Environment</w:t>
      </w:r>
      <w:r w:rsidRPr="008628D8">
        <w:rPr>
          <w:noProof/>
        </w:rPr>
        <w:t xml:space="preserve"> </w:t>
      </w:r>
      <w:r w:rsidRPr="008628D8">
        <w:rPr>
          <w:b/>
          <w:bCs/>
          <w:noProof/>
        </w:rPr>
        <w:t>30</w:t>
      </w:r>
      <w:r w:rsidRPr="008628D8">
        <w:rPr>
          <w:noProof/>
        </w:rPr>
        <w:t>: 258–270.</w:t>
      </w:r>
    </w:p>
    <w:p w14:paraId="13693205" w14:textId="77777777" w:rsidR="008628D8" w:rsidRPr="008628D8" w:rsidRDefault="008628D8" w:rsidP="008628D8">
      <w:pPr>
        <w:widowControl w:val="0"/>
        <w:autoSpaceDE w:val="0"/>
        <w:autoSpaceDN w:val="0"/>
        <w:adjustRightInd w:val="0"/>
        <w:spacing w:line="360" w:lineRule="auto"/>
        <w:rPr>
          <w:noProof/>
        </w:rPr>
      </w:pPr>
      <w:r w:rsidRPr="008628D8">
        <w:rPr>
          <w:b/>
          <w:bCs/>
          <w:noProof/>
        </w:rPr>
        <w:t>Allen K, Fisher JB, Phillips RP, Powers JS, Brzostek ER</w:t>
      </w:r>
      <w:r w:rsidRPr="008628D8">
        <w:rPr>
          <w:noProof/>
        </w:rPr>
        <w:t xml:space="preserve">. </w:t>
      </w:r>
      <w:r w:rsidRPr="008628D8">
        <w:rPr>
          <w:b/>
          <w:bCs/>
          <w:noProof/>
        </w:rPr>
        <w:t>2020</w:t>
      </w:r>
      <w:r w:rsidRPr="008628D8">
        <w:rPr>
          <w:noProof/>
        </w:rPr>
        <w:t xml:space="preserve">. Modeling the carbon cost of plant nitrogen and phosphorus uptake across temperate and tropical forests. </w:t>
      </w:r>
      <w:r w:rsidRPr="008628D8">
        <w:rPr>
          <w:i/>
          <w:iCs/>
          <w:noProof/>
        </w:rPr>
        <w:t>Frontiers in Forests and Global Change</w:t>
      </w:r>
      <w:r w:rsidRPr="008628D8">
        <w:rPr>
          <w:noProof/>
        </w:rPr>
        <w:t xml:space="preserve"> </w:t>
      </w:r>
      <w:r w:rsidRPr="008628D8">
        <w:rPr>
          <w:b/>
          <w:bCs/>
          <w:noProof/>
        </w:rPr>
        <w:t>3</w:t>
      </w:r>
      <w:r w:rsidRPr="008628D8">
        <w:rPr>
          <w:noProof/>
        </w:rPr>
        <w:t>: 1–12.</w:t>
      </w:r>
    </w:p>
    <w:p w14:paraId="45B0AF93" w14:textId="77777777" w:rsidR="008628D8" w:rsidRPr="008628D8" w:rsidRDefault="008628D8" w:rsidP="008628D8">
      <w:pPr>
        <w:widowControl w:val="0"/>
        <w:autoSpaceDE w:val="0"/>
        <w:autoSpaceDN w:val="0"/>
        <w:adjustRightInd w:val="0"/>
        <w:spacing w:line="360" w:lineRule="auto"/>
        <w:rPr>
          <w:noProof/>
        </w:rPr>
      </w:pPr>
      <w:r w:rsidRPr="008628D8">
        <w:rPr>
          <w:b/>
          <w:bCs/>
          <w:noProof/>
        </w:rPr>
        <w:t>Andrews M, James EK, Sprent JI, Boddey RM, Gross E, dos Reis FB</w:t>
      </w:r>
      <w:r w:rsidRPr="008628D8">
        <w:rPr>
          <w:noProof/>
        </w:rPr>
        <w:t xml:space="preserve">. </w:t>
      </w:r>
      <w:r w:rsidRPr="008628D8">
        <w:rPr>
          <w:b/>
          <w:bCs/>
          <w:noProof/>
        </w:rPr>
        <w:t>2011</w:t>
      </w:r>
      <w:r w:rsidRPr="008628D8">
        <w:rPr>
          <w:noProof/>
        </w:rPr>
        <w:t xml:space="preserve">. Nitrogen fixation in legumes and actinorhizal plants in natural ecosystems: Values obtained using 15N natural abundance. </w:t>
      </w:r>
      <w:r w:rsidRPr="008628D8">
        <w:rPr>
          <w:i/>
          <w:iCs/>
          <w:noProof/>
        </w:rPr>
        <w:t>Plant Ecology and Diversity</w:t>
      </w:r>
      <w:r w:rsidRPr="008628D8">
        <w:rPr>
          <w:noProof/>
        </w:rPr>
        <w:t xml:space="preserve"> </w:t>
      </w:r>
      <w:r w:rsidRPr="008628D8">
        <w:rPr>
          <w:b/>
          <w:bCs/>
          <w:noProof/>
        </w:rPr>
        <w:t>4</w:t>
      </w:r>
      <w:r w:rsidRPr="008628D8">
        <w:rPr>
          <w:noProof/>
        </w:rPr>
        <w:t>: 117–130.</w:t>
      </w:r>
    </w:p>
    <w:p w14:paraId="264C785D"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Arora VK, Katavouta A, Williams RG, Jones CD, Brovkin V, Friedlingstein P, Schwinger J, Bopp L, Boucher O, Cadule P, </w:t>
      </w:r>
      <w:r w:rsidRPr="008628D8">
        <w:rPr>
          <w:b/>
          <w:bCs/>
          <w:i/>
          <w:iCs/>
          <w:noProof/>
        </w:rPr>
        <w:t>et al.</w:t>
      </w:r>
      <w:r w:rsidRPr="008628D8">
        <w:rPr>
          <w:noProof/>
        </w:rPr>
        <w:t xml:space="preserve"> </w:t>
      </w:r>
      <w:r w:rsidRPr="008628D8">
        <w:rPr>
          <w:b/>
          <w:bCs/>
          <w:noProof/>
        </w:rPr>
        <w:t>2020</w:t>
      </w:r>
      <w:r w:rsidRPr="008628D8">
        <w:rPr>
          <w:noProof/>
        </w:rPr>
        <w:t xml:space="preserve">. Carbon-concentration and carbon-climate feedbacks in CMIP6 models and their comparison to CMIP5 models. </w:t>
      </w:r>
      <w:r w:rsidRPr="008628D8">
        <w:rPr>
          <w:i/>
          <w:iCs/>
          <w:noProof/>
        </w:rPr>
        <w:t>Biogeosciences</w:t>
      </w:r>
      <w:r w:rsidRPr="008628D8">
        <w:rPr>
          <w:noProof/>
        </w:rPr>
        <w:t xml:space="preserve"> </w:t>
      </w:r>
      <w:r w:rsidRPr="008628D8">
        <w:rPr>
          <w:b/>
          <w:bCs/>
          <w:noProof/>
        </w:rPr>
        <w:t>17</w:t>
      </w:r>
      <w:r w:rsidRPr="008628D8">
        <w:rPr>
          <w:noProof/>
        </w:rPr>
        <w:t>: 4173–4222.</w:t>
      </w:r>
    </w:p>
    <w:p w14:paraId="5EB25915" w14:textId="77777777" w:rsidR="008628D8" w:rsidRPr="008628D8" w:rsidRDefault="008628D8" w:rsidP="008628D8">
      <w:pPr>
        <w:widowControl w:val="0"/>
        <w:autoSpaceDE w:val="0"/>
        <w:autoSpaceDN w:val="0"/>
        <w:adjustRightInd w:val="0"/>
        <w:spacing w:line="360" w:lineRule="auto"/>
        <w:rPr>
          <w:noProof/>
        </w:rPr>
      </w:pPr>
      <w:r w:rsidRPr="008628D8">
        <w:rPr>
          <w:b/>
          <w:bCs/>
          <w:noProof/>
        </w:rPr>
        <w:t>Barnes JD, Balaguer L, Manrique E, Elvira S, Davison AW</w:t>
      </w:r>
      <w:r w:rsidRPr="008628D8">
        <w:rPr>
          <w:noProof/>
        </w:rPr>
        <w:t xml:space="preserve">. </w:t>
      </w:r>
      <w:r w:rsidRPr="008628D8">
        <w:rPr>
          <w:b/>
          <w:bCs/>
          <w:noProof/>
        </w:rPr>
        <w:t>1992</w:t>
      </w:r>
      <w:r w:rsidRPr="008628D8">
        <w:rPr>
          <w:noProof/>
        </w:rPr>
        <w:t xml:space="preserve">. A reappraisal of the use of DMSO for the extraction and determination of chlorophylls a and b in lichens and higher plants. </w:t>
      </w:r>
      <w:r w:rsidRPr="008628D8">
        <w:rPr>
          <w:i/>
          <w:iCs/>
          <w:noProof/>
        </w:rPr>
        <w:t>Environmental and Experimental Botany</w:t>
      </w:r>
      <w:r w:rsidRPr="008628D8">
        <w:rPr>
          <w:noProof/>
        </w:rPr>
        <w:t xml:space="preserve"> </w:t>
      </w:r>
      <w:r w:rsidRPr="008628D8">
        <w:rPr>
          <w:b/>
          <w:bCs/>
          <w:noProof/>
        </w:rPr>
        <w:t>32</w:t>
      </w:r>
      <w:r w:rsidRPr="008628D8">
        <w:rPr>
          <w:noProof/>
        </w:rPr>
        <w:t>: 85–100.</w:t>
      </w:r>
    </w:p>
    <w:p w14:paraId="7B105789" w14:textId="77777777" w:rsidR="008628D8" w:rsidRPr="008628D8" w:rsidRDefault="008628D8" w:rsidP="008628D8">
      <w:pPr>
        <w:widowControl w:val="0"/>
        <w:autoSpaceDE w:val="0"/>
        <w:autoSpaceDN w:val="0"/>
        <w:adjustRightInd w:val="0"/>
        <w:spacing w:line="360" w:lineRule="auto"/>
        <w:rPr>
          <w:noProof/>
        </w:rPr>
      </w:pPr>
      <w:r w:rsidRPr="008628D8">
        <w:rPr>
          <w:b/>
          <w:bCs/>
          <w:noProof/>
        </w:rPr>
        <w:t>Bates D, Mächler M, Bolker B, Walker S</w:t>
      </w:r>
      <w:r w:rsidRPr="008628D8">
        <w:rPr>
          <w:noProof/>
        </w:rPr>
        <w:t xml:space="preserve">. </w:t>
      </w:r>
      <w:r w:rsidRPr="008628D8">
        <w:rPr>
          <w:b/>
          <w:bCs/>
          <w:noProof/>
        </w:rPr>
        <w:t>2015</w:t>
      </w:r>
      <w:r w:rsidRPr="008628D8">
        <w:rPr>
          <w:noProof/>
        </w:rPr>
        <w:t xml:space="preserve">. Fitting linear mixed-effects models using lme4. </w:t>
      </w:r>
      <w:r w:rsidRPr="008628D8">
        <w:rPr>
          <w:i/>
          <w:iCs/>
          <w:noProof/>
        </w:rPr>
        <w:t>Journal of Statistical Software</w:t>
      </w:r>
      <w:r w:rsidRPr="008628D8">
        <w:rPr>
          <w:noProof/>
        </w:rPr>
        <w:t xml:space="preserve"> </w:t>
      </w:r>
      <w:r w:rsidRPr="008628D8">
        <w:rPr>
          <w:b/>
          <w:bCs/>
          <w:noProof/>
        </w:rPr>
        <w:t>67</w:t>
      </w:r>
      <w:r w:rsidRPr="008628D8">
        <w:rPr>
          <w:noProof/>
        </w:rPr>
        <w:t>: 1–48.</w:t>
      </w:r>
    </w:p>
    <w:p w14:paraId="3CFB2BF7" w14:textId="77777777" w:rsidR="008628D8" w:rsidRPr="008628D8" w:rsidRDefault="008628D8" w:rsidP="008628D8">
      <w:pPr>
        <w:widowControl w:val="0"/>
        <w:autoSpaceDE w:val="0"/>
        <w:autoSpaceDN w:val="0"/>
        <w:adjustRightInd w:val="0"/>
        <w:spacing w:line="360" w:lineRule="auto"/>
        <w:rPr>
          <w:noProof/>
        </w:rPr>
      </w:pPr>
      <w:r w:rsidRPr="008628D8">
        <w:rPr>
          <w:b/>
          <w:bCs/>
          <w:noProof/>
        </w:rPr>
        <w:t>Bernacchi CJ, Singsaas EL, Pimentel C, Portis AR, Long SP</w:t>
      </w:r>
      <w:r w:rsidRPr="008628D8">
        <w:rPr>
          <w:noProof/>
        </w:rPr>
        <w:t xml:space="preserve">. </w:t>
      </w:r>
      <w:r w:rsidRPr="008628D8">
        <w:rPr>
          <w:b/>
          <w:bCs/>
          <w:noProof/>
        </w:rPr>
        <w:t>2001</w:t>
      </w:r>
      <w:r w:rsidRPr="008628D8">
        <w:rPr>
          <w:noProof/>
        </w:rPr>
        <w:t xml:space="preserve">. Improved temperature response functions for models of Rubisco-limited photosynthesis. </w:t>
      </w:r>
      <w:r w:rsidRPr="008628D8">
        <w:rPr>
          <w:i/>
          <w:iCs/>
          <w:noProof/>
        </w:rPr>
        <w:t>Plant, Cell and Environment</w:t>
      </w:r>
      <w:r w:rsidRPr="008628D8">
        <w:rPr>
          <w:noProof/>
        </w:rPr>
        <w:t xml:space="preserve"> </w:t>
      </w:r>
      <w:r w:rsidRPr="008628D8">
        <w:rPr>
          <w:b/>
          <w:bCs/>
          <w:noProof/>
        </w:rPr>
        <w:t>24</w:t>
      </w:r>
      <w:r w:rsidRPr="008628D8">
        <w:rPr>
          <w:noProof/>
        </w:rPr>
        <w:t>: 253–259.</w:t>
      </w:r>
    </w:p>
    <w:p w14:paraId="0AD26CB0" w14:textId="77777777" w:rsidR="008628D8" w:rsidRPr="008628D8" w:rsidRDefault="008628D8" w:rsidP="008628D8">
      <w:pPr>
        <w:widowControl w:val="0"/>
        <w:autoSpaceDE w:val="0"/>
        <w:autoSpaceDN w:val="0"/>
        <w:adjustRightInd w:val="0"/>
        <w:spacing w:line="360" w:lineRule="auto"/>
        <w:rPr>
          <w:noProof/>
        </w:rPr>
      </w:pPr>
      <w:r w:rsidRPr="008628D8">
        <w:rPr>
          <w:b/>
          <w:bCs/>
          <w:noProof/>
        </w:rPr>
        <w:t>Braghiere RK, Fisher JB, Allen K, Brzostek ER, Shi M, Yang X, Ricciuto DM, Fisher RA, Zhu Q, Phillips RP</w:t>
      </w:r>
      <w:r w:rsidRPr="008628D8">
        <w:rPr>
          <w:noProof/>
        </w:rPr>
        <w:t xml:space="preserve">. </w:t>
      </w:r>
      <w:r w:rsidRPr="008628D8">
        <w:rPr>
          <w:b/>
          <w:bCs/>
          <w:noProof/>
        </w:rPr>
        <w:t>2022</w:t>
      </w:r>
      <w:r w:rsidRPr="008628D8">
        <w:rPr>
          <w:noProof/>
        </w:rPr>
        <w:t xml:space="preserve">. Modeling Global Carbon Costs of Plant Nitrogen and Phosphorus Acquisition. </w:t>
      </w:r>
      <w:r w:rsidRPr="008628D8">
        <w:rPr>
          <w:i/>
          <w:iCs/>
          <w:noProof/>
        </w:rPr>
        <w:t>Journal of Advances in Modeling Earth Systems</w:t>
      </w:r>
      <w:r w:rsidRPr="008628D8">
        <w:rPr>
          <w:noProof/>
        </w:rPr>
        <w:t xml:space="preserve"> </w:t>
      </w:r>
      <w:r w:rsidRPr="008628D8">
        <w:rPr>
          <w:b/>
          <w:bCs/>
          <w:noProof/>
        </w:rPr>
        <w:t>14</w:t>
      </w:r>
      <w:r w:rsidRPr="008628D8">
        <w:rPr>
          <w:noProof/>
        </w:rPr>
        <w:t>: 1–23.</w:t>
      </w:r>
    </w:p>
    <w:p w14:paraId="45A05A21" w14:textId="77777777" w:rsidR="008628D8" w:rsidRPr="008628D8" w:rsidRDefault="008628D8" w:rsidP="008628D8">
      <w:pPr>
        <w:widowControl w:val="0"/>
        <w:autoSpaceDE w:val="0"/>
        <w:autoSpaceDN w:val="0"/>
        <w:adjustRightInd w:val="0"/>
        <w:spacing w:line="360" w:lineRule="auto"/>
        <w:rPr>
          <w:noProof/>
        </w:rPr>
      </w:pPr>
      <w:r w:rsidRPr="008628D8">
        <w:rPr>
          <w:b/>
          <w:bCs/>
          <w:noProof/>
        </w:rPr>
        <w:lastRenderedPageBreak/>
        <w:t>Brzostek ER, Fisher JB, Phillips RP</w:t>
      </w:r>
      <w:r w:rsidRPr="008628D8">
        <w:rPr>
          <w:noProof/>
        </w:rPr>
        <w:t xml:space="preserve">. </w:t>
      </w:r>
      <w:r w:rsidRPr="008628D8">
        <w:rPr>
          <w:b/>
          <w:bCs/>
          <w:noProof/>
        </w:rPr>
        <w:t>2014</w:t>
      </w:r>
      <w:r w:rsidRPr="008628D8">
        <w:rPr>
          <w:noProof/>
        </w:rPr>
        <w:t xml:space="preserve">. Modeling the carbon cost of plant nitrogen acquisition: Mycorrhizal trade-offs and multipath resistance uptake improve predictions of retranslocation. </w:t>
      </w:r>
      <w:r w:rsidRPr="008628D8">
        <w:rPr>
          <w:i/>
          <w:iCs/>
          <w:noProof/>
        </w:rPr>
        <w:t>Journal of Geophysical Research: Biogeosciences</w:t>
      </w:r>
      <w:r w:rsidRPr="008628D8">
        <w:rPr>
          <w:noProof/>
        </w:rPr>
        <w:t xml:space="preserve"> </w:t>
      </w:r>
      <w:r w:rsidRPr="008628D8">
        <w:rPr>
          <w:b/>
          <w:bCs/>
          <w:noProof/>
        </w:rPr>
        <w:t>119</w:t>
      </w:r>
      <w:r w:rsidRPr="008628D8">
        <w:rPr>
          <w:noProof/>
        </w:rPr>
        <w:t>: 1684–1697.</w:t>
      </w:r>
    </w:p>
    <w:p w14:paraId="33AE74B0" w14:textId="77777777" w:rsidR="008628D8" w:rsidRPr="008628D8" w:rsidRDefault="008628D8" w:rsidP="008628D8">
      <w:pPr>
        <w:widowControl w:val="0"/>
        <w:autoSpaceDE w:val="0"/>
        <w:autoSpaceDN w:val="0"/>
        <w:adjustRightInd w:val="0"/>
        <w:spacing w:line="360" w:lineRule="auto"/>
        <w:rPr>
          <w:noProof/>
        </w:rPr>
      </w:pPr>
      <w:r w:rsidRPr="008628D8">
        <w:rPr>
          <w:b/>
          <w:bCs/>
          <w:noProof/>
        </w:rPr>
        <w:t>Chen J-L, Reynolds JF, Harley PC, Tenhunen JD</w:t>
      </w:r>
      <w:r w:rsidRPr="008628D8">
        <w:rPr>
          <w:noProof/>
        </w:rPr>
        <w:t xml:space="preserve">. </w:t>
      </w:r>
      <w:r w:rsidRPr="008628D8">
        <w:rPr>
          <w:b/>
          <w:bCs/>
          <w:noProof/>
        </w:rPr>
        <w:t>1993</w:t>
      </w:r>
      <w:r w:rsidRPr="008628D8">
        <w:rPr>
          <w:noProof/>
        </w:rPr>
        <w:t xml:space="preserve">. Coordination theory of leaf nitrogen distribution in a canopy. </w:t>
      </w:r>
      <w:r w:rsidRPr="008628D8">
        <w:rPr>
          <w:i/>
          <w:iCs/>
          <w:noProof/>
        </w:rPr>
        <w:t>Oecologia</w:t>
      </w:r>
      <w:r w:rsidRPr="008628D8">
        <w:rPr>
          <w:noProof/>
        </w:rPr>
        <w:t xml:space="preserve"> </w:t>
      </w:r>
      <w:r w:rsidRPr="008628D8">
        <w:rPr>
          <w:b/>
          <w:bCs/>
          <w:noProof/>
        </w:rPr>
        <w:t>93</w:t>
      </w:r>
      <w:r w:rsidRPr="008628D8">
        <w:rPr>
          <w:noProof/>
        </w:rPr>
        <w:t>: 63–69.</w:t>
      </w:r>
    </w:p>
    <w:p w14:paraId="46BF4F77" w14:textId="77777777" w:rsidR="008628D8" w:rsidRPr="008628D8" w:rsidRDefault="008628D8" w:rsidP="008628D8">
      <w:pPr>
        <w:widowControl w:val="0"/>
        <w:autoSpaceDE w:val="0"/>
        <w:autoSpaceDN w:val="0"/>
        <w:adjustRightInd w:val="0"/>
        <w:spacing w:line="360" w:lineRule="auto"/>
        <w:rPr>
          <w:noProof/>
        </w:rPr>
      </w:pPr>
      <w:r w:rsidRPr="008628D8">
        <w:rPr>
          <w:b/>
          <w:bCs/>
          <w:noProof/>
        </w:rPr>
        <w:t>Coleman JS, McConnaughay KDM, Bazzaz FA</w:t>
      </w:r>
      <w:r w:rsidRPr="008628D8">
        <w:rPr>
          <w:noProof/>
        </w:rPr>
        <w:t xml:space="preserve">. </w:t>
      </w:r>
      <w:r w:rsidRPr="008628D8">
        <w:rPr>
          <w:b/>
          <w:bCs/>
          <w:noProof/>
        </w:rPr>
        <w:t>1993</w:t>
      </w:r>
      <w:r w:rsidRPr="008628D8">
        <w:rPr>
          <w:noProof/>
        </w:rPr>
        <w:t xml:space="preserve">. Elevated CO2 and plant nitrogen-use: is reduced tissue nitrogen concentration size-dependent? </w:t>
      </w:r>
      <w:r w:rsidRPr="008628D8">
        <w:rPr>
          <w:i/>
          <w:iCs/>
          <w:noProof/>
        </w:rPr>
        <w:t>Oecologia</w:t>
      </w:r>
      <w:r w:rsidRPr="008628D8">
        <w:rPr>
          <w:noProof/>
        </w:rPr>
        <w:t xml:space="preserve"> </w:t>
      </w:r>
      <w:r w:rsidRPr="008628D8">
        <w:rPr>
          <w:b/>
          <w:bCs/>
          <w:noProof/>
        </w:rPr>
        <w:t>93</w:t>
      </w:r>
      <w:r w:rsidRPr="008628D8">
        <w:rPr>
          <w:noProof/>
        </w:rPr>
        <w:t>: 195–200.</w:t>
      </w:r>
    </w:p>
    <w:p w14:paraId="345865AB" w14:textId="77777777" w:rsidR="008628D8" w:rsidRPr="008628D8" w:rsidRDefault="008628D8" w:rsidP="008628D8">
      <w:pPr>
        <w:widowControl w:val="0"/>
        <w:autoSpaceDE w:val="0"/>
        <w:autoSpaceDN w:val="0"/>
        <w:adjustRightInd w:val="0"/>
        <w:spacing w:line="360" w:lineRule="auto"/>
        <w:rPr>
          <w:noProof/>
        </w:rPr>
      </w:pPr>
      <w:r w:rsidRPr="008628D8">
        <w:rPr>
          <w:b/>
          <w:bCs/>
          <w:noProof/>
        </w:rPr>
        <w:t>Crous KY, Reich PB, Hunter MD, Ellsworth DS</w:t>
      </w:r>
      <w:r w:rsidRPr="008628D8">
        <w:rPr>
          <w:noProof/>
        </w:rPr>
        <w:t xml:space="preserve">. </w:t>
      </w:r>
      <w:r w:rsidRPr="008628D8">
        <w:rPr>
          <w:b/>
          <w:bCs/>
          <w:noProof/>
        </w:rPr>
        <w:t>2010</w:t>
      </w:r>
      <w:r w:rsidRPr="008628D8">
        <w:rPr>
          <w:noProof/>
        </w:rPr>
        <w:t xml:space="preserve">. Maintenance of leaf N controls the photosynthetic CO2 response of grassland species exposed to 9 years of free-air CO2 enrichment. </w:t>
      </w:r>
      <w:r w:rsidRPr="008628D8">
        <w:rPr>
          <w:i/>
          <w:iCs/>
          <w:noProof/>
        </w:rPr>
        <w:t>Global Change Biology</w:t>
      </w:r>
      <w:r w:rsidRPr="008628D8">
        <w:rPr>
          <w:noProof/>
        </w:rPr>
        <w:t xml:space="preserve"> </w:t>
      </w:r>
      <w:r w:rsidRPr="008628D8">
        <w:rPr>
          <w:b/>
          <w:bCs/>
          <w:noProof/>
        </w:rPr>
        <w:t>16</w:t>
      </w:r>
      <w:r w:rsidRPr="008628D8">
        <w:rPr>
          <w:noProof/>
        </w:rPr>
        <w:t>: 2076–2088.</w:t>
      </w:r>
    </w:p>
    <w:p w14:paraId="3E411801" w14:textId="77777777" w:rsidR="008628D8" w:rsidRPr="008628D8" w:rsidRDefault="008628D8" w:rsidP="008628D8">
      <w:pPr>
        <w:widowControl w:val="0"/>
        <w:autoSpaceDE w:val="0"/>
        <w:autoSpaceDN w:val="0"/>
        <w:adjustRightInd w:val="0"/>
        <w:spacing w:line="360" w:lineRule="auto"/>
        <w:rPr>
          <w:noProof/>
        </w:rPr>
      </w:pPr>
      <w:r w:rsidRPr="008628D8">
        <w:rPr>
          <w:b/>
          <w:bCs/>
          <w:noProof/>
        </w:rPr>
        <w:t>Cui E, Xia J, Luo Y</w:t>
      </w:r>
      <w:r w:rsidRPr="008628D8">
        <w:rPr>
          <w:noProof/>
        </w:rPr>
        <w:t xml:space="preserve">. </w:t>
      </w:r>
      <w:r w:rsidRPr="008628D8">
        <w:rPr>
          <w:b/>
          <w:bCs/>
          <w:noProof/>
        </w:rPr>
        <w:t>2023</w:t>
      </w:r>
      <w:r w:rsidRPr="008628D8">
        <w:rPr>
          <w:noProof/>
        </w:rPr>
        <w:t xml:space="preserve">. Nitrogen use strategy drives interspecific differences in plant photosynthetic CO2 acclimation. </w:t>
      </w:r>
      <w:r w:rsidRPr="008628D8">
        <w:rPr>
          <w:i/>
          <w:iCs/>
          <w:noProof/>
        </w:rPr>
        <w:t>Global Change Biology</w:t>
      </w:r>
      <w:r w:rsidRPr="008628D8">
        <w:rPr>
          <w:noProof/>
        </w:rPr>
        <w:t xml:space="preserve"> </w:t>
      </w:r>
      <w:r w:rsidRPr="008628D8">
        <w:rPr>
          <w:b/>
          <w:bCs/>
          <w:noProof/>
        </w:rPr>
        <w:t>29</w:t>
      </w:r>
      <w:r w:rsidRPr="008628D8">
        <w:rPr>
          <w:noProof/>
        </w:rPr>
        <w:t>: 3667–3677.</w:t>
      </w:r>
    </w:p>
    <w:p w14:paraId="6242B1C2" w14:textId="77777777" w:rsidR="008628D8" w:rsidRPr="008628D8" w:rsidRDefault="008628D8" w:rsidP="008628D8">
      <w:pPr>
        <w:widowControl w:val="0"/>
        <w:autoSpaceDE w:val="0"/>
        <w:autoSpaceDN w:val="0"/>
        <w:adjustRightInd w:val="0"/>
        <w:spacing w:line="360" w:lineRule="auto"/>
        <w:rPr>
          <w:noProof/>
        </w:rPr>
      </w:pPr>
      <w:r w:rsidRPr="008628D8">
        <w:rPr>
          <w:b/>
          <w:bCs/>
          <w:noProof/>
        </w:rPr>
        <w:t>Curtis PS</w:t>
      </w:r>
      <w:r w:rsidRPr="008628D8">
        <w:rPr>
          <w:noProof/>
        </w:rPr>
        <w:t xml:space="preserve">. </w:t>
      </w:r>
      <w:r w:rsidRPr="008628D8">
        <w:rPr>
          <w:b/>
          <w:bCs/>
          <w:noProof/>
        </w:rPr>
        <w:t>1996</w:t>
      </w:r>
      <w:r w:rsidRPr="008628D8">
        <w:rPr>
          <w:noProof/>
        </w:rPr>
        <w:t xml:space="preserve">. A meta-analysis of leaf gas exchange and nitrogen in trees grown under elevated carbon dioxide. </w:t>
      </w:r>
      <w:r w:rsidRPr="008628D8">
        <w:rPr>
          <w:i/>
          <w:iCs/>
          <w:noProof/>
        </w:rPr>
        <w:t>Plant, Cell and Environment</w:t>
      </w:r>
      <w:r w:rsidRPr="008628D8">
        <w:rPr>
          <w:noProof/>
        </w:rPr>
        <w:t xml:space="preserve"> </w:t>
      </w:r>
      <w:r w:rsidRPr="008628D8">
        <w:rPr>
          <w:b/>
          <w:bCs/>
          <w:noProof/>
        </w:rPr>
        <w:t>19</w:t>
      </w:r>
      <w:r w:rsidRPr="008628D8">
        <w:rPr>
          <w:noProof/>
        </w:rPr>
        <w:t>: 127–137.</w:t>
      </w:r>
    </w:p>
    <w:p w14:paraId="33AA3FB0"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Davies-Barnard T, Meyerholt J, Zaehle S, Friedlingstein P, Brovkin V, Fan Y, Fisher RA, Jones CD, Lee H, Peano D, </w:t>
      </w:r>
      <w:r w:rsidRPr="008628D8">
        <w:rPr>
          <w:b/>
          <w:bCs/>
          <w:i/>
          <w:iCs/>
          <w:noProof/>
        </w:rPr>
        <w:t>et al.</w:t>
      </w:r>
      <w:r w:rsidRPr="008628D8">
        <w:rPr>
          <w:noProof/>
        </w:rPr>
        <w:t xml:space="preserve"> </w:t>
      </w:r>
      <w:r w:rsidRPr="008628D8">
        <w:rPr>
          <w:b/>
          <w:bCs/>
          <w:noProof/>
        </w:rPr>
        <w:t>2020</w:t>
      </w:r>
      <w:r w:rsidRPr="008628D8">
        <w:rPr>
          <w:noProof/>
        </w:rPr>
        <w:t xml:space="preserve">. Nitrogen cycling in CMIP6 land surface models: progress and limitations. </w:t>
      </w:r>
      <w:r w:rsidRPr="008628D8">
        <w:rPr>
          <w:i/>
          <w:iCs/>
          <w:noProof/>
        </w:rPr>
        <w:t>Biogeosciences</w:t>
      </w:r>
      <w:r w:rsidRPr="008628D8">
        <w:rPr>
          <w:noProof/>
        </w:rPr>
        <w:t xml:space="preserve"> </w:t>
      </w:r>
      <w:r w:rsidRPr="008628D8">
        <w:rPr>
          <w:b/>
          <w:bCs/>
          <w:noProof/>
        </w:rPr>
        <w:t>17</w:t>
      </w:r>
      <w:r w:rsidRPr="008628D8">
        <w:rPr>
          <w:noProof/>
        </w:rPr>
        <w:t>: 5129–5148.</w:t>
      </w:r>
    </w:p>
    <w:p w14:paraId="2559FF1B" w14:textId="77777777" w:rsidR="008628D8" w:rsidRPr="008628D8" w:rsidRDefault="008628D8" w:rsidP="008628D8">
      <w:pPr>
        <w:widowControl w:val="0"/>
        <w:autoSpaceDE w:val="0"/>
        <w:autoSpaceDN w:val="0"/>
        <w:adjustRightInd w:val="0"/>
        <w:spacing w:line="360" w:lineRule="auto"/>
        <w:rPr>
          <w:noProof/>
        </w:rPr>
      </w:pPr>
      <w:r w:rsidRPr="008628D8">
        <w:rPr>
          <w:b/>
          <w:bCs/>
          <w:noProof/>
        </w:rPr>
        <w:t>Dong N, Prentice IC, Evans BJ, Caddy-Retalic S, Lowe AJ, Wright IJ</w:t>
      </w:r>
      <w:r w:rsidRPr="008628D8">
        <w:rPr>
          <w:noProof/>
        </w:rPr>
        <w:t xml:space="preserve">. </w:t>
      </w:r>
      <w:r w:rsidRPr="008628D8">
        <w:rPr>
          <w:b/>
          <w:bCs/>
          <w:noProof/>
        </w:rPr>
        <w:t>2017</w:t>
      </w:r>
      <w:r w:rsidRPr="008628D8">
        <w:rPr>
          <w:noProof/>
        </w:rPr>
        <w:t xml:space="preserve">. Leaf nitrogen from first principles: field evidence for adaptive variation with climate. </w:t>
      </w:r>
      <w:r w:rsidRPr="008628D8">
        <w:rPr>
          <w:i/>
          <w:iCs/>
          <w:noProof/>
        </w:rPr>
        <w:t>Biogeosciences</w:t>
      </w:r>
      <w:r w:rsidRPr="008628D8">
        <w:rPr>
          <w:noProof/>
        </w:rPr>
        <w:t xml:space="preserve"> </w:t>
      </w:r>
      <w:r w:rsidRPr="008628D8">
        <w:rPr>
          <w:b/>
          <w:bCs/>
          <w:noProof/>
        </w:rPr>
        <w:t>14</w:t>
      </w:r>
      <w:r w:rsidRPr="008628D8">
        <w:rPr>
          <w:noProof/>
        </w:rPr>
        <w:t>: 481–495.</w:t>
      </w:r>
    </w:p>
    <w:p w14:paraId="089C832E" w14:textId="77777777" w:rsidR="008628D8" w:rsidRPr="008628D8" w:rsidRDefault="008628D8" w:rsidP="008628D8">
      <w:pPr>
        <w:widowControl w:val="0"/>
        <w:autoSpaceDE w:val="0"/>
        <w:autoSpaceDN w:val="0"/>
        <w:adjustRightInd w:val="0"/>
        <w:spacing w:line="360" w:lineRule="auto"/>
        <w:rPr>
          <w:noProof/>
        </w:rPr>
      </w:pPr>
      <w:r w:rsidRPr="008628D8">
        <w:rPr>
          <w:b/>
          <w:bCs/>
          <w:noProof/>
        </w:rPr>
        <w:t>Dong N, Prentice IC, Wright IJ, Evans BJ, Togashi HF, Caddy-Retalic S, McInerney FA, Sparrow B, Leitch E, Lowe AJ</w:t>
      </w:r>
      <w:r w:rsidRPr="008628D8">
        <w:rPr>
          <w:noProof/>
        </w:rPr>
        <w:t xml:space="preserve">. </w:t>
      </w:r>
      <w:r w:rsidRPr="008628D8">
        <w:rPr>
          <w:b/>
          <w:bCs/>
          <w:noProof/>
        </w:rPr>
        <w:t>2020</w:t>
      </w:r>
      <w:r w:rsidRPr="008628D8">
        <w:rPr>
          <w:noProof/>
        </w:rPr>
        <w:t xml:space="preserve">. Components of leaf-trait variation along environmental gradients. </w:t>
      </w:r>
      <w:r w:rsidRPr="008628D8">
        <w:rPr>
          <w:i/>
          <w:iCs/>
          <w:noProof/>
        </w:rPr>
        <w:t>New Phytologist</w:t>
      </w:r>
      <w:r w:rsidRPr="008628D8">
        <w:rPr>
          <w:noProof/>
        </w:rPr>
        <w:t xml:space="preserve"> </w:t>
      </w:r>
      <w:r w:rsidRPr="008628D8">
        <w:rPr>
          <w:b/>
          <w:bCs/>
          <w:noProof/>
        </w:rPr>
        <w:t>228</w:t>
      </w:r>
      <w:r w:rsidRPr="008628D8">
        <w:rPr>
          <w:noProof/>
        </w:rPr>
        <w:t>: 82–94.</w:t>
      </w:r>
    </w:p>
    <w:p w14:paraId="7761436A"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Dong N, Prentice IC, Wright IJ, Wang H, Atkin OK, Bloomfield KJ, Domingues TF, Gleason SM, Maire V, Onoda Y, </w:t>
      </w:r>
      <w:r w:rsidRPr="008628D8">
        <w:rPr>
          <w:b/>
          <w:bCs/>
          <w:i/>
          <w:iCs/>
          <w:noProof/>
        </w:rPr>
        <w:t>et al.</w:t>
      </w:r>
      <w:r w:rsidRPr="008628D8">
        <w:rPr>
          <w:noProof/>
        </w:rPr>
        <w:t xml:space="preserve"> </w:t>
      </w:r>
      <w:r w:rsidRPr="008628D8">
        <w:rPr>
          <w:b/>
          <w:bCs/>
          <w:noProof/>
        </w:rPr>
        <w:t>2022a</w:t>
      </w:r>
      <w:r w:rsidRPr="008628D8">
        <w:rPr>
          <w:noProof/>
        </w:rPr>
        <w:t xml:space="preserve">. Leaf nitrogen from the perspective of optimal plant function. </w:t>
      </w:r>
      <w:r w:rsidRPr="008628D8">
        <w:rPr>
          <w:i/>
          <w:iCs/>
          <w:noProof/>
        </w:rPr>
        <w:t>Journal of Ecology</w:t>
      </w:r>
      <w:r w:rsidRPr="008628D8">
        <w:rPr>
          <w:noProof/>
        </w:rPr>
        <w:t xml:space="preserve"> </w:t>
      </w:r>
      <w:r w:rsidRPr="008628D8">
        <w:rPr>
          <w:b/>
          <w:bCs/>
          <w:noProof/>
        </w:rPr>
        <w:t>110</w:t>
      </w:r>
      <w:r w:rsidRPr="008628D8">
        <w:rPr>
          <w:noProof/>
        </w:rPr>
        <w:t>: 2585–2602.</w:t>
      </w:r>
    </w:p>
    <w:p w14:paraId="69643330" w14:textId="77777777" w:rsidR="008628D8" w:rsidRPr="008628D8" w:rsidRDefault="008628D8" w:rsidP="008628D8">
      <w:pPr>
        <w:widowControl w:val="0"/>
        <w:autoSpaceDE w:val="0"/>
        <w:autoSpaceDN w:val="0"/>
        <w:adjustRightInd w:val="0"/>
        <w:spacing w:line="360" w:lineRule="auto"/>
        <w:rPr>
          <w:noProof/>
        </w:rPr>
      </w:pPr>
      <w:r w:rsidRPr="008628D8">
        <w:rPr>
          <w:b/>
          <w:bCs/>
          <w:noProof/>
        </w:rPr>
        <w:t>Dong N, Wright IJ, Chen JM, Luo X, Wang H, Keenan TF, Smith NG, Prentice IC</w:t>
      </w:r>
      <w:r w:rsidRPr="008628D8">
        <w:rPr>
          <w:noProof/>
        </w:rPr>
        <w:t xml:space="preserve">. </w:t>
      </w:r>
      <w:r w:rsidRPr="008628D8">
        <w:rPr>
          <w:b/>
          <w:bCs/>
          <w:noProof/>
        </w:rPr>
        <w:t>2022b</w:t>
      </w:r>
      <w:r w:rsidRPr="008628D8">
        <w:rPr>
          <w:noProof/>
        </w:rPr>
        <w:t>. Rising CO</w:t>
      </w:r>
      <w:r w:rsidRPr="008628D8">
        <w:rPr>
          <w:noProof/>
          <w:vertAlign w:val="subscript"/>
        </w:rPr>
        <w:t>2</w:t>
      </w:r>
      <w:r w:rsidRPr="008628D8">
        <w:rPr>
          <w:noProof/>
        </w:rPr>
        <w:t xml:space="preserve"> and warming reduce global canopy demand for nitrogen. </w:t>
      </w:r>
      <w:r w:rsidRPr="008628D8">
        <w:rPr>
          <w:i/>
          <w:iCs/>
          <w:noProof/>
        </w:rPr>
        <w:t>New Phytologist</w:t>
      </w:r>
      <w:r w:rsidRPr="008628D8">
        <w:rPr>
          <w:noProof/>
        </w:rPr>
        <w:t xml:space="preserve"> </w:t>
      </w:r>
      <w:r w:rsidRPr="008628D8">
        <w:rPr>
          <w:b/>
          <w:bCs/>
          <w:noProof/>
        </w:rPr>
        <w:t>235</w:t>
      </w:r>
      <w:r w:rsidRPr="008628D8">
        <w:rPr>
          <w:noProof/>
        </w:rPr>
        <w:t>: 1692–1700.</w:t>
      </w:r>
    </w:p>
    <w:p w14:paraId="440CB80A" w14:textId="77777777" w:rsidR="008628D8" w:rsidRPr="008628D8" w:rsidRDefault="008628D8" w:rsidP="008628D8">
      <w:pPr>
        <w:widowControl w:val="0"/>
        <w:autoSpaceDE w:val="0"/>
        <w:autoSpaceDN w:val="0"/>
        <w:adjustRightInd w:val="0"/>
        <w:spacing w:line="360" w:lineRule="auto"/>
        <w:rPr>
          <w:noProof/>
        </w:rPr>
      </w:pPr>
      <w:r w:rsidRPr="008628D8">
        <w:rPr>
          <w:b/>
          <w:bCs/>
          <w:noProof/>
        </w:rPr>
        <w:t>Drake BG, Gonzàlez-Meler MA, Long SP</w:t>
      </w:r>
      <w:r w:rsidRPr="008628D8">
        <w:rPr>
          <w:noProof/>
        </w:rPr>
        <w:t xml:space="preserve">. </w:t>
      </w:r>
      <w:r w:rsidRPr="008628D8">
        <w:rPr>
          <w:b/>
          <w:bCs/>
          <w:noProof/>
        </w:rPr>
        <w:t>1997</w:t>
      </w:r>
      <w:r w:rsidRPr="008628D8">
        <w:rPr>
          <w:noProof/>
        </w:rPr>
        <w:t xml:space="preserve">. More efficient plants: A Consequence of Rising Atmospheric CO2? </w:t>
      </w:r>
      <w:r w:rsidRPr="008628D8">
        <w:rPr>
          <w:i/>
          <w:iCs/>
          <w:noProof/>
        </w:rPr>
        <w:t>Annual Review of Plant Biology</w:t>
      </w:r>
      <w:r w:rsidRPr="008628D8">
        <w:rPr>
          <w:noProof/>
        </w:rPr>
        <w:t xml:space="preserve"> </w:t>
      </w:r>
      <w:r w:rsidRPr="008628D8">
        <w:rPr>
          <w:b/>
          <w:bCs/>
          <w:noProof/>
        </w:rPr>
        <w:t>48</w:t>
      </w:r>
      <w:r w:rsidRPr="008628D8">
        <w:rPr>
          <w:noProof/>
        </w:rPr>
        <w:t>: 609–639.</w:t>
      </w:r>
    </w:p>
    <w:p w14:paraId="36FD3E49" w14:textId="77777777" w:rsidR="008628D8" w:rsidRPr="008628D8" w:rsidRDefault="008628D8" w:rsidP="008628D8">
      <w:pPr>
        <w:widowControl w:val="0"/>
        <w:autoSpaceDE w:val="0"/>
        <w:autoSpaceDN w:val="0"/>
        <w:adjustRightInd w:val="0"/>
        <w:spacing w:line="360" w:lineRule="auto"/>
        <w:rPr>
          <w:noProof/>
        </w:rPr>
      </w:pPr>
      <w:r w:rsidRPr="008628D8">
        <w:rPr>
          <w:b/>
          <w:bCs/>
          <w:noProof/>
        </w:rPr>
        <w:lastRenderedPageBreak/>
        <w:t>Duursma RA</w:t>
      </w:r>
      <w:r w:rsidRPr="008628D8">
        <w:rPr>
          <w:noProof/>
        </w:rPr>
        <w:t xml:space="preserve">. </w:t>
      </w:r>
      <w:r w:rsidRPr="008628D8">
        <w:rPr>
          <w:b/>
          <w:bCs/>
          <w:noProof/>
        </w:rPr>
        <w:t>2015</w:t>
      </w:r>
      <w:r w:rsidRPr="008628D8">
        <w:rPr>
          <w:noProof/>
        </w:rPr>
        <w:t xml:space="preserve">. Plantecophys - An R Package for Analysing and Modelling Leaf Gas Exchange Data (PC Struik, Ed.). </w:t>
      </w:r>
      <w:r w:rsidRPr="008628D8">
        <w:rPr>
          <w:i/>
          <w:iCs/>
          <w:noProof/>
        </w:rPr>
        <w:t>PLOS ONE</w:t>
      </w:r>
      <w:r w:rsidRPr="008628D8">
        <w:rPr>
          <w:noProof/>
        </w:rPr>
        <w:t xml:space="preserve"> </w:t>
      </w:r>
      <w:r w:rsidRPr="008628D8">
        <w:rPr>
          <w:b/>
          <w:bCs/>
          <w:noProof/>
        </w:rPr>
        <w:t>10</w:t>
      </w:r>
      <w:r w:rsidRPr="008628D8">
        <w:rPr>
          <w:noProof/>
        </w:rPr>
        <w:t>: e0143346.</w:t>
      </w:r>
    </w:p>
    <w:p w14:paraId="2C4B4A84" w14:textId="77777777" w:rsidR="008628D8" w:rsidRPr="008628D8" w:rsidRDefault="008628D8" w:rsidP="008628D8">
      <w:pPr>
        <w:widowControl w:val="0"/>
        <w:autoSpaceDE w:val="0"/>
        <w:autoSpaceDN w:val="0"/>
        <w:adjustRightInd w:val="0"/>
        <w:spacing w:line="360" w:lineRule="auto"/>
        <w:rPr>
          <w:noProof/>
        </w:rPr>
      </w:pPr>
      <w:r w:rsidRPr="008628D8">
        <w:rPr>
          <w:b/>
          <w:bCs/>
          <w:noProof/>
        </w:rPr>
        <w:t>Evans JR</w:t>
      </w:r>
      <w:r w:rsidRPr="008628D8">
        <w:rPr>
          <w:noProof/>
        </w:rPr>
        <w:t xml:space="preserve">. </w:t>
      </w:r>
      <w:r w:rsidRPr="008628D8">
        <w:rPr>
          <w:b/>
          <w:bCs/>
          <w:noProof/>
        </w:rPr>
        <w:t>1989</w:t>
      </w:r>
      <w:r w:rsidRPr="008628D8">
        <w:rPr>
          <w:noProof/>
        </w:rPr>
        <w:t>. Photosynthesis and nitrogen relationships in leaves of C</w:t>
      </w:r>
      <w:r w:rsidRPr="008628D8">
        <w:rPr>
          <w:noProof/>
          <w:vertAlign w:val="subscript"/>
        </w:rPr>
        <w:t>3</w:t>
      </w:r>
      <w:r w:rsidRPr="008628D8">
        <w:rPr>
          <w:noProof/>
        </w:rPr>
        <w:t xml:space="preserve"> plants. </w:t>
      </w:r>
      <w:r w:rsidRPr="008628D8">
        <w:rPr>
          <w:i/>
          <w:iCs/>
          <w:noProof/>
        </w:rPr>
        <w:t>Oecologia</w:t>
      </w:r>
      <w:r w:rsidRPr="008628D8">
        <w:rPr>
          <w:noProof/>
        </w:rPr>
        <w:t xml:space="preserve"> </w:t>
      </w:r>
      <w:r w:rsidRPr="008628D8">
        <w:rPr>
          <w:b/>
          <w:bCs/>
          <w:noProof/>
        </w:rPr>
        <w:t>78</w:t>
      </w:r>
      <w:r w:rsidRPr="008628D8">
        <w:rPr>
          <w:noProof/>
        </w:rPr>
        <w:t>: 9–19.</w:t>
      </w:r>
    </w:p>
    <w:p w14:paraId="5F76752E" w14:textId="77777777" w:rsidR="008628D8" w:rsidRPr="008628D8" w:rsidRDefault="008628D8" w:rsidP="008628D8">
      <w:pPr>
        <w:widowControl w:val="0"/>
        <w:autoSpaceDE w:val="0"/>
        <w:autoSpaceDN w:val="0"/>
        <w:adjustRightInd w:val="0"/>
        <w:spacing w:line="360" w:lineRule="auto"/>
        <w:rPr>
          <w:noProof/>
        </w:rPr>
      </w:pPr>
      <w:r w:rsidRPr="008628D8">
        <w:rPr>
          <w:b/>
          <w:bCs/>
          <w:noProof/>
        </w:rPr>
        <w:t>Evans JR, Clarke VC</w:t>
      </w:r>
      <w:r w:rsidRPr="008628D8">
        <w:rPr>
          <w:noProof/>
        </w:rPr>
        <w:t xml:space="preserve">. </w:t>
      </w:r>
      <w:r w:rsidRPr="008628D8">
        <w:rPr>
          <w:b/>
          <w:bCs/>
          <w:noProof/>
        </w:rPr>
        <w:t>2019</w:t>
      </w:r>
      <w:r w:rsidRPr="008628D8">
        <w:rPr>
          <w:noProof/>
        </w:rPr>
        <w:t xml:space="preserve">. The nitrogen cost of photosynthesis. </w:t>
      </w:r>
      <w:r w:rsidRPr="008628D8">
        <w:rPr>
          <w:i/>
          <w:iCs/>
          <w:noProof/>
        </w:rPr>
        <w:t>Journal of Experimental Botany</w:t>
      </w:r>
      <w:r w:rsidRPr="008628D8">
        <w:rPr>
          <w:noProof/>
        </w:rPr>
        <w:t xml:space="preserve"> </w:t>
      </w:r>
      <w:r w:rsidRPr="008628D8">
        <w:rPr>
          <w:b/>
          <w:bCs/>
          <w:noProof/>
        </w:rPr>
        <w:t>70</w:t>
      </w:r>
      <w:r w:rsidRPr="008628D8">
        <w:rPr>
          <w:noProof/>
        </w:rPr>
        <w:t>: 7–15.</w:t>
      </w:r>
    </w:p>
    <w:p w14:paraId="5E7A4DA3" w14:textId="77777777" w:rsidR="008628D8" w:rsidRPr="008628D8" w:rsidRDefault="008628D8" w:rsidP="008628D8">
      <w:pPr>
        <w:widowControl w:val="0"/>
        <w:autoSpaceDE w:val="0"/>
        <w:autoSpaceDN w:val="0"/>
        <w:adjustRightInd w:val="0"/>
        <w:spacing w:line="360" w:lineRule="auto"/>
        <w:rPr>
          <w:noProof/>
        </w:rPr>
      </w:pPr>
      <w:r w:rsidRPr="008628D8">
        <w:rPr>
          <w:b/>
          <w:bCs/>
          <w:noProof/>
        </w:rPr>
        <w:t>Evans JR, Seemann JR</w:t>
      </w:r>
      <w:r w:rsidRPr="008628D8">
        <w:rPr>
          <w:noProof/>
        </w:rPr>
        <w:t xml:space="preserve">. </w:t>
      </w:r>
      <w:r w:rsidRPr="008628D8">
        <w:rPr>
          <w:b/>
          <w:bCs/>
          <w:noProof/>
        </w:rPr>
        <w:t>1989</w:t>
      </w:r>
      <w:r w:rsidRPr="008628D8">
        <w:rPr>
          <w:noProof/>
        </w:rPr>
        <w:t xml:space="preserve">. The allocation of protein nitrogen in the photosynthetic apparatus: costs, consequences, and control. </w:t>
      </w:r>
      <w:r w:rsidRPr="008628D8">
        <w:rPr>
          <w:i/>
          <w:iCs/>
          <w:noProof/>
        </w:rPr>
        <w:t>Photosynthesis</w:t>
      </w:r>
      <w:r w:rsidRPr="008628D8">
        <w:rPr>
          <w:noProof/>
        </w:rPr>
        <w:t xml:space="preserve"> </w:t>
      </w:r>
      <w:r w:rsidRPr="008628D8">
        <w:rPr>
          <w:b/>
          <w:bCs/>
          <w:noProof/>
        </w:rPr>
        <w:t>8</w:t>
      </w:r>
      <w:r w:rsidRPr="008628D8">
        <w:rPr>
          <w:noProof/>
        </w:rPr>
        <w:t>: 183–205.</w:t>
      </w:r>
    </w:p>
    <w:p w14:paraId="15013D96" w14:textId="77777777" w:rsidR="008628D8" w:rsidRPr="008628D8" w:rsidRDefault="008628D8" w:rsidP="008628D8">
      <w:pPr>
        <w:widowControl w:val="0"/>
        <w:autoSpaceDE w:val="0"/>
        <w:autoSpaceDN w:val="0"/>
        <w:adjustRightInd w:val="0"/>
        <w:spacing w:line="360" w:lineRule="auto"/>
        <w:rPr>
          <w:noProof/>
        </w:rPr>
      </w:pPr>
      <w:r w:rsidRPr="008628D8">
        <w:rPr>
          <w:b/>
          <w:bCs/>
          <w:noProof/>
        </w:rPr>
        <w:t>Farquhar GD, von Caemmerer S, Berry JA</w:t>
      </w:r>
      <w:r w:rsidRPr="008628D8">
        <w:rPr>
          <w:noProof/>
        </w:rPr>
        <w:t xml:space="preserve">. </w:t>
      </w:r>
      <w:r w:rsidRPr="008628D8">
        <w:rPr>
          <w:b/>
          <w:bCs/>
          <w:noProof/>
        </w:rPr>
        <w:t>1980</w:t>
      </w:r>
      <w:r w:rsidRPr="008628D8">
        <w:rPr>
          <w:noProof/>
        </w:rPr>
        <w:t xml:space="preserve">. A biochemical model of photosynthetic CO2 assimilation in leaves of C3 species. </w:t>
      </w:r>
      <w:r w:rsidRPr="008628D8">
        <w:rPr>
          <w:i/>
          <w:iCs/>
          <w:noProof/>
        </w:rPr>
        <w:t>Planta</w:t>
      </w:r>
      <w:r w:rsidRPr="008628D8">
        <w:rPr>
          <w:noProof/>
        </w:rPr>
        <w:t xml:space="preserve"> </w:t>
      </w:r>
      <w:r w:rsidRPr="008628D8">
        <w:rPr>
          <w:b/>
          <w:bCs/>
          <w:noProof/>
        </w:rPr>
        <w:t>149</w:t>
      </w:r>
      <w:r w:rsidRPr="008628D8">
        <w:rPr>
          <w:noProof/>
        </w:rPr>
        <w:t>: 78–90.</w:t>
      </w:r>
    </w:p>
    <w:p w14:paraId="6BA44F06" w14:textId="77777777" w:rsidR="008628D8" w:rsidRPr="008628D8" w:rsidRDefault="008628D8" w:rsidP="008628D8">
      <w:pPr>
        <w:widowControl w:val="0"/>
        <w:autoSpaceDE w:val="0"/>
        <w:autoSpaceDN w:val="0"/>
        <w:adjustRightInd w:val="0"/>
        <w:spacing w:line="360" w:lineRule="auto"/>
        <w:rPr>
          <w:noProof/>
        </w:rPr>
      </w:pPr>
      <w:r w:rsidRPr="008628D8">
        <w:rPr>
          <w:b/>
          <w:bCs/>
          <w:noProof/>
        </w:rPr>
        <w:t>Farquhar GD, Ehleringer JR, Hubick KT</w:t>
      </w:r>
      <w:r w:rsidRPr="008628D8">
        <w:rPr>
          <w:noProof/>
        </w:rPr>
        <w:t xml:space="preserve">. </w:t>
      </w:r>
      <w:r w:rsidRPr="008628D8">
        <w:rPr>
          <w:b/>
          <w:bCs/>
          <w:noProof/>
        </w:rPr>
        <w:t>1989</w:t>
      </w:r>
      <w:r w:rsidRPr="008628D8">
        <w:rPr>
          <w:noProof/>
        </w:rPr>
        <w:t xml:space="preserve">. Carbon Isotope Discrimination and Photosynthesis. </w:t>
      </w:r>
      <w:r w:rsidRPr="008628D8">
        <w:rPr>
          <w:i/>
          <w:iCs/>
          <w:noProof/>
        </w:rPr>
        <w:t>Annual Review of Plant Physiology and Plant Molecular Biology</w:t>
      </w:r>
      <w:r w:rsidRPr="008628D8">
        <w:rPr>
          <w:noProof/>
        </w:rPr>
        <w:t xml:space="preserve"> </w:t>
      </w:r>
      <w:r w:rsidRPr="008628D8">
        <w:rPr>
          <w:b/>
          <w:bCs/>
          <w:noProof/>
        </w:rPr>
        <w:t>40</w:t>
      </w:r>
      <w:r w:rsidRPr="008628D8">
        <w:rPr>
          <w:noProof/>
        </w:rPr>
        <w:t>: 503–537.</w:t>
      </w:r>
    </w:p>
    <w:p w14:paraId="1978877A"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Fay PA, Prober SM, Harpole WS, Knops JMH, Bakker JD, Borer ET, Lind EM, MacDougall AS, Seabloom EW, Wragg PD, </w:t>
      </w:r>
      <w:r w:rsidRPr="008628D8">
        <w:rPr>
          <w:b/>
          <w:bCs/>
          <w:i/>
          <w:iCs/>
          <w:noProof/>
        </w:rPr>
        <w:t>et al.</w:t>
      </w:r>
      <w:r w:rsidRPr="008628D8">
        <w:rPr>
          <w:noProof/>
        </w:rPr>
        <w:t xml:space="preserve"> </w:t>
      </w:r>
      <w:r w:rsidRPr="008628D8">
        <w:rPr>
          <w:b/>
          <w:bCs/>
          <w:noProof/>
        </w:rPr>
        <w:t>2015</w:t>
      </w:r>
      <w:r w:rsidRPr="008628D8">
        <w:rPr>
          <w:noProof/>
        </w:rPr>
        <w:t xml:space="preserve">. Grassland productivity limited by multiple nutrients. </w:t>
      </w:r>
      <w:r w:rsidRPr="008628D8">
        <w:rPr>
          <w:i/>
          <w:iCs/>
          <w:noProof/>
        </w:rPr>
        <w:t>Nature Plants</w:t>
      </w:r>
      <w:r w:rsidRPr="008628D8">
        <w:rPr>
          <w:noProof/>
        </w:rPr>
        <w:t xml:space="preserve"> </w:t>
      </w:r>
      <w:r w:rsidRPr="008628D8">
        <w:rPr>
          <w:b/>
          <w:bCs/>
          <w:noProof/>
        </w:rPr>
        <w:t>1</w:t>
      </w:r>
      <w:r w:rsidRPr="008628D8">
        <w:rPr>
          <w:noProof/>
        </w:rPr>
        <w:t>: 15080.</w:t>
      </w:r>
    </w:p>
    <w:p w14:paraId="3FF2152F" w14:textId="77777777" w:rsidR="008628D8" w:rsidRPr="008628D8" w:rsidRDefault="008628D8" w:rsidP="008628D8">
      <w:pPr>
        <w:widowControl w:val="0"/>
        <w:autoSpaceDE w:val="0"/>
        <w:autoSpaceDN w:val="0"/>
        <w:adjustRightInd w:val="0"/>
        <w:spacing w:line="360" w:lineRule="auto"/>
        <w:rPr>
          <w:noProof/>
        </w:rPr>
      </w:pPr>
      <w:r w:rsidRPr="008628D8">
        <w:rPr>
          <w:b/>
          <w:bCs/>
          <w:noProof/>
        </w:rPr>
        <w:t>Field CB, Mooney HA</w:t>
      </w:r>
      <w:r w:rsidRPr="008628D8">
        <w:rPr>
          <w:noProof/>
        </w:rPr>
        <w:t xml:space="preserve">. </w:t>
      </w:r>
      <w:r w:rsidRPr="008628D8">
        <w:rPr>
          <w:b/>
          <w:bCs/>
          <w:noProof/>
        </w:rPr>
        <w:t>1986</w:t>
      </w:r>
      <w:r w:rsidRPr="008628D8">
        <w:rPr>
          <w:noProof/>
        </w:rPr>
        <w:t>. The photosynthesis-nitrogen relationship in wild plants. In: Givnish TJ, ed. On the Economy of Plant Form and Function. Cambridge: Cambridge University Press, 25–55.</w:t>
      </w:r>
    </w:p>
    <w:p w14:paraId="452378F3"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Finzi AC, Moore DJP, DeLucia EH, Lichter J, Hofmockel KS, Jackson RB, Kim HS, Matamala R, McCarthy HR, Oren R, </w:t>
      </w:r>
      <w:r w:rsidRPr="008628D8">
        <w:rPr>
          <w:b/>
          <w:bCs/>
          <w:i/>
          <w:iCs/>
          <w:noProof/>
        </w:rPr>
        <w:t>et al.</w:t>
      </w:r>
      <w:r w:rsidRPr="008628D8">
        <w:rPr>
          <w:noProof/>
        </w:rPr>
        <w:t xml:space="preserve"> </w:t>
      </w:r>
      <w:r w:rsidRPr="008628D8">
        <w:rPr>
          <w:b/>
          <w:bCs/>
          <w:noProof/>
        </w:rPr>
        <w:t>2006</w:t>
      </w:r>
      <w:r w:rsidRPr="008628D8">
        <w:rPr>
          <w:noProof/>
        </w:rPr>
        <w:t>. Progressive nitrogen limitation of ecosystem processes under elevated CO</w:t>
      </w:r>
      <w:r w:rsidRPr="008628D8">
        <w:rPr>
          <w:noProof/>
          <w:vertAlign w:val="subscript"/>
        </w:rPr>
        <w:t>2</w:t>
      </w:r>
      <w:r w:rsidRPr="008628D8">
        <w:rPr>
          <w:noProof/>
        </w:rPr>
        <w:t xml:space="preserve"> in a warm-temperate forest. </w:t>
      </w:r>
      <w:r w:rsidRPr="008628D8">
        <w:rPr>
          <w:i/>
          <w:iCs/>
          <w:noProof/>
        </w:rPr>
        <w:t>Ecology</w:t>
      </w:r>
      <w:r w:rsidRPr="008628D8">
        <w:rPr>
          <w:noProof/>
        </w:rPr>
        <w:t xml:space="preserve"> </w:t>
      </w:r>
      <w:r w:rsidRPr="008628D8">
        <w:rPr>
          <w:b/>
          <w:bCs/>
          <w:noProof/>
        </w:rPr>
        <w:t>87</w:t>
      </w:r>
      <w:r w:rsidRPr="008628D8">
        <w:rPr>
          <w:noProof/>
        </w:rPr>
        <w:t>: 15–25.</w:t>
      </w:r>
    </w:p>
    <w:p w14:paraId="7CE3EA0D"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Firn J, McGree JM, Harvey E, Flores-Moreno H, Schütz M, Buckley YM, Borer ET, Seabloom EW, La Pierre KJ, MacDougall AM, </w:t>
      </w:r>
      <w:r w:rsidRPr="008628D8">
        <w:rPr>
          <w:b/>
          <w:bCs/>
          <w:i/>
          <w:iCs/>
          <w:noProof/>
        </w:rPr>
        <w:t>et al.</w:t>
      </w:r>
      <w:r w:rsidRPr="008628D8">
        <w:rPr>
          <w:noProof/>
        </w:rPr>
        <w:t xml:space="preserve"> </w:t>
      </w:r>
      <w:r w:rsidRPr="008628D8">
        <w:rPr>
          <w:b/>
          <w:bCs/>
          <w:noProof/>
        </w:rPr>
        <w:t>2019</w:t>
      </w:r>
      <w:r w:rsidRPr="008628D8">
        <w:rPr>
          <w:noProof/>
        </w:rPr>
        <w:t xml:space="preserve">. Leaf nutrients, not specific leaf area, are consistent indicators of elevated nutrient inputs. </w:t>
      </w:r>
      <w:r w:rsidRPr="008628D8">
        <w:rPr>
          <w:i/>
          <w:iCs/>
          <w:noProof/>
        </w:rPr>
        <w:t>Nature Ecology &amp; Evolution</w:t>
      </w:r>
      <w:r w:rsidRPr="008628D8">
        <w:rPr>
          <w:noProof/>
        </w:rPr>
        <w:t xml:space="preserve"> </w:t>
      </w:r>
      <w:r w:rsidRPr="008628D8">
        <w:rPr>
          <w:b/>
          <w:bCs/>
          <w:noProof/>
        </w:rPr>
        <w:t>3</w:t>
      </w:r>
      <w:r w:rsidRPr="008628D8">
        <w:rPr>
          <w:noProof/>
        </w:rPr>
        <w:t>: 400–406.</w:t>
      </w:r>
    </w:p>
    <w:p w14:paraId="4E96E484" w14:textId="77777777" w:rsidR="008628D8" w:rsidRPr="008628D8" w:rsidRDefault="008628D8" w:rsidP="008628D8">
      <w:pPr>
        <w:widowControl w:val="0"/>
        <w:autoSpaceDE w:val="0"/>
        <w:autoSpaceDN w:val="0"/>
        <w:adjustRightInd w:val="0"/>
        <w:spacing w:line="360" w:lineRule="auto"/>
        <w:rPr>
          <w:noProof/>
        </w:rPr>
      </w:pPr>
      <w:r w:rsidRPr="008628D8">
        <w:rPr>
          <w:b/>
          <w:bCs/>
          <w:noProof/>
        </w:rPr>
        <w:t>Fox J, Weisberg S</w:t>
      </w:r>
      <w:r w:rsidRPr="008628D8">
        <w:rPr>
          <w:noProof/>
        </w:rPr>
        <w:t xml:space="preserve">. </w:t>
      </w:r>
      <w:r w:rsidRPr="008628D8">
        <w:rPr>
          <w:b/>
          <w:bCs/>
          <w:noProof/>
        </w:rPr>
        <w:t>2019</w:t>
      </w:r>
      <w:r w:rsidRPr="008628D8">
        <w:rPr>
          <w:noProof/>
        </w:rPr>
        <w:t xml:space="preserve">. </w:t>
      </w:r>
      <w:r w:rsidRPr="008628D8">
        <w:rPr>
          <w:i/>
          <w:iCs/>
          <w:noProof/>
        </w:rPr>
        <w:t>An R companion to applied regression</w:t>
      </w:r>
      <w:r w:rsidRPr="008628D8">
        <w:rPr>
          <w:noProof/>
        </w:rPr>
        <w:t>. Thousand Oaks, California: Sage.</w:t>
      </w:r>
    </w:p>
    <w:p w14:paraId="0DC97618" w14:textId="77777777" w:rsidR="008628D8" w:rsidRPr="008628D8" w:rsidRDefault="008628D8" w:rsidP="008628D8">
      <w:pPr>
        <w:widowControl w:val="0"/>
        <w:autoSpaceDE w:val="0"/>
        <w:autoSpaceDN w:val="0"/>
        <w:adjustRightInd w:val="0"/>
        <w:spacing w:line="360" w:lineRule="auto"/>
        <w:rPr>
          <w:noProof/>
        </w:rPr>
      </w:pPr>
      <w:r w:rsidRPr="008628D8">
        <w:rPr>
          <w:b/>
          <w:bCs/>
          <w:noProof/>
        </w:rPr>
        <w:t>Friedlingstein P, Meinshausen M, Arora VK, Jones CD, Anav A, Liddicoat SK, Knutti R</w:t>
      </w:r>
      <w:r w:rsidRPr="008628D8">
        <w:rPr>
          <w:noProof/>
        </w:rPr>
        <w:t xml:space="preserve">. </w:t>
      </w:r>
      <w:r w:rsidRPr="008628D8">
        <w:rPr>
          <w:b/>
          <w:bCs/>
          <w:noProof/>
        </w:rPr>
        <w:t>2014</w:t>
      </w:r>
      <w:r w:rsidRPr="008628D8">
        <w:rPr>
          <w:noProof/>
        </w:rPr>
        <w:t xml:space="preserve">. Uncertainties in CMIP5 climate projections due to carbon cycle feedbacks. </w:t>
      </w:r>
      <w:r w:rsidRPr="008628D8">
        <w:rPr>
          <w:i/>
          <w:iCs/>
          <w:noProof/>
        </w:rPr>
        <w:t>Journal of Climate</w:t>
      </w:r>
      <w:r w:rsidRPr="008628D8">
        <w:rPr>
          <w:noProof/>
        </w:rPr>
        <w:t xml:space="preserve"> </w:t>
      </w:r>
      <w:r w:rsidRPr="008628D8">
        <w:rPr>
          <w:b/>
          <w:bCs/>
          <w:noProof/>
        </w:rPr>
        <w:t>27</w:t>
      </w:r>
      <w:r w:rsidRPr="008628D8">
        <w:rPr>
          <w:noProof/>
        </w:rPr>
        <w:t>: 511–526.</w:t>
      </w:r>
    </w:p>
    <w:p w14:paraId="04C43DE8" w14:textId="77777777" w:rsidR="008628D8" w:rsidRPr="008628D8" w:rsidRDefault="008628D8" w:rsidP="008628D8">
      <w:pPr>
        <w:widowControl w:val="0"/>
        <w:autoSpaceDE w:val="0"/>
        <w:autoSpaceDN w:val="0"/>
        <w:adjustRightInd w:val="0"/>
        <w:spacing w:line="360" w:lineRule="auto"/>
        <w:rPr>
          <w:noProof/>
        </w:rPr>
      </w:pPr>
      <w:r w:rsidRPr="008628D8">
        <w:rPr>
          <w:b/>
          <w:bCs/>
          <w:noProof/>
        </w:rPr>
        <w:t>Gutschick VP</w:t>
      </w:r>
      <w:r w:rsidRPr="008628D8">
        <w:rPr>
          <w:noProof/>
        </w:rPr>
        <w:t xml:space="preserve">. </w:t>
      </w:r>
      <w:r w:rsidRPr="008628D8">
        <w:rPr>
          <w:b/>
          <w:bCs/>
          <w:noProof/>
        </w:rPr>
        <w:t>1981</w:t>
      </w:r>
      <w:r w:rsidRPr="008628D8">
        <w:rPr>
          <w:noProof/>
        </w:rPr>
        <w:t xml:space="preserve">. Evolved strategies in nitrogen acquisition by plants. </w:t>
      </w:r>
      <w:r w:rsidRPr="008628D8">
        <w:rPr>
          <w:i/>
          <w:iCs/>
          <w:noProof/>
        </w:rPr>
        <w:t xml:space="preserve">The American </w:t>
      </w:r>
      <w:r w:rsidRPr="008628D8">
        <w:rPr>
          <w:i/>
          <w:iCs/>
          <w:noProof/>
        </w:rPr>
        <w:lastRenderedPageBreak/>
        <w:t>Naturalist</w:t>
      </w:r>
      <w:r w:rsidRPr="008628D8">
        <w:rPr>
          <w:noProof/>
        </w:rPr>
        <w:t xml:space="preserve"> </w:t>
      </w:r>
      <w:r w:rsidRPr="008628D8">
        <w:rPr>
          <w:b/>
          <w:bCs/>
          <w:noProof/>
        </w:rPr>
        <w:t>118</w:t>
      </w:r>
      <w:r w:rsidRPr="008628D8">
        <w:rPr>
          <w:noProof/>
        </w:rPr>
        <w:t>: 607–637.</w:t>
      </w:r>
    </w:p>
    <w:p w14:paraId="77878FD2"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Harrison SP, Cramer W, Franklin O, Prentice IC, Wang H, Brännström Å, de Boer H, Dieckmann U, Joshi J, Keenan TF, </w:t>
      </w:r>
      <w:r w:rsidRPr="008628D8">
        <w:rPr>
          <w:b/>
          <w:bCs/>
          <w:i/>
          <w:iCs/>
          <w:noProof/>
        </w:rPr>
        <w:t>et al.</w:t>
      </w:r>
      <w:r w:rsidRPr="008628D8">
        <w:rPr>
          <w:noProof/>
        </w:rPr>
        <w:t xml:space="preserve"> </w:t>
      </w:r>
      <w:r w:rsidRPr="008628D8">
        <w:rPr>
          <w:b/>
          <w:bCs/>
          <w:noProof/>
        </w:rPr>
        <w:t>2021</w:t>
      </w:r>
      <w:r w:rsidRPr="008628D8">
        <w:rPr>
          <w:noProof/>
        </w:rPr>
        <w:t xml:space="preserve">. Eco-evolutionary optimality as a means to improve vegetation and land-surface models. </w:t>
      </w:r>
      <w:r w:rsidRPr="008628D8">
        <w:rPr>
          <w:i/>
          <w:iCs/>
          <w:noProof/>
        </w:rPr>
        <w:t>New Phytologist</w:t>
      </w:r>
      <w:r w:rsidRPr="008628D8">
        <w:rPr>
          <w:noProof/>
        </w:rPr>
        <w:t xml:space="preserve"> </w:t>
      </w:r>
      <w:r w:rsidRPr="008628D8">
        <w:rPr>
          <w:b/>
          <w:bCs/>
          <w:noProof/>
        </w:rPr>
        <w:t>231</w:t>
      </w:r>
      <w:r w:rsidRPr="008628D8">
        <w:rPr>
          <w:noProof/>
        </w:rPr>
        <w:t>: 2125–2141.</w:t>
      </w:r>
    </w:p>
    <w:p w14:paraId="26A56161" w14:textId="77777777" w:rsidR="008628D8" w:rsidRPr="008628D8" w:rsidRDefault="008628D8" w:rsidP="008628D8">
      <w:pPr>
        <w:widowControl w:val="0"/>
        <w:autoSpaceDE w:val="0"/>
        <w:autoSpaceDN w:val="0"/>
        <w:adjustRightInd w:val="0"/>
        <w:spacing w:line="360" w:lineRule="auto"/>
        <w:rPr>
          <w:noProof/>
        </w:rPr>
      </w:pPr>
      <w:r w:rsidRPr="008628D8">
        <w:rPr>
          <w:b/>
          <w:bCs/>
          <w:noProof/>
        </w:rPr>
        <w:t>Hoagland DR, Arnon DI</w:t>
      </w:r>
      <w:r w:rsidRPr="008628D8">
        <w:rPr>
          <w:noProof/>
        </w:rPr>
        <w:t xml:space="preserve">. </w:t>
      </w:r>
      <w:r w:rsidRPr="008628D8">
        <w:rPr>
          <w:b/>
          <w:bCs/>
          <w:noProof/>
        </w:rPr>
        <w:t>1950</w:t>
      </w:r>
      <w:r w:rsidRPr="008628D8">
        <w:rPr>
          <w:noProof/>
        </w:rPr>
        <w:t xml:space="preserve">. The water-culture method for growing plants without soil. </w:t>
      </w:r>
      <w:r w:rsidRPr="008628D8">
        <w:rPr>
          <w:i/>
          <w:iCs/>
          <w:noProof/>
        </w:rPr>
        <w:t>California Agricultural Experiment Station: 347</w:t>
      </w:r>
      <w:r w:rsidRPr="008628D8">
        <w:rPr>
          <w:noProof/>
        </w:rPr>
        <w:t xml:space="preserve"> </w:t>
      </w:r>
      <w:r w:rsidRPr="008628D8">
        <w:rPr>
          <w:b/>
          <w:bCs/>
          <w:noProof/>
        </w:rPr>
        <w:t>347</w:t>
      </w:r>
      <w:r w:rsidRPr="008628D8">
        <w:rPr>
          <w:noProof/>
        </w:rPr>
        <w:t>: 1–32.</w:t>
      </w:r>
    </w:p>
    <w:p w14:paraId="319583E8" w14:textId="77777777" w:rsidR="008628D8" w:rsidRPr="008628D8" w:rsidRDefault="008628D8" w:rsidP="008628D8">
      <w:pPr>
        <w:widowControl w:val="0"/>
        <w:autoSpaceDE w:val="0"/>
        <w:autoSpaceDN w:val="0"/>
        <w:adjustRightInd w:val="0"/>
        <w:spacing w:line="360" w:lineRule="auto"/>
        <w:rPr>
          <w:noProof/>
        </w:rPr>
      </w:pPr>
      <w:r w:rsidRPr="008628D8">
        <w:rPr>
          <w:b/>
          <w:bCs/>
          <w:noProof/>
        </w:rPr>
        <w:t>Hungate BA, Dukes JS, Shaw MR, Luo Y, Field CB</w:t>
      </w:r>
      <w:r w:rsidRPr="008628D8">
        <w:rPr>
          <w:noProof/>
        </w:rPr>
        <w:t xml:space="preserve">. </w:t>
      </w:r>
      <w:r w:rsidRPr="008628D8">
        <w:rPr>
          <w:b/>
          <w:bCs/>
          <w:noProof/>
        </w:rPr>
        <w:t>2003</w:t>
      </w:r>
      <w:r w:rsidRPr="008628D8">
        <w:rPr>
          <w:noProof/>
        </w:rPr>
        <w:t xml:space="preserve">. Nitrogen and climate change. </w:t>
      </w:r>
      <w:r w:rsidRPr="008628D8">
        <w:rPr>
          <w:i/>
          <w:iCs/>
          <w:noProof/>
        </w:rPr>
        <w:t>Science</w:t>
      </w:r>
      <w:r w:rsidRPr="008628D8">
        <w:rPr>
          <w:noProof/>
        </w:rPr>
        <w:t xml:space="preserve"> </w:t>
      </w:r>
      <w:r w:rsidRPr="008628D8">
        <w:rPr>
          <w:b/>
          <w:bCs/>
          <w:noProof/>
        </w:rPr>
        <w:t>302</w:t>
      </w:r>
      <w:r w:rsidRPr="008628D8">
        <w:rPr>
          <w:noProof/>
        </w:rPr>
        <w:t>: 1512–1513.</w:t>
      </w:r>
    </w:p>
    <w:p w14:paraId="4FF22190" w14:textId="77777777" w:rsidR="008628D8" w:rsidRPr="008628D8" w:rsidRDefault="008628D8" w:rsidP="008628D8">
      <w:pPr>
        <w:widowControl w:val="0"/>
        <w:autoSpaceDE w:val="0"/>
        <w:autoSpaceDN w:val="0"/>
        <w:adjustRightInd w:val="0"/>
        <w:spacing w:line="360" w:lineRule="auto"/>
        <w:rPr>
          <w:noProof/>
        </w:rPr>
      </w:pPr>
      <w:r w:rsidRPr="008628D8">
        <w:rPr>
          <w:b/>
          <w:bCs/>
          <w:noProof/>
        </w:rPr>
        <w:t>Katabuchi M</w:t>
      </w:r>
      <w:r w:rsidRPr="008628D8">
        <w:rPr>
          <w:noProof/>
        </w:rPr>
        <w:t xml:space="preserve">. </w:t>
      </w:r>
      <w:r w:rsidRPr="008628D8">
        <w:rPr>
          <w:b/>
          <w:bCs/>
          <w:noProof/>
        </w:rPr>
        <w:t>2015</w:t>
      </w:r>
      <w:r w:rsidRPr="008628D8">
        <w:rPr>
          <w:noProof/>
        </w:rPr>
        <w:t xml:space="preserve">. LeafArea: An R package for rapid digital analysis of leaf area. </w:t>
      </w:r>
      <w:r w:rsidRPr="008628D8">
        <w:rPr>
          <w:i/>
          <w:iCs/>
          <w:noProof/>
        </w:rPr>
        <w:t>Ecological Research</w:t>
      </w:r>
      <w:r w:rsidRPr="008628D8">
        <w:rPr>
          <w:noProof/>
        </w:rPr>
        <w:t xml:space="preserve"> </w:t>
      </w:r>
      <w:r w:rsidRPr="008628D8">
        <w:rPr>
          <w:b/>
          <w:bCs/>
          <w:noProof/>
        </w:rPr>
        <w:t>30</w:t>
      </w:r>
      <w:r w:rsidRPr="008628D8">
        <w:rPr>
          <w:noProof/>
        </w:rPr>
        <w:t>: 1073–1077.</w:t>
      </w:r>
    </w:p>
    <w:p w14:paraId="16FE79B1" w14:textId="77777777" w:rsidR="008628D8" w:rsidRPr="008628D8" w:rsidRDefault="008628D8" w:rsidP="008628D8">
      <w:pPr>
        <w:widowControl w:val="0"/>
        <w:autoSpaceDE w:val="0"/>
        <w:autoSpaceDN w:val="0"/>
        <w:adjustRightInd w:val="0"/>
        <w:spacing w:line="360" w:lineRule="auto"/>
        <w:rPr>
          <w:noProof/>
        </w:rPr>
      </w:pPr>
      <w:r w:rsidRPr="008628D8">
        <w:rPr>
          <w:b/>
          <w:bCs/>
          <w:noProof/>
        </w:rPr>
        <w:t>Kenward MG, Roger JH</w:t>
      </w:r>
      <w:r w:rsidRPr="008628D8">
        <w:rPr>
          <w:noProof/>
        </w:rPr>
        <w:t xml:space="preserve">. </w:t>
      </w:r>
      <w:r w:rsidRPr="008628D8">
        <w:rPr>
          <w:b/>
          <w:bCs/>
          <w:noProof/>
        </w:rPr>
        <w:t>1997</w:t>
      </w:r>
      <w:r w:rsidRPr="008628D8">
        <w:rPr>
          <w:noProof/>
        </w:rPr>
        <w:t xml:space="preserve">. Small Sample Inference for Fixed Effects from Restricted Maximum Likelihood. </w:t>
      </w:r>
      <w:r w:rsidRPr="008628D8">
        <w:rPr>
          <w:i/>
          <w:iCs/>
          <w:noProof/>
        </w:rPr>
        <w:t>Biometrics</w:t>
      </w:r>
      <w:r w:rsidRPr="008628D8">
        <w:rPr>
          <w:noProof/>
        </w:rPr>
        <w:t xml:space="preserve"> </w:t>
      </w:r>
      <w:r w:rsidRPr="008628D8">
        <w:rPr>
          <w:b/>
          <w:bCs/>
          <w:noProof/>
        </w:rPr>
        <w:t>53</w:t>
      </w:r>
      <w:r w:rsidRPr="008628D8">
        <w:rPr>
          <w:noProof/>
        </w:rPr>
        <w:t>: 983.</w:t>
      </w:r>
    </w:p>
    <w:p w14:paraId="3B8F2FC0"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Kou-Giesbrecht S, Arora VK, Seiler C, Arneth A, Falk S, Jain AK, Joos F, Kennedy D, Knauer J, Sitch S, </w:t>
      </w:r>
      <w:r w:rsidRPr="008628D8">
        <w:rPr>
          <w:b/>
          <w:bCs/>
          <w:i/>
          <w:iCs/>
          <w:noProof/>
        </w:rPr>
        <w:t>et al.</w:t>
      </w:r>
      <w:r w:rsidRPr="008628D8">
        <w:rPr>
          <w:noProof/>
        </w:rPr>
        <w:t xml:space="preserve"> </w:t>
      </w:r>
      <w:r w:rsidRPr="008628D8">
        <w:rPr>
          <w:b/>
          <w:bCs/>
          <w:noProof/>
        </w:rPr>
        <w:t>2023</w:t>
      </w:r>
      <w:r w:rsidRPr="008628D8">
        <w:rPr>
          <w:noProof/>
        </w:rPr>
        <w:t xml:space="preserve">. Evaluating nitrogen cycling in terrestrial biosphere models: a disconnect between the carbon and nitrogen cycles. </w:t>
      </w:r>
      <w:r w:rsidRPr="008628D8">
        <w:rPr>
          <w:i/>
          <w:iCs/>
          <w:noProof/>
        </w:rPr>
        <w:t>Earth System Dynamics</w:t>
      </w:r>
      <w:r w:rsidRPr="008628D8">
        <w:rPr>
          <w:noProof/>
        </w:rPr>
        <w:t xml:space="preserve"> </w:t>
      </w:r>
      <w:r w:rsidRPr="008628D8">
        <w:rPr>
          <w:b/>
          <w:bCs/>
          <w:noProof/>
        </w:rPr>
        <w:t>14</w:t>
      </w:r>
      <w:r w:rsidRPr="008628D8">
        <w:rPr>
          <w:noProof/>
        </w:rPr>
        <w:t>: 767–795.</w:t>
      </w:r>
    </w:p>
    <w:p w14:paraId="7F27B848" w14:textId="77777777" w:rsidR="008628D8" w:rsidRPr="008628D8" w:rsidRDefault="008628D8" w:rsidP="008628D8">
      <w:pPr>
        <w:widowControl w:val="0"/>
        <w:autoSpaceDE w:val="0"/>
        <w:autoSpaceDN w:val="0"/>
        <w:adjustRightInd w:val="0"/>
        <w:spacing w:line="360" w:lineRule="auto"/>
        <w:rPr>
          <w:noProof/>
        </w:rPr>
      </w:pPr>
      <w:r w:rsidRPr="008628D8">
        <w:rPr>
          <w:b/>
          <w:bCs/>
          <w:noProof/>
        </w:rPr>
        <w:t>LeBauer DS, Treseder K</w:t>
      </w:r>
      <w:r w:rsidRPr="008628D8">
        <w:rPr>
          <w:noProof/>
        </w:rPr>
        <w:t xml:space="preserve">. </w:t>
      </w:r>
      <w:r w:rsidRPr="008628D8">
        <w:rPr>
          <w:b/>
          <w:bCs/>
          <w:noProof/>
        </w:rPr>
        <w:t>2008</w:t>
      </w:r>
      <w:r w:rsidRPr="008628D8">
        <w:rPr>
          <w:noProof/>
        </w:rPr>
        <w:t xml:space="preserve">. Nitrogen limitation of net primary productivity in terrestrial ecosystems is globally distributed. </w:t>
      </w:r>
      <w:r w:rsidRPr="008628D8">
        <w:rPr>
          <w:i/>
          <w:iCs/>
          <w:noProof/>
        </w:rPr>
        <w:t>Ecology</w:t>
      </w:r>
      <w:r w:rsidRPr="008628D8">
        <w:rPr>
          <w:noProof/>
        </w:rPr>
        <w:t xml:space="preserve"> </w:t>
      </w:r>
      <w:r w:rsidRPr="008628D8">
        <w:rPr>
          <w:b/>
          <w:bCs/>
          <w:noProof/>
        </w:rPr>
        <w:t>89</w:t>
      </w:r>
      <w:r w:rsidRPr="008628D8">
        <w:rPr>
          <w:noProof/>
        </w:rPr>
        <w:t>: 371–379.</w:t>
      </w:r>
    </w:p>
    <w:p w14:paraId="31D592B3" w14:textId="77777777" w:rsidR="008628D8" w:rsidRPr="008628D8" w:rsidRDefault="008628D8" w:rsidP="008628D8">
      <w:pPr>
        <w:widowControl w:val="0"/>
        <w:autoSpaceDE w:val="0"/>
        <w:autoSpaceDN w:val="0"/>
        <w:adjustRightInd w:val="0"/>
        <w:spacing w:line="360" w:lineRule="auto"/>
        <w:rPr>
          <w:noProof/>
        </w:rPr>
      </w:pPr>
      <w:r w:rsidRPr="008628D8">
        <w:rPr>
          <w:b/>
          <w:bCs/>
          <w:noProof/>
        </w:rPr>
        <w:t>Lee TD, Barrott SH, Reich PB</w:t>
      </w:r>
      <w:r w:rsidRPr="008628D8">
        <w:rPr>
          <w:noProof/>
        </w:rPr>
        <w:t xml:space="preserve">. </w:t>
      </w:r>
      <w:r w:rsidRPr="008628D8">
        <w:rPr>
          <w:b/>
          <w:bCs/>
          <w:noProof/>
        </w:rPr>
        <w:t>2011</w:t>
      </w:r>
      <w:r w:rsidRPr="008628D8">
        <w:rPr>
          <w:noProof/>
        </w:rPr>
        <w:t xml:space="preserve">. Photosynthetic responses of 13 grassland species across 11 years of free-air CO2 enrichment is modest, consistent and independent of N supply. </w:t>
      </w:r>
      <w:r w:rsidRPr="008628D8">
        <w:rPr>
          <w:i/>
          <w:iCs/>
          <w:noProof/>
        </w:rPr>
        <w:t>Global Change Biology</w:t>
      </w:r>
      <w:r w:rsidRPr="008628D8">
        <w:rPr>
          <w:noProof/>
        </w:rPr>
        <w:t xml:space="preserve"> </w:t>
      </w:r>
      <w:r w:rsidRPr="008628D8">
        <w:rPr>
          <w:b/>
          <w:bCs/>
          <w:noProof/>
        </w:rPr>
        <w:t>17</w:t>
      </w:r>
      <w:r w:rsidRPr="008628D8">
        <w:rPr>
          <w:noProof/>
        </w:rPr>
        <w:t>: 2893–2904.</w:t>
      </w:r>
    </w:p>
    <w:p w14:paraId="6969B045" w14:textId="77777777" w:rsidR="008628D8" w:rsidRPr="008628D8" w:rsidRDefault="008628D8" w:rsidP="008628D8">
      <w:pPr>
        <w:widowControl w:val="0"/>
        <w:autoSpaceDE w:val="0"/>
        <w:autoSpaceDN w:val="0"/>
        <w:adjustRightInd w:val="0"/>
        <w:spacing w:line="360" w:lineRule="auto"/>
        <w:rPr>
          <w:noProof/>
        </w:rPr>
      </w:pPr>
      <w:r w:rsidRPr="008628D8">
        <w:rPr>
          <w:b/>
          <w:bCs/>
          <w:noProof/>
        </w:rPr>
        <w:t>Lenth R</w:t>
      </w:r>
      <w:r w:rsidRPr="008628D8">
        <w:rPr>
          <w:noProof/>
        </w:rPr>
        <w:t xml:space="preserve">. </w:t>
      </w:r>
      <w:r w:rsidRPr="008628D8">
        <w:rPr>
          <w:b/>
          <w:bCs/>
          <w:noProof/>
        </w:rPr>
        <w:t>2019</w:t>
      </w:r>
      <w:r w:rsidRPr="008628D8">
        <w:rPr>
          <w:noProof/>
        </w:rPr>
        <w:t>. emmeans: estimated marginal means, aka least-squares means.</w:t>
      </w:r>
    </w:p>
    <w:p w14:paraId="169C3FB4" w14:textId="77777777" w:rsidR="008628D8" w:rsidRPr="008628D8" w:rsidRDefault="008628D8" w:rsidP="008628D8">
      <w:pPr>
        <w:widowControl w:val="0"/>
        <w:autoSpaceDE w:val="0"/>
        <w:autoSpaceDN w:val="0"/>
        <w:adjustRightInd w:val="0"/>
        <w:spacing w:line="360" w:lineRule="auto"/>
        <w:rPr>
          <w:noProof/>
        </w:rPr>
      </w:pPr>
      <w:r w:rsidRPr="008628D8">
        <w:rPr>
          <w:b/>
          <w:bCs/>
          <w:noProof/>
        </w:rPr>
        <w:t>Liang J, Qi X, Souza L, Luo Y</w:t>
      </w:r>
      <w:r w:rsidRPr="008628D8">
        <w:rPr>
          <w:noProof/>
        </w:rPr>
        <w:t xml:space="preserve">. </w:t>
      </w:r>
      <w:r w:rsidRPr="008628D8">
        <w:rPr>
          <w:b/>
          <w:bCs/>
          <w:noProof/>
        </w:rPr>
        <w:t>2016</w:t>
      </w:r>
      <w:r w:rsidRPr="008628D8">
        <w:rPr>
          <w:noProof/>
        </w:rPr>
        <w:t xml:space="preserve">. Processes regulating progressive nitrogen limitation under elevated carbon dioxide: a meta-analysis. </w:t>
      </w:r>
      <w:r w:rsidRPr="008628D8">
        <w:rPr>
          <w:i/>
          <w:iCs/>
          <w:noProof/>
        </w:rPr>
        <w:t>Biogeosciences</w:t>
      </w:r>
      <w:r w:rsidRPr="008628D8">
        <w:rPr>
          <w:noProof/>
        </w:rPr>
        <w:t xml:space="preserve"> </w:t>
      </w:r>
      <w:r w:rsidRPr="008628D8">
        <w:rPr>
          <w:b/>
          <w:bCs/>
          <w:noProof/>
        </w:rPr>
        <w:t>13</w:t>
      </w:r>
      <w:r w:rsidRPr="008628D8">
        <w:rPr>
          <w:noProof/>
        </w:rPr>
        <w:t>: 2689–2699.</w:t>
      </w:r>
    </w:p>
    <w:p w14:paraId="0344A0CE"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Liang X, Zhang T, Lu X, Ellsworth DS, BassiriRad H, You C, Wang D, He P, Deng Q, Liu H, </w:t>
      </w:r>
      <w:r w:rsidRPr="008628D8">
        <w:rPr>
          <w:b/>
          <w:bCs/>
          <w:i/>
          <w:iCs/>
          <w:noProof/>
        </w:rPr>
        <w:t>et al.</w:t>
      </w:r>
      <w:r w:rsidRPr="008628D8">
        <w:rPr>
          <w:noProof/>
        </w:rPr>
        <w:t xml:space="preserve"> </w:t>
      </w:r>
      <w:r w:rsidRPr="008628D8">
        <w:rPr>
          <w:b/>
          <w:bCs/>
          <w:noProof/>
        </w:rPr>
        <w:t>2020</w:t>
      </w:r>
      <w:r w:rsidRPr="008628D8">
        <w:rPr>
          <w:noProof/>
        </w:rPr>
        <w:t xml:space="preserve">. Global response patterns of plant photosynthesis to nitrogen addition: A meta‐analysis. </w:t>
      </w:r>
      <w:r w:rsidRPr="008628D8">
        <w:rPr>
          <w:i/>
          <w:iCs/>
          <w:noProof/>
        </w:rPr>
        <w:t>Global Change Biology</w:t>
      </w:r>
      <w:r w:rsidRPr="008628D8">
        <w:rPr>
          <w:noProof/>
        </w:rPr>
        <w:t xml:space="preserve"> </w:t>
      </w:r>
      <w:r w:rsidRPr="008628D8">
        <w:rPr>
          <w:b/>
          <w:bCs/>
          <w:noProof/>
        </w:rPr>
        <w:t>26</w:t>
      </w:r>
      <w:r w:rsidRPr="008628D8">
        <w:rPr>
          <w:noProof/>
        </w:rPr>
        <w:t>: 3585–3600.</w:t>
      </w:r>
    </w:p>
    <w:p w14:paraId="7AD9AC17"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Luo Y, Currie WS, Dukes JS, Finzi AC, Hartwig UA, Hungate BA, McMurtrie RE, Oren R, Parton WJ, Pataki DE, </w:t>
      </w:r>
      <w:r w:rsidRPr="008628D8">
        <w:rPr>
          <w:b/>
          <w:bCs/>
          <w:i/>
          <w:iCs/>
          <w:noProof/>
        </w:rPr>
        <w:t>et al.</w:t>
      </w:r>
      <w:r w:rsidRPr="008628D8">
        <w:rPr>
          <w:noProof/>
        </w:rPr>
        <w:t xml:space="preserve"> </w:t>
      </w:r>
      <w:r w:rsidRPr="008628D8">
        <w:rPr>
          <w:b/>
          <w:bCs/>
          <w:noProof/>
        </w:rPr>
        <w:t>2004</w:t>
      </w:r>
      <w:r w:rsidRPr="008628D8">
        <w:rPr>
          <w:noProof/>
        </w:rPr>
        <w:t xml:space="preserve">. Progressive nitrogen limitation of ecosystem responses to rising atmospheric carbon dioxide. </w:t>
      </w:r>
      <w:r w:rsidRPr="008628D8">
        <w:rPr>
          <w:i/>
          <w:iCs/>
          <w:noProof/>
        </w:rPr>
        <w:t>BioScience</w:t>
      </w:r>
      <w:r w:rsidRPr="008628D8">
        <w:rPr>
          <w:noProof/>
        </w:rPr>
        <w:t xml:space="preserve"> </w:t>
      </w:r>
      <w:r w:rsidRPr="008628D8">
        <w:rPr>
          <w:b/>
          <w:bCs/>
          <w:noProof/>
        </w:rPr>
        <w:t>54</w:t>
      </w:r>
      <w:r w:rsidRPr="008628D8">
        <w:rPr>
          <w:noProof/>
        </w:rPr>
        <w:t>: 731–739.</w:t>
      </w:r>
    </w:p>
    <w:p w14:paraId="0BABE379" w14:textId="77777777" w:rsidR="008628D8" w:rsidRPr="008628D8" w:rsidRDefault="008628D8" w:rsidP="008628D8">
      <w:pPr>
        <w:widowControl w:val="0"/>
        <w:autoSpaceDE w:val="0"/>
        <w:autoSpaceDN w:val="0"/>
        <w:adjustRightInd w:val="0"/>
        <w:spacing w:line="360" w:lineRule="auto"/>
        <w:rPr>
          <w:noProof/>
        </w:rPr>
      </w:pPr>
      <w:r w:rsidRPr="008628D8">
        <w:rPr>
          <w:b/>
          <w:bCs/>
          <w:noProof/>
        </w:rPr>
        <w:t>Luo Y, Field CB, Mooney HA</w:t>
      </w:r>
      <w:r w:rsidRPr="008628D8">
        <w:rPr>
          <w:noProof/>
        </w:rPr>
        <w:t xml:space="preserve">. </w:t>
      </w:r>
      <w:r w:rsidRPr="008628D8">
        <w:rPr>
          <w:b/>
          <w:bCs/>
          <w:noProof/>
        </w:rPr>
        <w:t>1994</w:t>
      </w:r>
      <w:r w:rsidRPr="008628D8">
        <w:rPr>
          <w:noProof/>
        </w:rPr>
        <w:t xml:space="preserve">. Predicting responses of photosynthesis and root fraction to elevated [CO2]a: interactions among carbon, nitrogen, and growth. </w:t>
      </w:r>
      <w:r w:rsidRPr="008628D8">
        <w:rPr>
          <w:i/>
          <w:iCs/>
          <w:noProof/>
        </w:rPr>
        <w:t>Plant, Cell &amp; Environment</w:t>
      </w:r>
      <w:r w:rsidRPr="008628D8">
        <w:rPr>
          <w:noProof/>
        </w:rPr>
        <w:t xml:space="preserve"> </w:t>
      </w:r>
      <w:r w:rsidRPr="008628D8">
        <w:rPr>
          <w:b/>
          <w:bCs/>
          <w:noProof/>
        </w:rPr>
        <w:lastRenderedPageBreak/>
        <w:t>17</w:t>
      </w:r>
      <w:r w:rsidRPr="008628D8">
        <w:rPr>
          <w:noProof/>
        </w:rPr>
        <w:t>: 1195–1204.</w:t>
      </w:r>
    </w:p>
    <w:p w14:paraId="5C425FC3"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Luo X, Keenan TF, Chen JM, Croft H, Prentice IC, Smith NG, Walker AP, Wang H, Wang R, Xu C, </w:t>
      </w:r>
      <w:r w:rsidRPr="008628D8">
        <w:rPr>
          <w:b/>
          <w:bCs/>
          <w:i/>
          <w:iCs/>
          <w:noProof/>
        </w:rPr>
        <w:t>et al.</w:t>
      </w:r>
      <w:r w:rsidRPr="008628D8">
        <w:rPr>
          <w:noProof/>
        </w:rPr>
        <w:t xml:space="preserve"> </w:t>
      </w:r>
      <w:r w:rsidRPr="008628D8">
        <w:rPr>
          <w:b/>
          <w:bCs/>
          <w:noProof/>
        </w:rPr>
        <w:t>2021</w:t>
      </w:r>
      <w:r w:rsidRPr="008628D8">
        <w:rPr>
          <w:noProof/>
        </w:rPr>
        <w:t xml:space="preserve">. Global variation in the fraction of leaf nitrogen allocated to photosynthesis. </w:t>
      </w:r>
      <w:r w:rsidRPr="008628D8">
        <w:rPr>
          <w:i/>
          <w:iCs/>
          <w:noProof/>
        </w:rPr>
        <w:t>Nature Communications</w:t>
      </w:r>
      <w:r w:rsidRPr="008628D8">
        <w:rPr>
          <w:noProof/>
        </w:rPr>
        <w:t xml:space="preserve"> </w:t>
      </w:r>
      <w:r w:rsidRPr="008628D8">
        <w:rPr>
          <w:b/>
          <w:bCs/>
          <w:noProof/>
        </w:rPr>
        <w:t>12</w:t>
      </w:r>
      <w:r w:rsidRPr="008628D8">
        <w:rPr>
          <w:noProof/>
        </w:rPr>
        <w:t>: 4866.</w:t>
      </w:r>
    </w:p>
    <w:p w14:paraId="7960AEA0" w14:textId="77777777" w:rsidR="008628D8" w:rsidRPr="008628D8" w:rsidRDefault="008628D8" w:rsidP="008628D8">
      <w:pPr>
        <w:widowControl w:val="0"/>
        <w:autoSpaceDE w:val="0"/>
        <w:autoSpaceDN w:val="0"/>
        <w:adjustRightInd w:val="0"/>
        <w:spacing w:line="360" w:lineRule="auto"/>
        <w:rPr>
          <w:noProof/>
        </w:rPr>
      </w:pPr>
      <w:r w:rsidRPr="008628D8">
        <w:rPr>
          <w:b/>
          <w:bCs/>
          <w:noProof/>
        </w:rPr>
        <w:t>Maire V, Martre P, Kattge J, Gastal F, Esser G, Fontaine S, Soussana J-F</w:t>
      </w:r>
      <w:r w:rsidRPr="008628D8">
        <w:rPr>
          <w:noProof/>
        </w:rPr>
        <w:t xml:space="preserve">. </w:t>
      </w:r>
      <w:r w:rsidRPr="008628D8">
        <w:rPr>
          <w:b/>
          <w:bCs/>
          <w:noProof/>
        </w:rPr>
        <w:t>2012</w:t>
      </w:r>
      <w:r w:rsidRPr="008628D8">
        <w:rPr>
          <w:noProof/>
        </w:rPr>
        <w:t>. The coordination of leaf photosynthesis links C and N fluxes in C</w:t>
      </w:r>
      <w:r w:rsidRPr="008628D8">
        <w:rPr>
          <w:noProof/>
          <w:vertAlign w:val="subscript"/>
        </w:rPr>
        <w:t>3</w:t>
      </w:r>
      <w:r w:rsidRPr="008628D8">
        <w:rPr>
          <w:noProof/>
        </w:rPr>
        <w:t xml:space="preserve"> plant species (B Bond-Lamberty, Ed.). </w:t>
      </w:r>
      <w:r w:rsidRPr="008628D8">
        <w:rPr>
          <w:i/>
          <w:iCs/>
          <w:noProof/>
        </w:rPr>
        <w:t>PLoS ONE</w:t>
      </w:r>
      <w:r w:rsidRPr="008628D8">
        <w:rPr>
          <w:noProof/>
        </w:rPr>
        <w:t xml:space="preserve"> </w:t>
      </w:r>
      <w:r w:rsidRPr="008628D8">
        <w:rPr>
          <w:b/>
          <w:bCs/>
          <w:noProof/>
        </w:rPr>
        <w:t>7</w:t>
      </w:r>
      <w:r w:rsidRPr="008628D8">
        <w:rPr>
          <w:noProof/>
        </w:rPr>
        <w:t>: e38345.</w:t>
      </w:r>
    </w:p>
    <w:p w14:paraId="0D183AD2" w14:textId="77777777" w:rsidR="008628D8" w:rsidRPr="008628D8" w:rsidRDefault="008628D8" w:rsidP="008628D8">
      <w:pPr>
        <w:widowControl w:val="0"/>
        <w:autoSpaceDE w:val="0"/>
        <w:autoSpaceDN w:val="0"/>
        <w:adjustRightInd w:val="0"/>
        <w:spacing w:line="360" w:lineRule="auto"/>
        <w:rPr>
          <w:noProof/>
        </w:rPr>
      </w:pPr>
      <w:r w:rsidRPr="008628D8">
        <w:rPr>
          <w:b/>
          <w:bCs/>
          <w:noProof/>
        </w:rPr>
        <w:t>Makino A, Harada M, Sato T, Nakano H, Mae T</w:t>
      </w:r>
      <w:r w:rsidRPr="008628D8">
        <w:rPr>
          <w:noProof/>
        </w:rPr>
        <w:t xml:space="preserve">. </w:t>
      </w:r>
      <w:r w:rsidRPr="008628D8">
        <w:rPr>
          <w:b/>
          <w:bCs/>
          <w:noProof/>
        </w:rPr>
        <w:t>1997</w:t>
      </w:r>
      <w:r w:rsidRPr="008628D8">
        <w:rPr>
          <w:noProof/>
        </w:rPr>
        <w:t xml:space="preserve">. Growth and N Allocation in Rice Plants under CO2 Enrichment. </w:t>
      </w:r>
      <w:r w:rsidRPr="008628D8">
        <w:rPr>
          <w:i/>
          <w:iCs/>
          <w:noProof/>
        </w:rPr>
        <w:t>Plant Physiology</w:t>
      </w:r>
      <w:r w:rsidRPr="008628D8">
        <w:rPr>
          <w:noProof/>
        </w:rPr>
        <w:t xml:space="preserve"> </w:t>
      </w:r>
      <w:r w:rsidRPr="008628D8">
        <w:rPr>
          <w:b/>
          <w:bCs/>
          <w:noProof/>
        </w:rPr>
        <w:t>115</w:t>
      </w:r>
      <w:r w:rsidRPr="008628D8">
        <w:rPr>
          <w:noProof/>
        </w:rPr>
        <w:t>: 199–203.</w:t>
      </w:r>
    </w:p>
    <w:p w14:paraId="75954627"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Medlyn BE, Badeck FW, De Pury DGG, Barton CVM, Broadmeadow M, Ceulemans R, De Angelis P, Forstreuter M, Jach ME, Kellomäki S, </w:t>
      </w:r>
      <w:r w:rsidRPr="008628D8">
        <w:rPr>
          <w:b/>
          <w:bCs/>
          <w:i/>
          <w:iCs/>
          <w:noProof/>
        </w:rPr>
        <w:t>et al.</w:t>
      </w:r>
      <w:r w:rsidRPr="008628D8">
        <w:rPr>
          <w:noProof/>
        </w:rPr>
        <w:t xml:space="preserve"> </w:t>
      </w:r>
      <w:r w:rsidRPr="008628D8">
        <w:rPr>
          <w:b/>
          <w:bCs/>
          <w:noProof/>
        </w:rPr>
        <w:t>1999</w:t>
      </w:r>
      <w:r w:rsidRPr="008628D8">
        <w:rPr>
          <w:noProof/>
        </w:rPr>
        <w:t xml:space="preserve">. Effects of elevated [CO2] on photosynthesis in European forest species: A meta-analysis of model parameters. </w:t>
      </w:r>
      <w:r w:rsidRPr="008628D8">
        <w:rPr>
          <w:i/>
          <w:iCs/>
          <w:noProof/>
        </w:rPr>
        <w:t>Plant, Cell and Environment</w:t>
      </w:r>
      <w:r w:rsidRPr="008628D8">
        <w:rPr>
          <w:noProof/>
        </w:rPr>
        <w:t xml:space="preserve"> </w:t>
      </w:r>
      <w:r w:rsidRPr="008628D8">
        <w:rPr>
          <w:b/>
          <w:bCs/>
          <w:noProof/>
        </w:rPr>
        <w:t>22</w:t>
      </w:r>
      <w:r w:rsidRPr="008628D8">
        <w:rPr>
          <w:noProof/>
        </w:rPr>
        <w:t>: 1475–1495.</w:t>
      </w:r>
    </w:p>
    <w:p w14:paraId="7AB14B63" w14:textId="77777777" w:rsidR="008628D8" w:rsidRPr="008628D8" w:rsidRDefault="008628D8" w:rsidP="008628D8">
      <w:pPr>
        <w:widowControl w:val="0"/>
        <w:autoSpaceDE w:val="0"/>
        <w:autoSpaceDN w:val="0"/>
        <w:adjustRightInd w:val="0"/>
        <w:spacing w:line="360" w:lineRule="auto"/>
        <w:rPr>
          <w:noProof/>
        </w:rPr>
      </w:pPr>
      <w:r w:rsidRPr="008628D8">
        <w:rPr>
          <w:b/>
          <w:bCs/>
          <w:noProof/>
        </w:rPr>
        <w:t>Meyerholt J, Sickel K, Zaehle S</w:t>
      </w:r>
      <w:r w:rsidRPr="008628D8">
        <w:rPr>
          <w:noProof/>
        </w:rPr>
        <w:t xml:space="preserve">. </w:t>
      </w:r>
      <w:r w:rsidRPr="008628D8">
        <w:rPr>
          <w:b/>
          <w:bCs/>
          <w:noProof/>
        </w:rPr>
        <w:t>2020</w:t>
      </w:r>
      <w:r w:rsidRPr="008628D8">
        <w:rPr>
          <w:noProof/>
        </w:rPr>
        <w:t xml:space="preserve">. Ensemble projections elucidate effects of uncertainty in terrestrial nitrogen limitation on future carbon uptake. </w:t>
      </w:r>
      <w:r w:rsidRPr="008628D8">
        <w:rPr>
          <w:i/>
          <w:iCs/>
          <w:noProof/>
        </w:rPr>
        <w:t>Global Change Biology</w:t>
      </w:r>
      <w:r w:rsidRPr="008628D8">
        <w:rPr>
          <w:noProof/>
        </w:rPr>
        <w:t xml:space="preserve"> </w:t>
      </w:r>
      <w:r w:rsidRPr="008628D8">
        <w:rPr>
          <w:b/>
          <w:bCs/>
          <w:noProof/>
        </w:rPr>
        <w:t>26</w:t>
      </w:r>
      <w:r w:rsidRPr="008628D8">
        <w:rPr>
          <w:noProof/>
        </w:rPr>
        <w:t>: 3978–3996.</w:t>
      </w:r>
    </w:p>
    <w:p w14:paraId="7EA613AA" w14:textId="77777777" w:rsidR="008628D8" w:rsidRPr="008628D8" w:rsidRDefault="008628D8" w:rsidP="008628D8">
      <w:pPr>
        <w:widowControl w:val="0"/>
        <w:autoSpaceDE w:val="0"/>
        <w:autoSpaceDN w:val="0"/>
        <w:adjustRightInd w:val="0"/>
        <w:spacing w:line="360" w:lineRule="auto"/>
        <w:rPr>
          <w:noProof/>
        </w:rPr>
      </w:pPr>
      <w:r w:rsidRPr="008628D8">
        <w:rPr>
          <w:b/>
          <w:bCs/>
          <w:noProof/>
        </w:rPr>
        <w:t>Moore DJP, Aref S, Ho RM, Pippen JS, Hamilton JG, De Lucia EH</w:t>
      </w:r>
      <w:r w:rsidRPr="008628D8">
        <w:rPr>
          <w:noProof/>
        </w:rPr>
        <w:t xml:space="preserve">. </w:t>
      </w:r>
      <w:r w:rsidRPr="008628D8">
        <w:rPr>
          <w:b/>
          <w:bCs/>
          <w:noProof/>
        </w:rPr>
        <w:t>2006</w:t>
      </w:r>
      <w:r w:rsidRPr="008628D8">
        <w:rPr>
          <w:noProof/>
        </w:rPr>
        <w:t xml:space="preserve">. Annual basal area increment and growth duration of Pinus taeda in response to eight years of free-air carbon dioxide enrichment. </w:t>
      </w:r>
      <w:r w:rsidRPr="008628D8">
        <w:rPr>
          <w:i/>
          <w:iCs/>
          <w:noProof/>
        </w:rPr>
        <w:t>Global Change Biology</w:t>
      </w:r>
      <w:r w:rsidRPr="008628D8">
        <w:rPr>
          <w:noProof/>
        </w:rPr>
        <w:t xml:space="preserve"> </w:t>
      </w:r>
      <w:r w:rsidRPr="008628D8">
        <w:rPr>
          <w:b/>
          <w:bCs/>
          <w:noProof/>
        </w:rPr>
        <w:t>12</w:t>
      </w:r>
      <w:r w:rsidRPr="008628D8">
        <w:rPr>
          <w:noProof/>
        </w:rPr>
        <w:t>: 1367–1377.</w:t>
      </w:r>
    </w:p>
    <w:p w14:paraId="444D66F4" w14:textId="77777777" w:rsidR="008628D8" w:rsidRPr="008628D8" w:rsidRDefault="008628D8" w:rsidP="008628D8">
      <w:pPr>
        <w:widowControl w:val="0"/>
        <w:autoSpaceDE w:val="0"/>
        <w:autoSpaceDN w:val="0"/>
        <w:adjustRightInd w:val="0"/>
        <w:spacing w:line="360" w:lineRule="auto"/>
        <w:rPr>
          <w:noProof/>
        </w:rPr>
      </w:pPr>
      <w:r w:rsidRPr="008628D8">
        <w:rPr>
          <w:b/>
          <w:bCs/>
          <w:noProof/>
        </w:rPr>
        <w:t>Nie M, Lu M, Bell J, Raut S, Pendall E</w:t>
      </w:r>
      <w:r w:rsidRPr="008628D8">
        <w:rPr>
          <w:noProof/>
        </w:rPr>
        <w:t xml:space="preserve">. </w:t>
      </w:r>
      <w:r w:rsidRPr="008628D8">
        <w:rPr>
          <w:b/>
          <w:bCs/>
          <w:noProof/>
        </w:rPr>
        <w:t>2013</w:t>
      </w:r>
      <w:r w:rsidRPr="008628D8">
        <w:rPr>
          <w:noProof/>
        </w:rPr>
        <w:t xml:space="preserve">. Altered root traits due to elevated CO2: A meta-analysis. </w:t>
      </w:r>
      <w:r w:rsidRPr="008628D8">
        <w:rPr>
          <w:i/>
          <w:iCs/>
          <w:noProof/>
        </w:rPr>
        <w:t>Global Ecology and Biogeography</w:t>
      </w:r>
      <w:r w:rsidRPr="008628D8">
        <w:rPr>
          <w:noProof/>
        </w:rPr>
        <w:t xml:space="preserve"> </w:t>
      </w:r>
      <w:r w:rsidRPr="008628D8">
        <w:rPr>
          <w:b/>
          <w:bCs/>
          <w:noProof/>
        </w:rPr>
        <w:t>22</w:t>
      </w:r>
      <w:r w:rsidRPr="008628D8">
        <w:rPr>
          <w:noProof/>
        </w:rPr>
        <w:t>: 1095–1105.</w:t>
      </w:r>
    </w:p>
    <w:p w14:paraId="687384C4" w14:textId="77777777" w:rsidR="008628D8" w:rsidRPr="008628D8" w:rsidRDefault="008628D8" w:rsidP="008628D8">
      <w:pPr>
        <w:widowControl w:val="0"/>
        <w:autoSpaceDE w:val="0"/>
        <w:autoSpaceDN w:val="0"/>
        <w:adjustRightInd w:val="0"/>
        <w:spacing w:line="360" w:lineRule="auto"/>
        <w:rPr>
          <w:noProof/>
        </w:rPr>
      </w:pPr>
      <w:r w:rsidRPr="008628D8">
        <w:rPr>
          <w:b/>
          <w:bCs/>
          <w:noProof/>
        </w:rPr>
        <w:t>Norby RJ, Warren JM, Iversen CM, Medlyn BE, McMurtrie RE</w:t>
      </w:r>
      <w:r w:rsidRPr="008628D8">
        <w:rPr>
          <w:noProof/>
        </w:rPr>
        <w:t xml:space="preserve">. </w:t>
      </w:r>
      <w:r w:rsidRPr="008628D8">
        <w:rPr>
          <w:b/>
          <w:bCs/>
          <w:noProof/>
        </w:rPr>
        <w:t>2010</w:t>
      </w:r>
      <w:r w:rsidRPr="008628D8">
        <w:rPr>
          <w:noProof/>
        </w:rPr>
        <w:t xml:space="preserve">. CO2 enhancement of forest productivity constrained by limited nitrogen availability. </w:t>
      </w:r>
      <w:r w:rsidRPr="008628D8">
        <w:rPr>
          <w:i/>
          <w:iCs/>
          <w:noProof/>
        </w:rPr>
        <w:t>Proceedings of the National Academy of Sciences</w:t>
      </w:r>
      <w:r w:rsidRPr="008628D8">
        <w:rPr>
          <w:noProof/>
        </w:rPr>
        <w:t xml:space="preserve"> </w:t>
      </w:r>
      <w:r w:rsidRPr="008628D8">
        <w:rPr>
          <w:b/>
          <w:bCs/>
          <w:noProof/>
        </w:rPr>
        <w:t>107</w:t>
      </w:r>
      <w:r w:rsidRPr="008628D8">
        <w:rPr>
          <w:noProof/>
        </w:rPr>
        <w:t>: 19368–19373.</w:t>
      </w:r>
    </w:p>
    <w:p w14:paraId="32B94326" w14:textId="77777777" w:rsidR="008628D8" w:rsidRPr="008628D8" w:rsidRDefault="008628D8" w:rsidP="008628D8">
      <w:pPr>
        <w:widowControl w:val="0"/>
        <w:autoSpaceDE w:val="0"/>
        <w:autoSpaceDN w:val="0"/>
        <w:adjustRightInd w:val="0"/>
        <w:spacing w:line="360" w:lineRule="auto"/>
        <w:rPr>
          <w:noProof/>
        </w:rPr>
      </w:pPr>
      <w:r w:rsidRPr="008628D8">
        <w:rPr>
          <w:b/>
          <w:bCs/>
          <w:noProof/>
        </w:rPr>
        <w:t>Oreskes N, Shrader-Frechette K, Belitz K</w:t>
      </w:r>
      <w:r w:rsidRPr="008628D8">
        <w:rPr>
          <w:noProof/>
        </w:rPr>
        <w:t xml:space="preserve">. </w:t>
      </w:r>
      <w:r w:rsidRPr="008628D8">
        <w:rPr>
          <w:b/>
          <w:bCs/>
          <w:noProof/>
        </w:rPr>
        <w:t>1994</w:t>
      </w:r>
      <w:r w:rsidRPr="008628D8">
        <w:rPr>
          <w:noProof/>
        </w:rPr>
        <w:t xml:space="preserve">. Verification, validation, and confirmation of numerical models in the Earth sciences. </w:t>
      </w:r>
      <w:r w:rsidRPr="008628D8">
        <w:rPr>
          <w:i/>
          <w:iCs/>
          <w:noProof/>
        </w:rPr>
        <w:t>Science</w:t>
      </w:r>
      <w:r w:rsidRPr="008628D8">
        <w:rPr>
          <w:noProof/>
        </w:rPr>
        <w:t xml:space="preserve"> </w:t>
      </w:r>
      <w:r w:rsidRPr="008628D8">
        <w:rPr>
          <w:b/>
          <w:bCs/>
          <w:noProof/>
        </w:rPr>
        <w:t>263</w:t>
      </w:r>
      <w:r w:rsidRPr="008628D8">
        <w:rPr>
          <w:noProof/>
        </w:rPr>
        <w:t>: 641–646.</w:t>
      </w:r>
    </w:p>
    <w:p w14:paraId="0851CA85"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Paillassa J, Wright IJ, Prentice IC, Pepin S, Smith NG, Ethier G, Westerband AC, Lamarque LJ, Wang H, Cornwell WK, </w:t>
      </w:r>
      <w:r w:rsidRPr="008628D8">
        <w:rPr>
          <w:b/>
          <w:bCs/>
          <w:i/>
          <w:iCs/>
          <w:noProof/>
        </w:rPr>
        <w:t>et al.</w:t>
      </w:r>
      <w:r w:rsidRPr="008628D8">
        <w:rPr>
          <w:noProof/>
        </w:rPr>
        <w:t xml:space="preserve"> </w:t>
      </w:r>
      <w:r w:rsidRPr="008628D8">
        <w:rPr>
          <w:b/>
          <w:bCs/>
          <w:noProof/>
        </w:rPr>
        <w:t>2020</w:t>
      </w:r>
      <w:r w:rsidRPr="008628D8">
        <w:rPr>
          <w:noProof/>
        </w:rPr>
        <w:t xml:space="preserve">. When and where soil is important to modify the carbon and water economy of leaves. </w:t>
      </w:r>
      <w:r w:rsidRPr="008628D8">
        <w:rPr>
          <w:i/>
          <w:iCs/>
          <w:noProof/>
        </w:rPr>
        <w:t>New Phytologist</w:t>
      </w:r>
      <w:r w:rsidRPr="008628D8">
        <w:rPr>
          <w:noProof/>
        </w:rPr>
        <w:t xml:space="preserve"> </w:t>
      </w:r>
      <w:r w:rsidRPr="008628D8">
        <w:rPr>
          <w:b/>
          <w:bCs/>
          <w:noProof/>
        </w:rPr>
        <w:t>228</w:t>
      </w:r>
      <w:r w:rsidRPr="008628D8">
        <w:rPr>
          <w:noProof/>
        </w:rPr>
        <w:t>: 121–135.</w:t>
      </w:r>
    </w:p>
    <w:p w14:paraId="44D30F42" w14:textId="77777777" w:rsidR="008628D8" w:rsidRPr="008628D8" w:rsidRDefault="008628D8" w:rsidP="008628D8">
      <w:pPr>
        <w:widowControl w:val="0"/>
        <w:autoSpaceDE w:val="0"/>
        <w:autoSpaceDN w:val="0"/>
        <w:adjustRightInd w:val="0"/>
        <w:spacing w:line="360" w:lineRule="auto"/>
        <w:rPr>
          <w:noProof/>
        </w:rPr>
      </w:pPr>
      <w:r w:rsidRPr="008628D8">
        <w:rPr>
          <w:b/>
          <w:bCs/>
          <w:noProof/>
        </w:rPr>
        <w:t>Peng Y, Bloomfield KJ, Cernusak LA, Domingues TF, Prentice IC</w:t>
      </w:r>
      <w:r w:rsidRPr="008628D8">
        <w:rPr>
          <w:noProof/>
        </w:rPr>
        <w:t xml:space="preserve">. </w:t>
      </w:r>
      <w:r w:rsidRPr="008628D8">
        <w:rPr>
          <w:b/>
          <w:bCs/>
          <w:noProof/>
        </w:rPr>
        <w:t>2021</w:t>
      </w:r>
      <w:r w:rsidRPr="008628D8">
        <w:rPr>
          <w:noProof/>
        </w:rPr>
        <w:t xml:space="preserve">. Global climate and nutrient controls of photosynthetic capacity. </w:t>
      </w:r>
      <w:r w:rsidRPr="008628D8">
        <w:rPr>
          <w:i/>
          <w:iCs/>
          <w:noProof/>
        </w:rPr>
        <w:t>Communications Biology</w:t>
      </w:r>
      <w:r w:rsidRPr="008628D8">
        <w:rPr>
          <w:noProof/>
        </w:rPr>
        <w:t xml:space="preserve"> </w:t>
      </w:r>
      <w:r w:rsidRPr="008628D8">
        <w:rPr>
          <w:b/>
          <w:bCs/>
          <w:noProof/>
        </w:rPr>
        <w:t>4</w:t>
      </w:r>
      <w:r w:rsidRPr="008628D8">
        <w:rPr>
          <w:noProof/>
        </w:rPr>
        <w:t>: 462.</w:t>
      </w:r>
    </w:p>
    <w:p w14:paraId="6FFD20A1"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Peng Y, Prentice IC, Bloomfield KJ, Campioli M, Guo Z, Sun Y, Tian D, Wang X, Vicca S, </w:t>
      </w:r>
      <w:r w:rsidRPr="008628D8">
        <w:rPr>
          <w:b/>
          <w:bCs/>
          <w:noProof/>
        </w:rPr>
        <w:lastRenderedPageBreak/>
        <w:t>Stocker BD</w:t>
      </w:r>
      <w:r w:rsidRPr="008628D8">
        <w:rPr>
          <w:noProof/>
        </w:rPr>
        <w:t xml:space="preserve">. </w:t>
      </w:r>
      <w:r w:rsidRPr="008628D8">
        <w:rPr>
          <w:b/>
          <w:bCs/>
          <w:noProof/>
        </w:rPr>
        <w:t>2023</w:t>
      </w:r>
      <w:r w:rsidRPr="008628D8">
        <w:rPr>
          <w:noProof/>
        </w:rPr>
        <w:t xml:space="preserve">. Global terrestrial nitrogen uptake and nitrogen use efficiency. </w:t>
      </w:r>
      <w:r w:rsidRPr="008628D8">
        <w:rPr>
          <w:i/>
          <w:iCs/>
          <w:noProof/>
        </w:rPr>
        <w:t>Journal of Ecology</w:t>
      </w:r>
      <w:r w:rsidRPr="008628D8">
        <w:rPr>
          <w:noProof/>
        </w:rPr>
        <w:t>: 1–18.</w:t>
      </w:r>
    </w:p>
    <w:p w14:paraId="5CD9AF88" w14:textId="77777777" w:rsidR="008628D8" w:rsidRPr="008628D8" w:rsidRDefault="008628D8" w:rsidP="008628D8">
      <w:pPr>
        <w:widowControl w:val="0"/>
        <w:autoSpaceDE w:val="0"/>
        <w:autoSpaceDN w:val="0"/>
        <w:adjustRightInd w:val="0"/>
        <w:spacing w:line="360" w:lineRule="auto"/>
        <w:rPr>
          <w:noProof/>
        </w:rPr>
      </w:pPr>
      <w:r w:rsidRPr="008628D8">
        <w:rPr>
          <w:b/>
          <w:bCs/>
          <w:noProof/>
        </w:rPr>
        <w:t>Perkowski EA, Waring EF, Smith NG</w:t>
      </w:r>
      <w:r w:rsidRPr="008628D8">
        <w:rPr>
          <w:noProof/>
        </w:rPr>
        <w:t xml:space="preserve">. </w:t>
      </w:r>
      <w:r w:rsidRPr="008628D8">
        <w:rPr>
          <w:b/>
          <w:bCs/>
          <w:noProof/>
        </w:rPr>
        <w:t>2021</w:t>
      </w:r>
      <w:r w:rsidRPr="008628D8">
        <w:rPr>
          <w:noProof/>
        </w:rPr>
        <w:t xml:space="preserve">. Root mass carbon costs to acquire nitrogen are determined by nitrogen and light availability in two species with different nitrogen acquisition strategies (A Rogers, Ed.). </w:t>
      </w:r>
      <w:r w:rsidRPr="008628D8">
        <w:rPr>
          <w:i/>
          <w:iCs/>
          <w:noProof/>
        </w:rPr>
        <w:t>Journal of Experimental Botany</w:t>
      </w:r>
      <w:r w:rsidRPr="008628D8">
        <w:rPr>
          <w:noProof/>
        </w:rPr>
        <w:t xml:space="preserve"> </w:t>
      </w:r>
      <w:r w:rsidRPr="008628D8">
        <w:rPr>
          <w:b/>
          <w:bCs/>
          <w:noProof/>
        </w:rPr>
        <w:t>72</w:t>
      </w:r>
      <w:r w:rsidRPr="008628D8">
        <w:rPr>
          <w:noProof/>
        </w:rPr>
        <w:t>: 5766–5776.</w:t>
      </w:r>
    </w:p>
    <w:p w14:paraId="262FD5BD" w14:textId="77777777" w:rsidR="008628D8" w:rsidRPr="008628D8" w:rsidRDefault="008628D8" w:rsidP="008628D8">
      <w:pPr>
        <w:widowControl w:val="0"/>
        <w:autoSpaceDE w:val="0"/>
        <w:autoSpaceDN w:val="0"/>
        <w:adjustRightInd w:val="0"/>
        <w:spacing w:line="360" w:lineRule="auto"/>
        <w:rPr>
          <w:noProof/>
        </w:rPr>
      </w:pPr>
      <w:r w:rsidRPr="008628D8">
        <w:rPr>
          <w:b/>
          <w:bCs/>
          <w:noProof/>
        </w:rPr>
        <w:t>Poorter H, Knopf O, Wright IJ, Temme AA, Hogewoning SW, Graf A, Cernusak LA, Pons TL</w:t>
      </w:r>
      <w:r w:rsidRPr="008628D8">
        <w:rPr>
          <w:noProof/>
        </w:rPr>
        <w:t xml:space="preserve">. </w:t>
      </w:r>
      <w:r w:rsidRPr="008628D8">
        <w:rPr>
          <w:b/>
          <w:bCs/>
          <w:noProof/>
        </w:rPr>
        <w:t>2022</w:t>
      </w:r>
      <w:r w:rsidRPr="008628D8">
        <w:rPr>
          <w:noProof/>
        </w:rPr>
        <w:t>. A meta-analysis of responses of C</w:t>
      </w:r>
      <w:r w:rsidRPr="008628D8">
        <w:rPr>
          <w:noProof/>
          <w:vertAlign w:val="subscript"/>
        </w:rPr>
        <w:t>3</w:t>
      </w:r>
      <w:r w:rsidRPr="008628D8">
        <w:rPr>
          <w:noProof/>
        </w:rPr>
        <w:t xml:space="preserve"> plants to atmospheric CO</w:t>
      </w:r>
      <w:r w:rsidRPr="008628D8">
        <w:rPr>
          <w:noProof/>
          <w:vertAlign w:val="subscript"/>
        </w:rPr>
        <w:t>2</w:t>
      </w:r>
      <w:r w:rsidRPr="008628D8">
        <w:rPr>
          <w:noProof/>
        </w:rPr>
        <w:t xml:space="preserve">: dose–response curves for 85 traits ranging from the molecular to the whole-plant level. </w:t>
      </w:r>
      <w:r w:rsidRPr="008628D8">
        <w:rPr>
          <w:i/>
          <w:iCs/>
          <w:noProof/>
        </w:rPr>
        <w:t>New Phytologist</w:t>
      </w:r>
      <w:r w:rsidRPr="008628D8">
        <w:rPr>
          <w:noProof/>
        </w:rPr>
        <w:t xml:space="preserve"> </w:t>
      </w:r>
      <w:r w:rsidRPr="008628D8">
        <w:rPr>
          <w:b/>
          <w:bCs/>
          <w:noProof/>
        </w:rPr>
        <w:t>233</w:t>
      </w:r>
      <w:r w:rsidRPr="008628D8">
        <w:rPr>
          <w:noProof/>
        </w:rPr>
        <w:t>: 1560–1596.</w:t>
      </w:r>
    </w:p>
    <w:p w14:paraId="14278BA1" w14:textId="77777777" w:rsidR="008628D8" w:rsidRPr="008628D8" w:rsidRDefault="008628D8" w:rsidP="008628D8">
      <w:pPr>
        <w:widowControl w:val="0"/>
        <w:autoSpaceDE w:val="0"/>
        <w:autoSpaceDN w:val="0"/>
        <w:adjustRightInd w:val="0"/>
        <w:spacing w:line="360" w:lineRule="auto"/>
        <w:rPr>
          <w:noProof/>
        </w:rPr>
      </w:pPr>
      <w:r w:rsidRPr="008628D8">
        <w:rPr>
          <w:b/>
          <w:bCs/>
          <w:noProof/>
        </w:rPr>
        <w:t>Prentice IC, Dong N, Gleason SM, Maire V, Wright IJ</w:t>
      </w:r>
      <w:r w:rsidRPr="008628D8">
        <w:rPr>
          <w:noProof/>
        </w:rPr>
        <w:t xml:space="preserve">. </w:t>
      </w:r>
      <w:r w:rsidRPr="008628D8">
        <w:rPr>
          <w:b/>
          <w:bCs/>
          <w:noProof/>
        </w:rPr>
        <w:t>2014</w:t>
      </w:r>
      <w:r w:rsidRPr="008628D8">
        <w:rPr>
          <w:noProof/>
        </w:rPr>
        <w:t xml:space="preserve">. Balancing the costs of carbon gain and water transport: testing a new theoretical framework for plant functional ecology. </w:t>
      </w:r>
      <w:r w:rsidRPr="008628D8">
        <w:rPr>
          <w:i/>
          <w:iCs/>
          <w:noProof/>
        </w:rPr>
        <w:t>Ecology Letters</w:t>
      </w:r>
      <w:r w:rsidRPr="008628D8">
        <w:rPr>
          <w:noProof/>
        </w:rPr>
        <w:t xml:space="preserve"> </w:t>
      </w:r>
      <w:r w:rsidRPr="008628D8">
        <w:rPr>
          <w:b/>
          <w:bCs/>
          <w:noProof/>
        </w:rPr>
        <w:t>17</w:t>
      </w:r>
      <w:r w:rsidRPr="008628D8">
        <w:rPr>
          <w:noProof/>
        </w:rPr>
        <w:t>: 82–91.</w:t>
      </w:r>
    </w:p>
    <w:p w14:paraId="4C245C68" w14:textId="77777777" w:rsidR="008628D8" w:rsidRPr="008628D8" w:rsidRDefault="008628D8" w:rsidP="008628D8">
      <w:pPr>
        <w:widowControl w:val="0"/>
        <w:autoSpaceDE w:val="0"/>
        <w:autoSpaceDN w:val="0"/>
        <w:adjustRightInd w:val="0"/>
        <w:spacing w:line="360" w:lineRule="auto"/>
        <w:rPr>
          <w:noProof/>
        </w:rPr>
      </w:pPr>
      <w:r w:rsidRPr="008628D8">
        <w:rPr>
          <w:b/>
          <w:bCs/>
          <w:noProof/>
        </w:rPr>
        <w:t>Prentice IC, Liang X, Medlyn BE, Wang Y-P</w:t>
      </w:r>
      <w:r w:rsidRPr="008628D8">
        <w:rPr>
          <w:noProof/>
        </w:rPr>
        <w:t xml:space="preserve">. </w:t>
      </w:r>
      <w:r w:rsidRPr="008628D8">
        <w:rPr>
          <w:b/>
          <w:bCs/>
          <w:noProof/>
        </w:rPr>
        <w:t>2015</w:t>
      </w:r>
      <w:r w:rsidRPr="008628D8">
        <w:rPr>
          <w:noProof/>
        </w:rPr>
        <w:t xml:space="preserve">. Reliable, robust and realistic: The three R’s of next-generation land-surface modelling. </w:t>
      </w:r>
      <w:r w:rsidRPr="008628D8">
        <w:rPr>
          <w:i/>
          <w:iCs/>
          <w:noProof/>
        </w:rPr>
        <w:t>Atmospheric Chemistry and Physics</w:t>
      </w:r>
      <w:r w:rsidRPr="008628D8">
        <w:rPr>
          <w:noProof/>
        </w:rPr>
        <w:t xml:space="preserve"> </w:t>
      </w:r>
      <w:r w:rsidRPr="008628D8">
        <w:rPr>
          <w:b/>
          <w:bCs/>
          <w:noProof/>
        </w:rPr>
        <w:t>15</w:t>
      </w:r>
      <w:r w:rsidRPr="008628D8">
        <w:rPr>
          <w:noProof/>
        </w:rPr>
        <w:t>: 5987–6005.</w:t>
      </w:r>
    </w:p>
    <w:p w14:paraId="29F9CF1C" w14:textId="77777777" w:rsidR="008628D8" w:rsidRPr="008628D8" w:rsidRDefault="008628D8" w:rsidP="008628D8">
      <w:pPr>
        <w:widowControl w:val="0"/>
        <w:autoSpaceDE w:val="0"/>
        <w:autoSpaceDN w:val="0"/>
        <w:adjustRightInd w:val="0"/>
        <w:spacing w:line="360" w:lineRule="auto"/>
        <w:rPr>
          <w:noProof/>
        </w:rPr>
      </w:pPr>
      <w:r w:rsidRPr="008628D8">
        <w:rPr>
          <w:b/>
          <w:bCs/>
          <w:noProof/>
        </w:rPr>
        <w:t>Querejeta JI, Prieto I, Armas C, Casanoves F, Diémé JS, Diouf M, Yossi H, Kaya B, Pugnaire FI, Rusch GM</w:t>
      </w:r>
      <w:r w:rsidRPr="008628D8">
        <w:rPr>
          <w:noProof/>
        </w:rPr>
        <w:t xml:space="preserve">. </w:t>
      </w:r>
      <w:r w:rsidRPr="008628D8">
        <w:rPr>
          <w:b/>
          <w:bCs/>
          <w:noProof/>
        </w:rPr>
        <w:t>2022</w:t>
      </w:r>
      <w:r w:rsidRPr="008628D8">
        <w:rPr>
          <w:noProof/>
        </w:rPr>
        <w:t xml:space="preserve">. Higher leaf nitrogen content is linked to tighter stomatal regulation of transpiration and more efficient water use across dryland trees. </w:t>
      </w:r>
      <w:r w:rsidRPr="008628D8">
        <w:rPr>
          <w:i/>
          <w:iCs/>
          <w:noProof/>
        </w:rPr>
        <w:t>New Phytologist</w:t>
      </w:r>
      <w:r w:rsidRPr="008628D8">
        <w:rPr>
          <w:noProof/>
        </w:rPr>
        <w:t xml:space="preserve"> </w:t>
      </w:r>
      <w:r w:rsidRPr="008628D8">
        <w:rPr>
          <w:b/>
          <w:bCs/>
          <w:noProof/>
        </w:rPr>
        <w:t>235</w:t>
      </w:r>
      <w:r w:rsidRPr="008628D8">
        <w:rPr>
          <w:noProof/>
        </w:rPr>
        <w:t>: 1351–1364.</w:t>
      </w:r>
    </w:p>
    <w:p w14:paraId="6F8B2A07" w14:textId="77777777" w:rsidR="008628D8" w:rsidRPr="008628D8" w:rsidRDefault="008628D8" w:rsidP="008628D8">
      <w:pPr>
        <w:widowControl w:val="0"/>
        <w:autoSpaceDE w:val="0"/>
        <w:autoSpaceDN w:val="0"/>
        <w:adjustRightInd w:val="0"/>
        <w:spacing w:line="360" w:lineRule="auto"/>
        <w:rPr>
          <w:noProof/>
        </w:rPr>
      </w:pPr>
      <w:r w:rsidRPr="008628D8">
        <w:rPr>
          <w:b/>
          <w:bCs/>
          <w:noProof/>
        </w:rPr>
        <w:t>R Core Team</w:t>
      </w:r>
      <w:r w:rsidRPr="008628D8">
        <w:rPr>
          <w:noProof/>
        </w:rPr>
        <w:t xml:space="preserve">. </w:t>
      </w:r>
      <w:r w:rsidRPr="008628D8">
        <w:rPr>
          <w:b/>
          <w:bCs/>
          <w:noProof/>
        </w:rPr>
        <w:t>2021</w:t>
      </w:r>
      <w:r w:rsidRPr="008628D8">
        <w:rPr>
          <w:noProof/>
        </w:rPr>
        <w:t>. R: A language and environment for statistical computing.</w:t>
      </w:r>
    </w:p>
    <w:p w14:paraId="48D84BF9" w14:textId="77777777" w:rsidR="008628D8" w:rsidRPr="008628D8" w:rsidRDefault="008628D8" w:rsidP="008628D8">
      <w:pPr>
        <w:widowControl w:val="0"/>
        <w:autoSpaceDE w:val="0"/>
        <w:autoSpaceDN w:val="0"/>
        <w:adjustRightInd w:val="0"/>
        <w:spacing w:line="360" w:lineRule="auto"/>
        <w:rPr>
          <w:noProof/>
        </w:rPr>
      </w:pPr>
      <w:r w:rsidRPr="008628D8">
        <w:rPr>
          <w:b/>
          <w:bCs/>
          <w:noProof/>
        </w:rPr>
        <w:t>Reich PB, Hobbie SE, Lee T, Ellsworth DS, West JB, Tilman D, Knops JMH, Naeem S, Trost J</w:t>
      </w:r>
      <w:r w:rsidRPr="008628D8">
        <w:rPr>
          <w:noProof/>
        </w:rPr>
        <w:t xml:space="preserve">. </w:t>
      </w:r>
      <w:r w:rsidRPr="008628D8">
        <w:rPr>
          <w:b/>
          <w:bCs/>
          <w:noProof/>
        </w:rPr>
        <w:t>2006</w:t>
      </w:r>
      <w:r w:rsidRPr="008628D8">
        <w:rPr>
          <w:noProof/>
        </w:rPr>
        <w:t>. Nitrogen limitation constrains sustainability of ecosystem response to CO</w:t>
      </w:r>
      <w:r w:rsidRPr="008628D8">
        <w:rPr>
          <w:noProof/>
          <w:vertAlign w:val="subscript"/>
        </w:rPr>
        <w:t>2</w:t>
      </w:r>
      <w:r w:rsidRPr="008628D8">
        <w:rPr>
          <w:noProof/>
        </w:rPr>
        <w:t xml:space="preserve">. </w:t>
      </w:r>
      <w:r w:rsidRPr="008628D8">
        <w:rPr>
          <w:i/>
          <w:iCs/>
          <w:noProof/>
        </w:rPr>
        <w:t>Nature</w:t>
      </w:r>
      <w:r w:rsidRPr="008628D8">
        <w:rPr>
          <w:noProof/>
        </w:rPr>
        <w:t xml:space="preserve"> </w:t>
      </w:r>
      <w:r w:rsidRPr="008628D8">
        <w:rPr>
          <w:b/>
          <w:bCs/>
          <w:noProof/>
        </w:rPr>
        <w:t>440</w:t>
      </w:r>
      <w:r w:rsidRPr="008628D8">
        <w:rPr>
          <w:noProof/>
        </w:rPr>
        <w:t>: 922–925.</w:t>
      </w:r>
    </w:p>
    <w:p w14:paraId="2CE76BFF" w14:textId="77777777" w:rsidR="008628D8" w:rsidRPr="008628D8" w:rsidRDefault="008628D8" w:rsidP="008628D8">
      <w:pPr>
        <w:widowControl w:val="0"/>
        <w:autoSpaceDE w:val="0"/>
        <w:autoSpaceDN w:val="0"/>
        <w:adjustRightInd w:val="0"/>
        <w:spacing w:line="360" w:lineRule="auto"/>
        <w:rPr>
          <w:noProof/>
        </w:rPr>
      </w:pPr>
      <w:r w:rsidRPr="008628D8">
        <w:rPr>
          <w:b/>
          <w:bCs/>
          <w:noProof/>
        </w:rPr>
        <w:t>Rogers A</w:t>
      </w:r>
      <w:r w:rsidRPr="008628D8">
        <w:rPr>
          <w:noProof/>
        </w:rPr>
        <w:t xml:space="preserve">. </w:t>
      </w:r>
      <w:r w:rsidRPr="008628D8">
        <w:rPr>
          <w:b/>
          <w:bCs/>
          <w:noProof/>
        </w:rPr>
        <w:t>2014</w:t>
      </w:r>
      <w:r w:rsidRPr="008628D8">
        <w:rPr>
          <w:noProof/>
        </w:rPr>
        <w:t xml:space="preserve">. The use and misuse of Vc, max in Earth System Models. </w:t>
      </w:r>
      <w:r w:rsidRPr="008628D8">
        <w:rPr>
          <w:i/>
          <w:iCs/>
          <w:noProof/>
        </w:rPr>
        <w:t>Photosynthesis Research</w:t>
      </w:r>
      <w:r w:rsidRPr="008628D8">
        <w:rPr>
          <w:noProof/>
        </w:rPr>
        <w:t xml:space="preserve"> </w:t>
      </w:r>
      <w:r w:rsidRPr="008628D8">
        <w:rPr>
          <w:b/>
          <w:bCs/>
          <w:noProof/>
        </w:rPr>
        <w:t>119</w:t>
      </w:r>
      <w:r w:rsidRPr="008628D8">
        <w:rPr>
          <w:noProof/>
        </w:rPr>
        <w:t>: 15–29.</w:t>
      </w:r>
    </w:p>
    <w:p w14:paraId="4526D5A0"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Rogers A, Medlyn BE, Dukes JS, Bonan GB, Caemmerer S, Dietze MC, Kattge J, Leakey ADB, Mercado LM, Niinemets Ü, </w:t>
      </w:r>
      <w:r w:rsidRPr="008628D8">
        <w:rPr>
          <w:b/>
          <w:bCs/>
          <w:i/>
          <w:iCs/>
          <w:noProof/>
        </w:rPr>
        <w:t>et al.</w:t>
      </w:r>
      <w:r w:rsidRPr="008628D8">
        <w:rPr>
          <w:noProof/>
        </w:rPr>
        <w:t xml:space="preserve"> </w:t>
      </w:r>
      <w:r w:rsidRPr="008628D8">
        <w:rPr>
          <w:b/>
          <w:bCs/>
          <w:noProof/>
        </w:rPr>
        <w:t>2017</w:t>
      </w:r>
      <w:r w:rsidRPr="008628D8">
        <w:rPr>
          <w:noProof/>
        </w:rPr>
        <w:t xml:space="preserve">. A roadmap for improving the representation of photosynthesis in Earth system models. </w:t>
      </w:r>
      <w:r w:rsidRPr="008628D8">
        <w:rPr>
          <w:i/>
          <w:iCs/>
          <w:noProof/>
        </w:rPr>
        <w:t>New Phytologist</w:t>
      </w:r>
      <w:r w:rsidRPr="008628D8">
        <w:rPr>
          <w:noProof/>
        </w:rPr>
        <w:t xml:space="preserve"> </w:t>
      </w:r>
      <w:r w:rsidRPr="008628D8">
        <w:rPr>
          <w:b/>
          <w:bCs/>
          <w:noProof/>
        </w:rPr>
        <w:t>213</w:t>
      </w:r>
      <w:r w:rsidRPr="008628D8">
        <w:rPr>
          <w:noProof/>
        </w:rPr>
        <w:t>: 22–42.</w:t>
      </w:r>
    </w:p>
    <w:p w14:paraId="7DDE399B" w14:textId="77777777" w:rsidR="008628D8" w:rsidRPr="008628D8" w:rsidRDefault="008628D8" w:rsidP="008628D8">
      <w:pPr>
        <w:widowControl w:val="0"/>
        <w:autoSpaceDE w:val="0"/>
        <w:autoSpaceDN w:val="0"/>
        <w:adjustRightInd w:val="0"/>
        <w:spacing w:line="360" w:lineRule="auto"/>
        <w:rPr>
          <w:noProof/>
        </w:rPr>
      </w:pPr>
      <w:r w:rsidRPr="008628D8">
        <w:rPr>
          <w:b/>
          <w:bCs/>
          <w:noProof/>
        </w:rPr>
        <w:t>Saathoff AJ, Welles J</w:t>
      </w:r>
      <w:r w:rsidRPr="008628D8">
        <w:rPr>
          <w:noProof/>
        </w:rPr>
        <w:t xml:space="preserve">. </w:t>
      </w:r>
      <w:r w:rsidRPr="008628D8">
        <w:rPr>
          <w:b/>
          <w:bCs/>
          <w:noProof/>
        </w:rPr>
        <w:t>2021</w:t>
      </w:r>
      <w:r w:rsidRPr="008628D8">
        <w:rPr>
          <w:noProof/>
        </w:rPr>
        <w:t xml:space="preserve">. Gas exchange measurements in the unsteady state. </w:t>
      </w:r>
      <w:r w:rsidRPr="008628D8">
        <w:rPr>
          <w:i/>
          <w:iCs/>
          <w:noProof/>
        </w:rPr>
        <w:t>Plant Cell and Environment</w:t>
      </w:r>
      <w:r w:rsidRPr="008628D8">
        <w:rPr>
          <w:noProof/>
        </w:rPr>
        <w:t xml:space="preserve"> </w:t>
      </w:r>
      <w:r w:rsidRPr="008628D8">
        <w:rPr>
          <w:b/>
          <w:bCs/>
          <w:noProof/>
        </w:rPr>
        <w:t>44</w:t>
      </w:r>
      <w:r w:rsidRPr="008628D8">
        <w:rPr>
          <w:noProof/>
        </w:rPr>
        <w:t>: 3509–3523.</w:t>
      </w:r>
    </w:p>
    <w:p w14:paraId="5154F162" w14:textId="77777777" w:rsidR="008628D8" w:rsidRPr="008628D8" w:rsidRDefault="008628D8" w:rsidP="008628D8">
      <w:pPr>
        <w:widowControl w:val="0"/>
        <w:autoSpaceDE w:val="0"/>
        <w:autoSpaceDN w:val="0"/>
        <w:adjustRightInd w:val="0"/>
        <w:spacing w:line="360" w:lineRule="auto"/>
        <w:rPr>
          <w:noProof/>
        </w:rPr>
      </w:pPr>
      <w:r w:rsidRPr="008628D8">
        <w:rPr>
          <w:b/>
          <w:bCs/>
          <w:noProof/>
        </w:rPr>
        <w:t>Sage RF</w:t>
      </w:r>
      <w:r w:rsidRPr="008628D8">
        <w:rPr>
          <w:noProof/>
        </w:rPr>
        <w:t xml:space="preserve">. </w:t>
      </w:r>
      <w:r w:rsidRPr="008628D8">
        <w:rPr>
          <w:b/>
          <w:bCs/>
          <w:noProof/>
        </w:rPr>
        <w:t>1994</w:t>
      </w:r>
      <w:r w:rsidRPr="008628D8">
        <w:rPr>
          <w:noProof/>
        </w:rPr>
        <w:t xml:space="preserve">. Acclimation of photosynthesis to increasing atmospheric CO2: The gas </w:t>
      </w:r>
      <w:r w:rsidRPr="008628D8">
        <w:rPr>
          <w:noProof/>
        </w:rPr>
        <w:lastRenderedPageBreak/>
        <w:t xml:space="preserve">exchange perspective. </w:t>
      </w:r>
      <w:r w:rsidRPr="008628D8">
        <w:rPr>
          <w:i/>
          <w:iCs/>
          <w:noProof/>
        </w:rPr>
        <w:t>Photosynthesis Research</w:t>
      </w:r>
      <w:r w:rsidRPr="008628D8">
        <w:rPr>
          <w:noProof/>
        </w:rPr>
        <w:t xml:space="preserve"> </w:t>
      </w:r>
      <w:r w:rsidRPr="008628D8">
        <w:rPr>
          <w:b/>
          <w:bCs/>
          <w:noProof/>
        </w:rPr>
        <w:t>39</w:t>
      </w:r>
      <w:r w:rsidRPr="008628D8">
        <w:rPr>
          <w:noProof/>
        </w:rPr>
        <w:t>: 351–368.</w:t>
      </w:r>
    </w:p>
    <w:p w14:paraId="42BD2307" w14:textId="77777777" w:rsidR="008628D8" w:rsidRPr="008628D8" w:rsidRDefault="008628D8" w:rsidP="008628D8">
      <w:pPr>
        <w:widowControl w:val="0"/>
        <w:autoSpaceDE w:val="0"/>
        <w:autoSpaceDN w:val="0"/>
        <w:adjustRightInd w:val="0"/>
        <w:spacing w:line="360" w:lineRule="auto"/>
        <w:rPr>
          <w:noProof/>
        </w:rPr>
      </w:pPr>
      <w:r w:rsidRPr="008628D8">
        <w:rPr>
          <w:b/>
          <w:bCs/>
          <w:noProof/>
        </w:rPr>
        <w:t>Schneider CA, Rasband WS, Eliceiri KW</w:t>
      </w:r>
      <w:r w:rsidRPr="008628D8">
        <w:rPr>
          <w:noProof/>
        </w:rPr>
        <w:t xml:space="preserve">. </w:t>
      </w:r>
      <w:r w:rsidRPr="008628D8">
        <w:rPr>
          <w:b/>
          <w:bCs/>
          <w:noProof/>
        </w:rPr>
        <w:t>2012</w:t>
      </w:r>
      <w:r w:rsidRPr="008628D8">
        <w:rPr>
          <w:noProof/>
        </w:rPr>
        <w:t xml:space="preserve">. NIH Image to ImageJ: 25 years of image analysis. </w:t>
      </w:r>
      <w:r w:rsidRPr="008628D8">
        <w:rPr>
          <w:i/>
          <w:iCs/>
          <w:noProof/>
        </w:rPr>
        <w:t>Nature methods</w:t>
      </w:r>
      <w:r w:rsidRPr="008628D8">
        <w:rPr>
          <w:noProof/>
        </w:rPr>
        <w:t xml:space="preserve"> </w:t>
      </w:r>
      <w:r w:rsidRPr="008628D8">
        <w:rPr>
          <w:b/>
          <w:bCs/>
          <w:noProof/>
        </w:rPr>
        <w:t>9</w:t>
      </w:r>
      <w:r w:rsidRPr="008628D8">
        <w:rPr>
          <w:noProof/>
        </w:rPr>
        <w:t>: 671–675.</w:t>
      </w:r>
    </w:p>
    <w:p w14:paraId="6CF5A8FE" w14:textId="77777777" w:rsidR="008628D8" w:rsidRPr="008628D8" w:rsidRDefault="008628D8" w:rsidP="008628D8">
      <w:pPr>
        <w:widowControl w:val="0"/>
        <w:autoSpaceDE w:val="0"/>
        <w:autoSpaceDN w:val="0"/>
        <w:adjustRightInd w:val="0"/>
        <w:spacing w:line="360" w:lineRule="auto"/>
        <w:rPr>
          <w:noProof/>
        </w:rPr>
      </w:pPr>
      <w:r w:rsidRPr="008628D8">
        <w:rPr>
          <w:b/>
          <w:bCs/>
          <w:noProof/>
        </w:rPr>
        <w:t>Scott HG, Smith NG</w:t>
      </w:r>
      <w:r w:rsidRPr="008628D8">
        <w:rPr>
          <w:noProof/>
        </w:rPr>
        <w:t xml:space="preserve">. </w:t>
      </w:r>
      <w:r w:rsidRPr="008628D8">
        <w:rPr>
          <w:b/>
          <w:bCs/>
          <w:noProof/>
        </w:rPr>
        <w:t>2022</w:t>
      </w:r>
      <w:r w:rsidRPr="008628D8">
        <w:rPr>
          <w:noProof/>
        </w:rPr>
        <w:t xml:space="preserve">. A Model of C4 Photosynthetic Acclimation Based on Least-Cost Optimality Theory Suitable for Earth System Model Incorporation. </w:t>
      </w:r>
      <w:r w:rsidRPr="008628D8">
        <w:rPr>
          <w:i/>
          <w:iCs/>
          <w:noProof/>
        </w:rPr>
        <w:t>Journal of Advances in Modeling Earth Systems</w:t>
      </w:r>
      <w:r w:rsidRPr="008628D8">
        <w:rPr>
          <w:noProof/>
        </w:rPr>
        <w:t xml:space="preserve"> </w:t>
      </w:r>
      <w:r w:rsidRPr="008628D8">
        <w:rPr>
          <w:b/>
          <w:bCs/>
          <w:noProof/>
        </w:rPr>
        <w:t>14</w:t>
      </w:r>
      <w:r w:rsidRPr="008628D8">
        <w:rPr>
          <w:noProof/>
        </w:rPr>
        <w:t>: 1–16.</w:t>
      </w:r>
    </w:p>
    <w:p w14:paraId="2761163B" w14:textId="77777777" w:rsidR="008628D8" w:rsidRPr="008628D8" w:rsidRDefault="008628D8" w:rsidP="008628D8">
      <w:pPr>
        <w:widowControl w:val="0"/>
        <w:autoSpaceDE w:val="0"/>
        <w:autoSpaceDN w:val="0"/>
        <w:adjustRightInd w:val="0"/>
        <w:spacing w:line="360" w:lineRule="auto"/>
        <w:rPr>
          <w:noProof/>
        </w:rPr>
      </w:pPr>
      <w:r w:rsidRPr="008628D8">
        <w:rPr>
          <w:b/>
          <w:bCs/>
          <w:noProof/>
        </w:rPr>
        <w:t>Shi M, Fisher JB, Brzostek ER, Phillips RP</w:t>
      </w:r>
      <w:r w:rsidRPr="008628D8">
        <w:rPr>
          <w:noProof/>
        </w:rPr>
        <w:t xml:space="preserve">. </w:t>
      </w:r>
      <w:r w:rsidRPr="008628D8">
        <w:rPr>
          <w:b/>
          <w:bCs/>
          <w:noProof/>
        </w:rPr>
        <w:t>2016</w:t>
      </w:r>
      <w:r w:rsidRPr="008628D8">
        <w:rPr>
          <w:noProof/>
        </w:rPr>
        <w:t xml:space="preserve">. Carbon cost of plant nitrogen acquisition: Global carbon cycle impact from an improved plant nitrogen cycle in the Community Land Model. </w:t>
      </w:r>
      <w:r w:rsidRPr="008628D8">
        <w:rPr>
          <w:i/>
          <w:iCs/>
          <w:noProof/>
        </w:rPr>
        <w:t>Global Change Biology</w:t>
      </w:r>
      <w:r w:rsidRPr="008628D8">
        <w:rPr>
          <w:noProof/>
        </w:rPr>
        <w:t xml:space="preserve"> </w:t>
      </w:r>
      <w:r w:rsidRPr="008628D8">
        <w:rPr>
          <w:b/>
          <w:bCs/>
          <w:noProof/>
        </w:rPr>
        <w:t>22</w:t>
      </w:r>
      <w:r w:rsidRPr="008628D8">
        <w:rPr>
          <w:noProof/>
        </w:rPr>
        <w:t>: 1299–1314.</w:t>
      </w:r>
    </w:p>
    <w:p w14:paraId="529E95F2" w14:textId="77777777" w:rsidR="008628D8" w:rsidRPr="008628D8" w:rsidRDefault="008628D8" w:rsidP="008628D8">
      <w:pPr>
        <w:widowControl w:val="0"/>
        <w:autoSpaceDE w:val="0"/>
        <w:autoSpaceDN w:val="0"/>
        <w:adjustRightInd w:val="0"/>
        <w:spacing w:line="360" w:lineRule="auto"/>
        <w:rPr>
          <w:noProof/>
        </w:rPr>
      </w:pPr>
      <w:r w:rsidRPr="008628D8">
        <w:rPr>
          <w:b/>
          <w:bCs/>
          <w:noProof/>
        </w:rPr>
        <w:t>Smith NG, Dukes JS</w:t>
      </w:r>
      <w:r w:rsidRPr="008628D8">
        <w:rPr>
          <w:noProof/>
        </w:rPr>
        <w:t xml:space="preserve">. </w:t>
      </w:r>
      <w:r w:rsidRPr="008628D8">
        <w:rPr>
          <w:b/>
          <w:bCs/>
          <w:noProof/>
        </w:rPr>
        <w:t>2013</w:t>
      </w:r>
      <w:r w:rsidRPr="008628D8">
        <w:rPr>
          <w:noProof/>
        </w:rPr>
        <w:t xml:space="preserve">. Plant respiration and photosynthesis in global-scale models: incorporating acclimation to temperature and CO 2. </w:t>
      </w:r>
      <w:r w:rsidRPr="008628D8">
        <w:rPr>
          <w:i/>
          <w:iCs/>
          <w:noProof/>
        </w:rPr>
        <w:t>Global Change Biology</w:t>
      </w:r>
      <w:r w:rsidRPr="008628D8">
        <w:rPr>
          <w:noProof/>
        </w:rPr>
        <w:t xml:space="preserve"> </w:t>
      </w:r>
      <w:r w:rsidRPr="008628D8">
        <w:rPr>
          <w:b/>
          <w:bCs/>
          <w:noProof/>
        </w:rPr>
        <w:t>19</w:t>
      </w:r>
      <w:r w:rsidRPr="008628D8">
        <w:rPr>
          <w:noProof/>
        </w:rPr>
        <w:t>: 45–63.</w:t>
      </w:r>
    </w:p>
    <w:p w14:paraId="28EB4DD1" w14:textId="77777777" w:rsidR="008628D8" w:rsidRPr="008628D8" w:rsidRDefault="008628D8" w:rsidP="008628D8">
      <w:pPr>
        <w:widowControl w:val="0"/>
        <w:autoSpaceDE w:val="0"/>
        <w:autoSpaceDN w:val="0"/>
        <w:adjustRightInd w:val="0"/>
        <w:spacing w:line="360" w:lineRule="auto"/>
        <w:rPr>
          <w:noProof/>
        </w:rPr>
      </w:pPr>
      <w:r w:rsidRPr="008628D8">
        <w:rPr>
          <w:b/>
          <w:bCs/>
          <w:noProof/>
        </w:rPr>
        <w:t>Smith NG, Keenan TF</w:t>
      </w:r>
      <w:r w:rsidRPr="008628D8">
        <w:rPr>
          <w:noProof/>
        </w:rPr>
        <w:t xml:space="preserve">. </w:t>
      </w:r>
      <w:r w:rsidRPr="008628D8">
        <w:rPr>
          <w:b/>
          <w:bCs/>
          <w:noProof/>
        </w:rPr>
        <w:t>2020</w:t>
      </w:r>
      <w:r w:rsidRPr="008628D8">
        <w:rPr>
          <w:noProof/>
        </w:rPr>
        <w:t>. Mechanisms underlying leaf photosynthetic acclimation to warming and elevated CO</w:t>
      </w:r>
      <w:r w:rsidRPr="008628D8">
        <w:rPr>
          <w:noProof/>
          <w:vertAlign w:val="subscript"/>
        </w:rPr>
        <w:t>2</w:t>
      </w:r>
      <w:r w:rsidRPr="008628D8">
        <w:rPr>
          <w:noProof/>
        </w:rPr>
        <w:t xml:space="preserve"> as inferred from least‐cost optimality theory. </w:t>
      </w:r>
      <w:r w:rsidRPr="008628D8">
        <w:rPr>
          <w:i/>
          <w:iCs/>
          <w:noProof/>
        </w:rPr>
        <w:t>Global Change Biology</w:t>
      </w:r>
      <w:r w:rsidRPr="008628D8">
        <w:rPr>
          <w:noProof/>
        </w:rPr>
        <w:t xml:space="preserve"> </w:t>
      </w:r>
      <w:r w:rsidRPr="008628D8">
        <w:rPr>
          <w:b/>
          <w:bCs/>
          <w:noProof/>
        </w:rPr>
        <w:t>26</w:t>
      </w:r>
      <w:r w:rsidRPr="008628D8">
        <w:rPr>
          <w:noProof/>
        </w:rPr>
        <w:t>: 5202–5216.</w:t>
      </w:r>
    </w:p>
    <w:p w14:paraId="661509CA"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Smith NG, Keenan TF, Prentice IC, Wang H, Wright IJ, Niinemets Ü, Crous KY, Domingues TF, Guerrieri R, Ishida F oko, </w:t>
      </w:r>
      <w:r w:rsidRPr="008628D8">
        <w:rPr>
          <w:b/>
          <w:bCs/>
          <w:i/>
          <w:iCs/>
          <w:noProof/>
        </w:rPr>
        <w:t>et al.</w:t>
      </w:r>
      <w:r w:rsidRPr="008628D8">
        <w:rPr>
          <w:noProof/>
        </w:rPr>
        <w:t xml:space="preserve"> </w:t>
      </w:r>
      <w:r w:rsidRPr="008628D8">
        <w:rPr>
          <w:b/>
          <w:bCs/>
          <w:noProof/>
        </w:rPr>
        <w:t>2019</w:t>
      </w:r>
      <w:r w:rsidRPr="008628D8">
        <w:rPr>
          <w:noProof/>
        </w:rPr>
        <w:t xml:space="preserve">. Global photosynthetic capacity is optimized to the environment (S Niu, Ed.). </w:t>
      </w:r>
      <w:r w:rsidRPr="008628D8">
        <w:rPr>
          <w:i/>
          <w:iCs/>
          <w:noProof/>
        </w:rPr>
        <w:t>Ecology Letters</w:t>
      </w:r>
      <w:r w:rsidRPr="008628D8">
        <w:rPr>
          <w:noProof/>
        </w:rPr>
        <w:t xml:space="preserve"> </w:t>
      </w:r>
      <w:r w:rsidRPr="008628D8">
        <w:rPr>
          <w:b/>
          <w:bCs/>
          <w:noProof/>
        </w:rPr>
        <w:t>22</w:t>
      </w:r>
      <w:r w:rsidRPr="008628D8">
        <w:rPr>
          <w:noProof/>
        </w:rPr>
        <w:t>: 506–517.</w:t>
      </w:r>
    </w:p>
    <w:p w14:paraId="5025736E" w14:textId="77777777" w:rsidR="008628D8" w:rsidRPr="008628D8" w:rsidRDefault="008628D8" w:rsidP="008628D8">
      <w:pPr>
        <w:widowControl w:val="0"/>
        <w:autoSpaceDE w:val="0"/>
        <w:autoSpaceDN w:val="0"/>
        <w:adjustRightInd w:val="0"/>
        <w:spacing w:line="360" w:lineRule="auto"/>
        <w:rPr>
          <w:noProof/>
        </w:rPr>
      </w:pPr>
      <w:r w:rsidRPr="008628D8">
        <w:rPr>
          <w:b/>
          <w:bCs/>
          <w:noProof/>
        </w:rPr>
        <w:t>Smith SE, Read DJ</w:t>
      </w:r>
      <w:r w:rsidRPr="008628D8">
        <w:rPr>
          <w:noProof/>
        </w:rPr>
        <w:t xml:space="preserve">. </w:t>
      </w:r>
      <w:r w:rsidRPr="008628D8">
        <w:rPr>
          <w:b/>
          <w:bCs/>
          <w:noProof/>
        </w:rPr>
        <w:t>2008</w:t>
      </w:r>
      <w:r w:rsidRPr="008628D8">
        <w:rPr>
          <w:noProof/>
        </w:rPr>
        <w:t xml:space="preserve">. </w:t>
      </w:r>
      <w:r w:rsidRPr="008628D8">
        <w:rPr>
          <w:i/>
          <w:iCs/>
          <w:noProof/>
        </w:rPr>
        <w:t>Mycorrhizal Symbiosis</w:t>
      </w:r>
      <w:r w:rsidRPr="008628D8">
        <w:rPr>
          <w:noProof/>
        </w:rPr>
        <w:t>.</w:t>
      </w:r>
    </w:p>
    <w:p w14:paraId="47CA3620" w14:textId="77777777" w:rsidR="008628D8" w:rsidRPr="008628D8" w:rsidRDefault="008628D8" w:rsidP="008628D8">
      <w:pPr>
        <w:widowControl w:val="0"/>
        <w:autoSpaceDE w:val="0"/>
        <w:autoSpaceDN w:val="0"/>
        <w:adjustRightInd w:val="0"/>
        <w:spacing w:line="360" w:lineRule="auto"/>
        <w:rPr>
          <w:noProof/>
        </w:rPr>
      </w:pPr>
      <w:r w:rsidRPr="008628D8">
        <w:rPr>
          <w:b/>
          <w:bCs/>
          <w:noProof/>
        </w:rPr>
        <w:t>Stocker BD, Wang H, Smith NG, Harrison SP, Keenan TF, Sandoval D, Davis T, Prentice IC</w:t>
      </w:r>
      <w:r w:rsidRPr="008628D8">
        <w:rPr>
          <w:noProof/>
        </w:rPr>
        <w:t xml:space="preserve">. </w:t>
      </w:r>
      <w:r w:rsidRPr="008628D8">
        <w:rPr>
          <w:b/>
          <w:bCs/>
          <w:noProof/>
        </w:rPr>
        <w:t>2020</w:t>
      </w:r>
      <w:r w:rsidRPr="008628D8">
        <w:rPr>
          <w:noProof/>
        </w:rPr>
        <w:t xml:space="preserve">. P-model v1.0: An optimality-based light use efficiency model for simulating ecosystem gross primary production. </w:t>
      </w:r>
      <w:r w:rsidRPr="008628D8">
        <w:rPr>
          <w:i/>
          <w:iCs/>
          <w:noProof/>
        </w:rPr>
        <w:t>Geoscientific Model Development</w:t>
      </w:r>
      <w:r w:rsidRPr="008628D8">
        <w:rPr>
          <w:noProof/>
        </w:rPr>
        <w:t xml:space="preserve"> </w:t>
      </w:r>
      <w:r w:rsidRPr="008628D8">
        <w:rPr>
          <w:b/>
          <w:bCs/>
          <w:noProof/>
        </w:rPr>
        <w:t>13</w:t>
      </w:r>
      <w:r w:rsidRPr="008628D8">
        <w:rPr>
          <w:noProof/>
        </w:rPr>
        <w:t>: 1545–1581.</w:t>
      </w:r>
    </w:p>
    <w:p w14:paraId="338B4A6F" w14:textId="77777777" w:rsidR="008628D8" w:rsidRPr="008628D8" w:rsidRDefault="008628D8" w:rsidP="008628D8">
      <w:pPr>
        <w:widowControl w:val="0"/>
        <w:autoSpaceDE w:val="0"/>
        <w:autoSpaceDN w:val="0"/>
        <w:adjustRightInd w:val="0"/>
        <w:spacing w:line="360" w:lineRule="auto"/>
        <w:rPr>
          <w:noProof/>
        </w:rPr>
      </w:pPr>
      <w:r w:rsidRPr="008628D8">
        <w:rPr>
          <w:b/>
          <w:bCs/>
          <w:noProof/>
        </w:rPr>
        <w:t>Terrer C, Vicca S, Hungate BA, Phillips RP, Prentice IC</w:t>
      </w:r>
      <w:r w:rsidRPr="008628D8">
        <w:rPr>
          <w:noProof/>
        </w:rPr>
        <w:t xml:space="preserve">. </w:t>
      </w:r>
      <w:r w:rsidRPr="008628D8">
        <w:rPr>
          <w:b/>
          <w:bCs/>
          <w:noProof/>
        </w:rPr>
        <w:t>2016</w:t>
      </w:r>
      <w:r w:rsidRPr="008628D8">
        <w:rPr>
          <w:noProof/>
        </w:rPr>
        <w:t xml:space="preserve">. Mycorrhizal association as a primary control of the CO2 fertilization effect. </w:t>
      </w:r>
      <w:r w:rsidRPr="008628D8">
        <w:rPr>
          <w:i/>
          <w:iCs/>
          <w:noProof/>
        </w:rPr>
        <w:t>Science</w:t>
      </w:r>
      <w:r w:rsidRPr="008628D8">
        <w:rPr>
          <w:noProof/>
        </w:rPr>
        <w:t xml:space="preserve"> </w:t>
      </w:r>
      <w:r w:rsidRPr="008628D8">
        <w:rPr>
          <w:b/>
          <w:bCs/>
          <w:noProof/>
        </w:rPr>
        <w:t>353</w:t>
      </w:r>
      <w:r w:rsidRPr="008628D8">
        <w:rPr>
          <w:noProof/>
        </w:rPr>
        <w:t>: 72–74.</w:t>
      </w:r>
    </w:p>
    <w:p w14:paraId="01B351E1" w14:textId="77777777" w:rsidR="008628D8" w:rsidRPr="008628D8" w:rsidRDefault="008628D8" w:rsidP="008628D8">
      <w:pPr>
        <w:widowControl w:val="0"/>
        <w:autoSpaceDE w:val="0"/>
        <w:autoSpaceDN w:val="0"/>
        <w:adjustRightInd w:val="0"/>
        <w:spacing w:line="360" w:lineRule="auto"/>
        <w:rPr>
          <w:noProof/>
        </w:rPr>
      </w:pPr>
      <w:r w:rsidRPr="008628D8">
        <w:rPr>
          <w:b/>
          <w:bCs/>
          <w:noProof/>
        </w:rPr>
        <w:t>Terrer C, Vicca S, Stocker BD, Hungate BA, Phillips RP, Reich PB, Finzi AC, Prentice IC</w:t>
      </w:r>
      <w:r w:rsidRPr="008628D8">
        <w:rPr>
          <w:noProof/>
        </w:rPr>
        <w:t xml:space="preserve">. </w:t>
      </w:r>
      <w:r w:rsidRPr="008628D8">
        <w:rPr>
          <w:b/>
          <w:bCs/>
          <w:noProof/>
        </w:rPr>
        <w:t>2018</w:t>
      </w:r>
      <w:r w:rsidRPr="008628D8">
        <w:rPr>
          <w:noProof/>
        </w:rPr>
        <w:t>. Ecosystem responses to elevated CO</w:t>
      </w:r>
      <w:r w:rsidRPr="008628D8">
        <w:rPr>
          <w:noProof/>
          <w:vertAlign w:val="subscript"/>
        </w:rPr>
        <w:t>2</w:t>
      </w:r>
      <w:r w:rsidRPr="008628D8">
        <w:rPr>
          <w:noProof/>
        </w:rPr>
        <w:t xml:space="preserve"> governed by plant–soil interactions and the cost of nitrogen acquisition. </w:t>
      </w:r>
      <w:r w:rsidRPr="008628D8">
        <w:rPr>
          <w:i/>
          <w:iCs/>
          <w:noProof/>
        </w:rPr>
        <w:t>New Phytologist</w:t>
      </w:r>
      <w:r w:rsidRPr="008628D8">
        <w:rPr>
          <w:noProof/>
        </w:rPr>
        <w:t xml:space="preserve"> </w:t>
      </w:r>
      <w:r w:rsidRPr="008628D8">
        <w:rPr>
          <w:b/>
          <w:bCs/>
          <w:noProof/>
        </w:rPr>
        <w:t>217</w:t>
      </w:r>
      <w:r w:rsidRPr="008628D8">
        <w:rPr>
          <w:noProof/>
        </w:rPr>
        <w:t>: 507–522.</w:t>
      </w:r>
    </w:p>
    <w:p w14:paraId="5758D823" w14:textId="77777777" w:rsidR="008628D8" w:rsidRPr="008628D8" w:rsidRDefault="008628D8" w:rsidP="008628D8">
      <w:pPr>
        <w:widowControl w:val="0"/>
        <w:autoSpaceDE w:val="0"/>
        <w:autoSpaceDN w:val="0"/>
        <w:adjustRightInd w:val="0"/>
        <w:spacing w:line="360" w:lineRule="auto"/>
        <w:rPr>
          <w:noProof/>
        </w:rPr>
      </w:pPr>
      <w:r w:rsidRPr="008628D8">
        <w:rPr>
          <w:b/>
          <w:bCs/>
          <w:noProof/>
        </w:rPr>
        <w:t>Vitousek PM, Howarth RW</w:t>
      </w:r>
      <w:r w:rsidRPr="008628D8">
        <w:rPr>
          <w:noProof/>
        </w:rPr>
        <w:t xml:space="preserve">. </w:t>
      </w:r>
      <w:r w:rsidRPr="008628D8">
        <w:rPr>
          <w:b/>
          <w:bCs/>
          <w:noProof/>
        </w:rPr>
        <w:t>1991</w:t>
      </w:r>
      <w:r w:rsidRPr="008628D8">
        <w:rPr>
          <w:noProof/>
        </w:rPr>
        <w:t xml:space="preserve">. Nitrogen limitation on land and in the sea: How can it occur? </w:t>
      </w:r>
      <w:r w:rsidRPr="008628D8">
        <w:rPr>
          <w:i/>
          <w:iCs/>
          <w:noProof/>
        </w:rPr>
        <w:t>Biogeochemistry</w:t>
      </w:r>
      <w:r w:rsidRPr="008628D8">
        <w:rPr>
          <w:noProof/>
        </w:rPr>
        <w:t xml:space="preserve"> </w:t>
      </w:r>
      <w:r w:rsidRPr="008628D8">
        <w:rPr>
          <w:b/>
          <w:bCs/>
          <w:noProof/>
        </w:rPr>
        <w:t>13</w:t>
      </w:r>
      <w:r w:rsidRPr="008628D8">
        <w:rPr>
          <w:noProof/>
        </w:rPr>
        <w:t>: 87–115.</w:t>
      </w:r>
    </w:p>
    <w:p w14:paraId="0668A7CA" w14:textId="77777777" w:rsidR="008628D8" w:rsidRPr="008628D8" w:rsidRDefault="008628D8" w:rsidP="008628D8">
      <w:pPr>
        <w:widowControl w:val="0"/>
        <w:autoSpaceDE w:val="0"/>
        <w:autoSpaceDN w:val="0"/>
        <w:adjustRightInd w:val="0"/>
        <w:spacing w:line="360" w:lineRule="auto"/>
        <w:rPr>
          <w:noProof/>
        </w:rPr>
      </w:pPr>
      <w:r w:rsidRPr="008628D8">
        <w:rPr>
          <w:b/>
          <w:bCs/>
          <w:noProof/>
        </w:rPr>
        <w:t>Walker AP, Beckerman AP, Gu L, Kattge J, Cernusak LA, Domingues TF, Scales JC, Wohlfahrt G, Wullschleger SD, Woodward FI</w:t>
      </w:r>
      <w:r w:rsidRPr="008628D8">
        <w:rPr>
          <w:noProof/>
        </w:rPr>
        <w:t xml:space="preserve">. </w:t>
      </w:r>
      <w:r w:rsidRPr="008628D8">
        <w:rPr>
          <w:b/>
          <w:bCs/>
          <w:noProof/>
        </w:rPr>
        <w:t>2014</w:t>
      </w:r>
      <w:r w:rsidRPr="008628D8">
        <w:rPr>
          <w:noProof/>
        </w:rPr>
        <w:t>. The relationship of leaf photosynthetic traits - Vcmax and Jmax - to leaf nitrogen, leaf phosphorus, and specific leaf area: a meta-</w:t>
      </w:r>
      <w:r w:rsidRPr="008628D8">
        <w:rPr>
          <w:noProof/>
        </w:rPr>
        <w:lastRenderedPageBreak/>
        <w:t xml:space="preserve">analysis and modeling study. </w:t>
      </w:r>
      <w:r w:rsidRPr="008628D8">
        <w:rPr>
          <w:i/>
          <w:iCs/>
          <w:noProof/>
        </w:rPr>
        <w:t>Ecology and Evolution</w:t>
      </w:r>
      <w:r w:rsidRPr="008628D8">
        <w:rPr>
          <w:noProof/>
        </w:rPr>
        <w:t xml:space="preserve"> </w:t>
      </w:r>
      <w:r w:rsidRPr="008628D8">
        <w:rPr>
          <w:b/>
          <w:bCs/>
          <w:noProof/>
        </w:rPr>
        <w:t>4</w:t>
      </w:r>
      <w:r w:rsidRPr="008628D8">
        <w:rPr>
          <w:noProof/>
        </w:rPr>
        <w:t>: 3218–3235.</w:t>
      </w:r>
    </w:p>
    <w:p w14:paraId="77F9982B" w14:textId="77777777" w:rsidR="008628D8" w:rsidRPr="008628D8" w:rsidRDefault="008628D8" w:rsidP="008628D8">
      <w:pPr>
        <w:widowControl w:val="0"/>
        <w:autoSpaceDE w:val="0"/>
        <w:autoSpaceDN w:val="0"/>
        <w:adjustRightInd w:val="0"/>
        <w:spacing w:line="360" w:lineRule="auto"/>
        <w:rPr>
          <w:noProof/>
        </w:rPr>
      </w:pPr>
      <w:r w:rsidRPr="008628D8">
        <w:rPr>
          <w:b/>
          <w:bCs/>
          <w:noProof/>
        </w:rPr>
        <w:t>Wang H, Prentice IC, Keenan TF, Davis TW, Wright IJ, Cornwell WK, Evans BJ, Peng C</w:t>
      </w:r>
      <w:r w:rsidRPr="008628D8">
        <w:rPr>
          <w:noProof/>
        </w:rPr>
        <w:t xml:space="preserve">. </w:t>
      </w:r>
      <w:r w:rsidRPr="008628D8">
        <w:rPr>
          <w:b/>
          <w:bCs/>
          <w:noProof/>
        </w:rPr>
        <w:t>2017</w:t>
      </w:r>
      <w:r w:rsidRPr="008628D8">
        <w:rPr>
          <w:noProof/>
        </w:rPr>
        <w:t xml:space="preserve">. Towards a universal model for carbon dioxide uptake by plants. </w:t>
      </w:r>
      <w:r w:rsidRPr="008628D8">
        <w:rPr>
          <w:i/>
          <w:iCs/>
          <w:noProof/>
        </w:rPr>
        <w:t>Nature Plants</w:t>
      </w:r>
      <w:r w:rsidRPr="008628D8">
        <w:rPr>
          <w:noProof/>
        </w:rPr>
        <w:t xml:space="preserve"> </w:t>
      </w:r>
      <w:r w:rsidRPr="008628D8">
        <w:rPr>
          <w:b/>
          <w:bCs/>
          <w:noProof/>
        </w:rPr>
        <w:t>3</w:t>
      </w:r>
      <w:r w:rsidRPr="008628D8">
        <w:rPr>
          <w:noProof/>
        </w:rPr>
        <w:t>: 734–741.</w:t>
      </w:r>
    </w:p>
    <w:p w14:paraId="3D4F94C5" w14:textId="77777777" w:rsidR="008628D8" w:rsidRPr="008628D8" w:rsidRDefault="008628D8" w:rsidP="008628D8">
      <w:pPr>
        <w:widowControl w:val="0"/>
        <w:autoSpaceDE w:val="0"/>
        <w:autoSpaceDN w:val="0"/>
        <w:adjustRightInd w:val="0"/>
        <w:spacing w:line="360" w:lineRule="auto"/>
        <w:rPr>
          <w:noProof/>
        </w:rPr>
      </w:pPr>
      <w:r w:rsidRPr="008628D8">
        <w:rPr>
          <w:b/>
          <w:bCs/>
          <w:noProof/>
        </w:rPr>
        <w:t>Waring EF, Perkowski EA, Smith NG</w:t>
      </w:r>
      <w:r w:rsidRPr="008628D8">
        <w:rPr>
          <w:noProof/>
        </w:rPr>
        <w:t xml:space="preserve">. </w:t>
      </w:r>
      <w:r w:rsidRPr="008628D8">
        <w:rPr>
          <w:b/>
          <w:bCs/>
          <w:noProof/>
        </w:rPr>
        <w:t>2023</w:t>
      </w:r>
      <w:r w:rsidRPr="008628D8">
        <w:rPr>
          <w:noProof/>
        </w:rPr>
        <w:t xml:space="preserve">. Soil nitrogen fertilization reduces relative leaf nitrogen allocation to photosynthesis (A Rogers, Ed.). </w:t>
      </w:r>
      <w:r w:rsidRPr="008628D8">
        <w:rPr>
          <w:i/>
          <w:iCs/>
          <w:noProof/>
        </w:rPr>
        <w:t>Journal of Experimental Botany</w:t>
      </w:r>
      <w:r w:rsidRPr="008628D8">
        <w:rPr>
          <w:noProof/>
        </w:rPr>
        <w:t xml:space="preserve"> </w:t>
      </w:r>
      <w:r w:rsidRPr="008628D8">
        <w:rPr>
          <w:b/>
          <w:bCs/>
          <w:noProof/>
        </w:rPr>
        <w:t>74</w:t>
      </w:r>
      <w:r w:rsidRPr="008628D8">
        <w:rPr>
          <w:noProof/>
        </w:rPr>
        <w:t>: 5166–5180.</w:t>
      </w:r>
    </w:p>
    <w:p w14:paraId="310B19D1" w14:textId="77777777" w:rsidR="008628D8" w:rsidRPr="008628D8" w:rsidRDefault="008628D8" w:rsidP="008628D8">
      <w:pPr>
        <w:widowControl w:val="0"/>
        <w:autoSpaceDE w:val="0"/>
        <w:autoSpaceDN w:val="0"/>
        <w:adjustRightInd w:val="0"/>
        <w:spacing w:line="360" w:lineRule="auto"/>
        <w:rPr>
          <w:noProof/>
        </w:rPr>
      </w:pPr>
      <w:r w:rsidRPr="008628D8">
        <w:rPr>
          <w:b/>
          <w:bCs/>
          <w:noProof/>
        </w:rPr>
        <w:t>Wellburn AR</w:t>
      </w:r>
      <w:r w:rsidRPr="008628D8">
        <w:rPr>
          <w:noProof/>
        </w:rPr>
        <w:t xml:space="preserve">. </w:t>
      </w:r>
      <w:r w:rsidRPr="008628D8">
        <w:rPr>
          <w:b/>
          <w:bCs/>
          <w:noProof/>
        </w:rPr>
        <w:t>1994</w:t>
      </w:r>
      <w:r w:rsidRPr="008628D8">
        <w:rPr>
          <w:noProof/>
        </w:rPr>
        <w:t xml:space="preserve">. The spectral determination of chlorophylls a and b, as well as total carotenoids, using various solvents with spectrophotometers of different resolution. </w:t>
      </w:r>
      <w:r w:rsidRPr="008628D8">
        <w:rPr>
          <w:i/>
          <w:iCs/>
          <w:noProof/>
        </w:rPr>
        <w:t>Journal of Plant Physiology</w:t>
      </w:r>
      <w:r w:rsidRPr="008628D8">
        <w:rPr>
          <w:noProof/>
        </w:rPr>
        <w:t xml:space="preserve"> </w:t>
      </w:r>
      <w:r w:rsidRPr="008628D8">
        <w:rPr>
          <w:b/>
          <w:bCs/>
          <w:noProof/>
        </w:rPr>
        <w:t>144</w:t>
      </w:r>
      <w:r w:rsidRPr="008628D8">
        <w:rPr>
          <w:noProof/>
        </w:rPr>
        <w:t>: 307–313.</w:t>
      </w:r>
    </w:p>
    <w:p w14:paraId="11EA2F03"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Westerband AC, Wright IJ, Maire V, Paillassa J, Prentice IC, Atkin OK, Bloomfield KJ, Cernusak LA, Dong N, Gleason SM, </w:t>
      </w:r>
      <w:r w:rsidRPr="008628D8">
        <w:rPr>
          <w:b/>
          <w:bCs/>
          <w:i/>
          <w:iCs/>
          <w:noProof/>
        </w:rPr>
        <w:t>et al.</w:t>
      </w:r>
      <w:r w:rsidRPr="008628D8">
        <w:rPr>
          <w:noProof/>
        </w:rPr>
        <w:t xml:space="preserve"> </w:t>
      </w:r>
      <w:r w:rsidRPr="008628D8">
        <w:rPr>
          <w:b/>
          <w:bCs/>
          <w:noProof/>
        </w:rPr>
        <w:t>2023</w:t>
      </w:r>
      <w:r w:rsidRPr="008628D8">
        <w:rPr>
          <w:noProof/>
        </w:rPr>
        <w:t xml:space="preserve">. Coordination of photosynthetic traits across soil and climate gradients. </w:t>
      </w:r>
      <w:r w:rsidRPr="008628D8">
        <w:rPr>
          <w:i/>
          <w:iCs/>
          <w:noProof/>
        </w:rPr>
        <w:t>Global Change Biology</w:t>
      </w:r>
      <w:r w:rsidRPr="008628D8">
        <w:rPr>
          <w:noProof/>
        </w:rPr>
        <w:t xml:space="preserve"> </w:t>
      </w:r>
      <w:r w:rsidRPr="008628D8">
        <w:rPr>
          <w:b/>
          <w:bCs/>
          <w:noProof/>
        </w:rPr>
        <w:t>29</w:t>
      </w:r>
      <w:r w:rsidRPr="008628D8">
        <w:rPr>
          <w:noProof/>
        </w:rPr>
        <w:t>: 856–873.</w:t>
      </w:r>
    </w:p>
    <w:p w14:paraId="601A2F86" w14:textId="77777777" w:rsidR="008628D8" w:rsidRPr="008628D8" w:rsidRDefault="008628D8" w:rsidP="008628D8">
      <w:pPr>
        <w:widowControl w:val="0"/>
        <w:autoSpaceDE w:val="0"/>
        <w:autoSpaceDN w:val="0"/>
        <w:adjustRightInd w:val="0"/>
        <w:spacing w:line="360" w:lineRule="auto"/>
        <w:rPr>
          <w:noProof/>
        </w:rPr>
      </w:pPr>
      <w:r w:rsidRPr="008628D8">
        <w:rPr>
          <w:b/>
          <w:bCs/>
          <w:noProof/>
        </w:rPr>
        <w:t>Wieder WR, Cleveland CC, Smith WK, Todd-Brown K</w:t>
      </w:r>
      <w:r w:rsidRPr="008628D8">
        <w:rPr>
          <w:noProof/>
        </w:rPr>
        <w:t xml:space="preserve">. </w:t>
      </w:r>
      <w:r w:rsidRPr="008628D8">
        <w:rPr>
          <w:b/>
          <w:bCs/>
          <w:noProof/>
        </w:rPr>
        <w:t>2015</w:t>
      </w:r>
      <w:r w:rsidRPr="008628D8">
        <w:rPr>
          <w:noProof/>
        </w:rPr>
        <w:t xml:space="preserve">. Future productivity and carbon storage limited by terrestrial nutrient availability. </w:t>
      </w:r>
      <w:r w:rsidRPr="008628D8">
        <w:rPr>
          <w:i/>
          <w:iCs/>
          <w:noProof/>
        </w:rPr>
        <w:t>Nature Geoscience</w:t>
      </w:r>
      <w:r w:rsidRPr="008628D8">
        <w:rPr>
          <w:noProof/>
        </w:rPr>
        <w:t xml:space="preserve"> </w:t>
      </w:r>
      <w:r w:rsidRPr="008628D8">
        <w:rPr>
          <w:b/>
          <w:bCs/>
          <w:noProof/>
        </w:rPr>
        <w:t>8</w:t>
      </w:r>
      <w:r w:rsidRPr="008628D8">
        <w:rPr>
          <w:noProof/>
        </w:rPr>
        <w:t>: 441–444.</w:t>
      </w:r>
    </w:p>
    <w:p w14:paraId="679E12AD" w14:textId="77777777" w:rsidR="008628D8" w:rsidRPr="008628D8" w:rsidRDefault="008628D8" w:rsidP="008628D8">
      <w:pPr>
        <w:widowControl w:val="0"/>
        <w:autoSpaceDE w:val="0"/>
        <w:autoSpaceDN w:val="0"/>
        <w:adjustRightInd w:val="0"/>
        <w:spacing w:line="360" w:lineRule="auto"/>
        <w:rPr>
          <w:noProof/>
        </w:rPr>
      </w:pPr>
      <w:r w:rsidRPr="008628D8">
        <w:rPr>
          <w:b/>
          <w:bCs/>
          <w:noProof/>
        </w:rPr>
        <w:t>Wright IJ, Reich PB, Westoby M</w:t>
      </w:r>
      <w:r w:rsidRPr="008628D8">
        <w:rPr>
          <w:noProof/>
        </w:rPr>
        <w:t xml:space="preserve">. </w:t>
      </w:r>
      <w:r w:rsidRPr="008628D8">
        <w:rPr>
          <w:b/>
          <w:bCs/>
          <w:noProof/>
        </w:rPr>
        <w:t>2003</w:t>
      </w:r>
      <w:r w:rsidRPr="008628D8">
        <w:rPr>
          <w:noProof/>
        </w:rPr>
        <w:t xml:space="preserve">. Least-cost input mixtures of water and nitrogen for photosynthesis. </w:t>
      </w:r>
      <w:r w:rsidRPr="008628D8">
        <w:rPr>
          <w:i/>
          <w:iCs/>
          <w:noProof/>
        </w:rPr>
        <w:t>The American Naturalist</w:t>
      </w:r>
      <w:r w:rsidRPr="008628D8">
        <w:rPr>
          <w:noProof/>
        </w:rPr>
        <w:t xml:space="preserve"> </w:t>
      </w:r>
      <w:r w:rsidRPr="008628D8">
        <w:rPr>
          <w:b/>
          <w:bCs/>
          <w:noProof/>
        </w:rPr>
        <w:t>161</w:t>
      </w:r>
      <w:r w:rsidRPr="008628D8">
        <w:rPr>
          <w:noProof/>
        </w:rPr>
        <w:t>: 98–111.</w:t>
      </w:r>
    </w:p>
    <w:p w14:paraId="363F5F60"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Zaehle S, Medlyn BE, De Kauwe MG, Walker AP, Dietze MC, Hickler T, Luo Y, Wang YP, El-Masri B, Thornton P, </w:t>
      </w:r>
      <w:r w:rsidRPr="008628D8">
        <w:rPr>
          <w:b/>
          <w:bCs/>
          <w:i/>
          <w:iCs/>
          <w:noProof/>
        </w:rPr>
        <w:t>et al.</w:t>
      </w:r>
      <w:r w:rsidRPr="008628D8">
        <w:rPr>
          <w:noProof/>
        </w:rPr>
        <w:t xml:space="preserve"> </w:t>
      </w:r>
      <w:r w:rsidRPr="008628D8">
        <w:rPr>
          <w:b/>
          <w:bCs/>
          <w:noProof/>
        </w:rPr>
        <w:t>2014</w:t>
      </w:r>
      <w:r w:rsidRPr="008628D8">
        <w:rPr>
          <w:noProof/>
        </w:rPr>
        <w:t xml:space="preserve">. Evaluation of 11 terrestrial carbon-nitrogen cycle models against observations from two temperate Free-Air CO2 Enrichment studies. </w:t>
      </w:r>
      <w:r w:rsidRPr="008628D8">
        <w:rPr>
          <w:i/>
          <w:iCs/>
          <w:noProof/>
        </w:rPr>
        <w:t>New Phytologist</w:t>
      </w:r>
      <w:r w:rsidRPr="008628D8">
        <w:rPr>
          <w:noProof/>
        </w:rPr>
        <w:t xml:space="preserve"> </w:t>
      </w:r>
      <w:r w:rsidRPr="008628D8">
        <w:rPr>
          <w:b/>
          <w:bCs/>
          <w:noProof/>
        </w:rPr>
        <w:t>202</w:t>
      </w:r>
      <w:r w:rsidRPr="008628D8">
        <w:rPr>
          <w:noProof/>
        </w:rPr>
        <w:t>: 803–822.</w:t>
      </w:r>
    </w:p>
    <w:p w14:paraId="59680A8D" w14:textId="383AA843" w:rsidR="007A3065" w:rsidRPr="007A3065" w:rsidRDefault="007A3065" w:rsidP="008628D8">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Nick Smith" w:date="2023-11-13T13:29:00Z" w:initials="NGS">
    <w:p w14:paraId="2343FC16" w14:textId="6910E9F4" w:rsidR="005D1A23" w:rsidRDefault="005D1A23">
      <w:pPr>
        <w:pStyle w:val="CommentText"/>
      </w:pPr>
      <w:r>
        <w:rPr>
          <w:rStyle w:val="CommentReference"/>
        </w:rPr>
        <w:annotationRef/>
      </w:r>
      <w:r>
        <w:t>Fine to do this, but I feel like I most commonly see PNUE reported in per g N (doesn’t make a difference for the analyses of course)</w:t>
      </w:r>
    </w:p>
  </w:comment>
  <w:comment w:id="17" w:author="Nick Smith" w:date="2023-11-13T13:34:00Z" w:initials="NGS">
    <w:p w14:paraId="0D16587D" w14:textId="02479345" w:rsidR="00CD486C" w:rsidRDefault="00CD486C">
      <w:pPr>
        <w:pStyle w:val="CommentText"/>
      </w:pPr>
      <w:r>
        <w:rPr>
          <w:rStyle w:val="CommentReference"/>
        </w:rPr>
        <w:annotationRef/>
      </w:r>
      <w:r>
        <w:t>This is very minor, but Nref and B are very uninformative abbreviations. This might be an opportunity to redefine them using something more informati</w:t>
      </w:r>
      <w:r w:rsidR="00F20B50">
        <w:t>ve (e.g., Ndirect, Nfixation)</w:t>
      </w:r>
    </w:p>
  </w:comment>
  <w:comment w:id="18" w:author="Perkowski, Evan A" w:date="2023-11-13T15:19:00Z" w:initials="PEA">
    <w:p w14:paraId="73150ECF" w14:textId="77777777" w:rsidR="00121E9D" w:rsidRDefault="00121E9D" w:rsidP="007979E7">
      <w:r>
        <w:rPr>
          <w:rStyle w:val="CommentReference"/>
        </w:rPr>
        <w:annotationRef/>
      </w:r>
      <w:r>
        <w:rPr>
          <w:color w:val="000000"/>
          <w:sz w:val="20"/>
          <w:szCs w:val="20"/>
        </w:rPr>
        <w:t>Agreed, fixed!</w:t>
      </w:r>
    </w:p>
  </w:comment>
  <w:comment w:id="72" w:author="Nick Smith" w:date="2023-11-13T13:46:00Z" w:initials="NGS">
    <w:p w14:paraId="366A94E1" w14:textId="03945F43" w:rsidR="009E20A9" w:rsidRDefault="009E20A9">
      <w:pPr>
        <w:pStyle w:val="CommentText"/>
      </w:pPr>
      <w:r>
        <w:rPr>
          <w:rStyle w:val="CommentReference"/>
        </w:rPr>
        <w:annotationRef/>
      </w:r>
      <w:r>
        <w:t>Just catching this now, but you may want to call this “soil N fertilization” throughout or just “soil N” to avoid confusion with CO2 “fertilization” which is commonly used in the literature</w:t>
      </w:r>
    </w:p>
  </w:comment>
  <w:comment w:id="114" w:author="Nick Smith" w:date="2023-11-13T13:57:00Z" w:initials="NGS">
    <w:p w14:paraId="7371365B" w14:textId="331F1167" w:rsidR="009903F6" w:rsidRDefault="009903F6">
      <w:pPr>
        <w:pStyle w:val="CommentText"/>
      </w:pPr>
      <w:r>
        <w:rPr>
          <w:rStyle w:val="CommentReference"/>
        </w:rPr>
        <w:annotationRef/>
      </w:r>
      <w:r>
        <w:t>Will want to at least briefly mention what was driving this</w:t>
      </w:r>
    </w:p>
  </w:comment>
  <w:comment w:id="168" w:author="Nick Smith" w:date="2023-11-13T13:57:00Z" w:initials="NGS">
    <w:p w14:paraId="30F3CF85" w14:textId="72340BA1" w:rsidR="003D5934" w:rsidRDefault="003D5934">
      <w:pPr>
        <w:pStyle w:val="CommentText"/>
      </w:pPr>
      <w:r>
        <w:rPr>
          <w:rStyle w:val="CommentReference"/>
        </w:rPr>
        <w:annotationRef/>
      </w:r>
      <w:r>
        <w:t>Will want to at least briefly mention what was driving this</w:t>
      </w:r>
    </w:p>
  </w:comment>
  <w:comment w:id="176" w:author="Nick Smith" w:date="2023-11-13T14:15:00Z" w:initials="NGS">
    <w:p w14:paraId="59DDFBC8" w14:textId="6C799890" w:rsidR="009D476A" w:rsidRDefault="009D476A">
      <w:pPr>
        <w:pStyle w:val="CommentText"/>
      </w:pPr>
      <w:r>
        <w:rPr>
          <w:rStyle w:val="CommentReference"/>
        </w:rPr>
        <w:annotationRef/>
      </w:r>
      <w:r>
        <w:t>See comment above about keeping this consistent</w:t>
      </w:r>
    </w:p>
  </w:comment>
  <w:comment w:id="177" w:author="Perkowski, Evan A [2]" w:date="2023-11-13T15:42:00Z" w:initials="EP">
    <w:p w14:paraId="60DA0D4C" w14:textId="77777777" w:rsidR="00C52877" w:rsidRDefault="00C52877" w:rsidP="00506782">
      <w:r>
        <w:rPr>
          <w:rStyle w:val="CommentReference"/>
        </w:rPr>
        <w:annotationRef/>
      </w:r>
      <w:r>
        <w:rPr>
          <w:color w:val="000000"/>
          <w:sz w:val="20"/>
          <w:szCs w:val="20"/>
        </w:rPr>
        <w:t>Changed here and throughout!</w:t>
      </w:r>
    </w:p>
  </w:comment>
  <w:comment w:id="178" w:author="Perkowski, Evan A" w:date="2023-11-07T12:19:00Z" w:initials="PEA">
    <w:p w14:paraId="042A8100" w14:textId="083A81FE" w:rsidR="00B36775" w:rsidRDefault="00B36775" w:rsidP="00B36775">
      <w:r>
        <w:rPr>
          <w:rStyle w:val="CommentReference"/>
        </w:rPr>
        <w:annotationRef/>
      </w:r>
      <w:r>
        <w:rPr>
          <w:color w:val="000000"/>
          <w:sz w:val="20"/>
          <w:szCs w:val="20"/>
        </w:rPr>
        <w:t>Feel free to tack on any references here if any come to mind</w:t>
      </w:r>
    </w:p>
  </w:comment>
  <w:comment w:id="179" w:author="Nick Smith" w:date="2023-11-13T14:16:00Z" w:initials="NGS">
    <w:p w14:paraId="739D12AC" w14:textId="56A17489" w:rsidR="0079506B" w:rsidRDefault="0079506B">
      <w:pPr>
        <w:pStyle w:val="CommentText"/>
      </w:pPr>
      <w:r>
        <w:rPr>
          <w:rStyle w:val="CommentReference"/>
        </w:rPr>
        <w:annotationRef/>
      </w:r>
      <w:r>
        <w:t>Norby 2010</w:t>
      </w:r>
      <w:r w:rsidR="00FB203E">
        <w:t>, Hungate 2005</w:t>
      </w:r>
      <w:r>
        <w:t>…also we reviewed a lot of the PNL literature</w:t>
      </w:r>
      <w:r w:rsidR="00FB203E">
        <w:t xml:space="preserve"> prior to 2013</w:t>
      </w:r>
      <w:r>
        <w:t xml:space="preserve"> here: </w:t>
      </w:r>
      <w:r w:rsidR="00FB203E" w:rsidRPr="00FB203E">
        <w:t>https://onlinelibrary.wiley.com/doi/full/10.1111/j.1365-2486.2012.02797.x</w:t>
      </w:r>
    </w:p>
  </w:comment>
  <w:comment w:id="180" w:author="Nick Smith" w:date="2023-11-13T14:18:00Z" w:initials="NGS">
    <w:p w14:paraId="721E6DAC" w14:textId="420B66AF" w:rsidR="002C1BAE" w:rsidRDefault="002C1BAE">
      <w:pPr>
        <w:pStyle w:val="CommentText"/>
      </w:pPr>
      <w:r>
        <w:rPr>
          <w:rStyle w:val="CommentReference"/>
        </w:rPr>
        <w:annotationRef/>
      </w:r>
      <w:r>
        <w:t>Super long sentence. Consider braking this up</w:t>
      </w:r>
    </w:p>
  </w:comment>
  <w:comment w:id="181" w:author="Perkowski, Evan A" w:date="2023-11-14T15:14:00Z" w:initials="PEA">
    <w:p w14:paraId="06E7CC5B" w14:textId="77777777" w:rsidR="008628D8" w:rsidRDefault="008628D8" w:rsidP="00AD5A61">
      <w:r>
        <w:rPr>
          <w:rStyle w:val="CommentReference"/>
        </w:rPr>
        <w:annotationRef/>
      </w:r>
      <w:r>
        <w:rPr>
          <w:color w:val="000000"/>
          <w:sz w:val="20"/>
          <w:szCs w:val="20"/>
        </w:rPr>
        <w:t>Done!</w:t>
      </w:r>
    </w:p>
  </w:comment>
  <w:comment w:id="184" w:author="Nick Smith" w:date="2023-11-13T14:19:00Z" w:initials="NGS">
    <w:p w14:paraId="272BBB83" w14:textId="5D96B593" w:rsidR="00CA1D2A" w:rsidRDefault="00CA1D2A">
      <w:pPr>
        <w:pStyle w:val="CommentText"/>
      </w:pPr>
      <w:r>
        <w:rPr>
          <w:rStyle w:val="CommentReference"/>
        </w:rPr>
        <w:annotationRef/>
      </w:r>
      <w:r>
        <w:t>Could pepper in citations that support these finding throughout this paragraph rather than lumping them all at the beginning of the paragraph</w:t>
      </w:r>
    </w:p>
  </w:comment>
  <w:comment w:id="185" w:author="Nick Smith" w:date="2023-11-13T14:21:00Z" w:initials="NGS">
    <w:p w14:paraId="45019BA1" w14:textId="7C6E69C7" w:rsidR="003E241B" w:rsidRDefault="003E241B">
      <w:pPr>
        <w:pStyle w:val="CommentText"/>
      </w:pPr>
      <w:r>
        <w:rPr>
          <w:rStyle w:val="CommentReference"/>
        </w:rPr>
        <w:annotationRef/>
      </w:r>
      <w:r>
        <w:t>No need to repeat the results I don’t think</w:t>
      </w:r>
    </w:p>
  </w:comment>
  <w:comment w:id="195" w:author="Nick Smith" w:date="2023-11-13T14:22:00Z" w:initials="NGS">
    <w:p w14:paraId="2A1EA5A5" w14:textId="173A5214" w:rsidR="003E241B" w:rsidRDefault="003E241B">
      <w:pPr>
        <w:pStyle w:val="CommentText"/>
      </w:pPr>
      <w:r>
        <w:rPr>
          <w:rStyle w:val="CommentReference"/>
        </w:rPr>
        <w:annotationRef/>
      </w:r>
      <w:r>
        <w:t>Are these results also supported by past studies? I assume so, but this is not apparent here. Relatedly, you will probably want to include citations from SoyFACE if not already here</w:t>
      </w:r>
    </w:p>
  </w:comment>
  <w:comment w:id="197" w:author="Nick Smith" w:date="2023-11-13T14:25:00Z" w:initials="NGS">
    <w:p w14:paraId="342B3BEC" w14:textId="66DE3963" w:rsidR="004968DF" w:rsidRDefault="004968DF">
      <w:pPr>
        <w:pStyle w:val="CommentText"/>
      </w:pPr>
      <w:r>
        <w:rPr>
          <w:rStyle w:val="CommentReference"/>
        </w:rPr>
        <w:annotationRef/>
      </w:r>
      <w:r>
        <w:t>Cite some examples here? Could use the box from the N review. I think many use Kattge (2009) or Walker (2014)</w:t>
      </w:r>
      <w:r w:rsidR="00EC3B8F">
        <w:t xml:space="preserve"> so these may be worth mentioning</w:t>
      </w:r>
    </w:p>
  </w:comment>
  <w:comment w:id="198" w:author="Nick Smith" w:date="2023-11-13T14:26:00Z" w:initials="NGS">
    <w:p w14:paraId="570F9A1A" w14:textId="5C07F7C3" w:rsidR="009D75B4" w:rsidRDefault="009D75B4">
      <w:pPr>
        <w:pStyle w:val="CommentText"/>
      </w:pPr>
      <w:r>
        <w:rPr>
          <w:rStyle w:val="CommentReference"/>
        </w:rPr>
        <w:annotationRef/>
      </w:r>
      <w:r>
        <w:t>Throughout, you might consider replacing “soil N fertilization” with “N avail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43FC16" w15:done="0"/>
  <w15:commentEx w15:paraId="0D16587D" w15:done="1"/>
  <w15:commentEx w15:paraId="73150ECF" w15:paraIdParent="0D16587D" w15:done="1"/>
  <w15:commentEx w15:paraId="366A94E1" w15:done="0"/>
  <w15:commentEx w15:paraId="7371365B" w15:done="1"/>
  <w15:commentEx w15:paraId="30F3CF85" w15:done="1"/>
  <w15:commentEx w15:paraId="59DDFBC8" w15:done="1"/>
  <w15:commentEx w15:paraId="60DA0D4C" w15:paraIdParent="59DDFBC8" w15:done="1"/>
  <w15:commentEx w15:paraId="042A8100" w15:done="1"/>
  <w15:commentEx w15:paraId="739D12AC" w15:paraIdParent="042A8100" w15:done="1"/>
  <w15:commentEx w15:paraId="721E6DAC" w15:done="1"/>
  <w15:commentEx w15:paraId="06E7CC5B" w15:paraIdParent="721E6DAC" w15:done="1"/>
  <w15:commentEx w15:paraId="272BBB83" w15:done="0"/>
  <w15:commentEx w15:paraId="45019BA1" w15:done="1"/>
  <w15:commentEx w15:paraId="2A1EA5A5" w15:done="0"/>
  <w15:commentEx w15:paraId="342B3BEC" w15:done="0"/>
  <w15:commentEx w15:paraId="570F9A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CF74EFE" w16cex:dateUtc="2023-11-13T21:19:00Z"/>
  <w16cex:commentExtensible w16cex:durableId="4DAF13B5" w16cex:dateUtc="2023-11-13T21:42:00Z"/>
  <w16cex:commentExtensible w16cex:durableId="6D771BC8" w16cex:dateUtc="2023-11-07T18:19:00Z"/>
  <w16cex:commentExtensible w16cex:durableId="3788CA3D" w16cex:dateUtc="2023-11-14T2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43FC16" w16cid:durableId="28FCA33D"/>
  <w16cid:commentId w16cid:paraId="0D16587D" w16cid:durableId="28FCA456"/>
  <w16cid:commentId w16cid:paraId="73150ECF" w16cid:durableId="5CF74EFE"/>
  <w16cid:commentId w16cid:paraId="366A94E1" w16cid:durableId="28FCA748"/>
  <w16cid:commentId w16cid:paraId="7371365B" w16cid:durableId="28FCA9BC"/>
  <w16cid:commentId w16cid:paraId="30F3CF85" w16cid:durableId="28FCA9CE"/>
  <w16cid:commentId w16cid:paraId="59DDFBC8" w16cid:durableId="28FCADF8"/>
  <w16cid:commentId w16cid:paraId="60DA0D4C" w16cid:durableId="4DAF13B5"/>
  <w16cid:commentId w16cid:paraId="042A8100" w16cid:durableId="6D771BC8"/>
  <w16cid:commentId w16cid:paraId="739D12AC" w16cid:durableId="28FCAE3B"/>
  <w16cid:commentId w16cid:paraId="721E6DAC" w16cid:durableId="28FCAEC6"/>
  <w16cid:commentId w16cid:paraId="06E7CC5B" w16cid:durableId="3788CA3D"/>
  <w16cid:commentId w16cid:paraId="272BBB83" w16cid:durableId="28FCAEEC"/>
  <w16cid:commentId w16cid:paraId="45019BA1" w16cid:durableId="28FCAF5E"/>
  <w16cid:commentId w16cid:paraId="2A1EA5A5" w16cid:durableId="28FCAFBD"/>
  <w16cid:commentId w16cid:paraId="342B3BEC" w16cid:durableId="28FCB054"/>
  <w16cid:commentId w16cid:paraId="570F9A1A" w16cid:durableId="28FCB0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60EEB" w14:textId="77777777" w:rsidR="00C17C3A" w:rsidRDefault="00C17C3A" w:rsidP="00BE0B5B">
      <w:r>
        <w:separator/>
      </w:r>
    </w:p>
  </w:endnote>
  <w:endnote w:type="continuationSeparator" w:id="0">
    <w:p w14:paraId="3486E59F" w14:textId="77777777" w:rsidR="00C17C3A" w:rsidRDefault="00C17C3A" w:rsidP="00BE0B5B">
      <w:r>
        <w:continuationSeparator/>
      </w:r>
    </w:p>
  </w:endnote>
  <w:endnote w:type="continuationNotice" w:id="1">
    <w:p w14:paraId="15934B7D" w14:textId="77777777" w:rsidR="00C17C3A" w:rsidRDefault="00C17C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B36775" w:rsidRDefault="00B36775"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B36775" w:rsidRDefault="00B36775"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36775" w:rsidRDefault="00B36775"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36775" w:rsidRDefault="00B36775"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E5424E" w14:textId="77777777" w:rsidR="00C17C3A" w:rsidRDefault="00C17C3A" w:rsidP="00BE0B5B">
      <w:r>
        <w:separator/>
      </w:r>
    </w:p>
  </w:footnote>
  <w:footnote w:type="continuationSeparator" w:id="0">
    <w:p w14:paraId="30F9574E" w14:textId="77777777" w:rsidR="00C17C3A" w:rsidRDefault="00C17C3A" w:rsidP="00BE0B5B">
      <w:r>
        <w:continuationSeparator/>
      </w:r>
    </w:p>
  </w:footnote>
  <w:footnote w:type="continuationNotice" w:id="1">
    <w:p w14:paraId="0A7135E7" w14:textId="77777777" w:rsidR="00C17C3A" w:rsidRDefault="00C17C3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8279606">
    <w:abstractNumId w:val="1"/>
  </w:num>
  <w:num w:numId="2" w16cid:durableId="794720336">
    <w:abstractNumId w:val="2"/>
  </w:num>
  <w:num w:numId="3" w16cid:durableId="1679768846">
    <w:abstractNumId w:val="0"/>
  </w:num>
  <w:num w:numId="4" w16cid:durableId="144488427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2D87"/>
    <w:rsid w:val="0000566D"/>
    <w:rsid w:val="00006317"/>
    <w:rsid w:val="00010153"/>
    <w:rsid w:val="0001120C"/>
    <w:rsid w:val="00015825"/>
    <w:rsid w:val="00020C30"/>
    <w:rsid w:val="000211B3"/>
    <w:rsid w:val="000219AB"/>
    <w:rsid w:val="00026C8C"/>
    <w:rsid w:val="00031209"/>
    <w:rsid w:val="000332A3"/>
    <w:rsid w:val="0003383C"/>
    <w:rsid w:val="00034BE9"/>
    <w:rsid w:val="00036C09"/>
    <w:rsid w:val="000400F5"/>
    <w:rsid w:val="0004189D"/>
    <w:rsid w:val="00041C72"/>
    <w:rsid w:val="000423CB"/>
    <w:rsid w:val="0004272F"/>
    <w:rsid w:val="00044D53"/>
    <w:rsid w:val="00045972"/>
    <w:rsid w:val="00045A3C"/>
    <w:rsid w:val="00046738"/>
    <w:rsid w:val="00050001"/>
    <w:rsid w:val="0005043C"/>
    <w:rsid w:val="000512E4"/>
    <w:rsid w:val="00051881"/>
    <w:rsid w:val="000547B6"/>
    <w:rsid w:val="00054CA3"/>
    <w:rsid w:val="00055330"/>
    <w:rsid w:val="0005753A"/>
    <w:rsid w:val="00057A94"/>
    <w:rsid w:val="0006395A"/>
    <w:rsid w:val="00066136"/>
    <w:rsid w:val="000662B7"/>
    <w:rsid w:val="000669D2"/>
    <w:rsid w:val="00075638"/>
    <w:rsid w:val="00080052"/>
    <w:rsid w:val="00080462"/>
    <w:rsid w:val="00080815"/>
    <w:rsid w:val="00080DA4"/>
    <w:rsid w:val="000818A4"/>
    <w:rsid w:val="000820D8"/>
    <w:rsid w:val="00082C95"/>
    <w:rsid w:val="00084BF6"/>
    <w:rsid w:val="00085CE6"/>
    <w:rsid w:val="00086BD0"/>
    <w:rsid w:val="00087855"/>
    <w:rsid w:val="00091C08"/>
    <w:rsid w:val="00093B18"/>
    <w:rsid w:val="00094296"/>
    <w:rsid w:val="0009584F"/>
    <w:rsid w:val="000978B2"/>
    <w:rsid w:val="000A0799"/>
    <w:rsid w:val="000A0C47"/>
    <w:rsid w:val="000A41E5"/>
    <w:rsid w:val="000A594C"/>
    <w:rsid w:val="000A6A68"/>
    <w:rsid w:val="000B0379"/>
    <w:rsid w:val="000B115A"/>
    <w:rsid w:val="000B123A"/>
    <w:rsid w:val="000B2094"/>
    <w:rsid w:val="000B36E1"/>
    <w:rsid w:val="000B5223"/>
    <w:rsid w:val="000C1924"/>
    <w:rsid w:val="000C327A"/>
    <w:rsid w:val="000C589C"/>
    <w:rsid w:val="000D7431"/>
    <w:rsid w:val="000E230D"/>
    <w:rsid w:val="000E2550"/>
    <w:rsid w:val="000E361E"/>
    <w:rsid w:val="000E3820"/>
    <w:rsid w:val="000E3911"/>
    <w:rsid w:val="000E4E85"/>
    <w:rsid w:val="000E596A"/>
    <w:rsid w:val="000E5AA1"/>
    <w:rsid w:val="000E7383"/>
    <w:rsid w:val="000F10BF"/>
    <w:rsid w:val="000F1776"/>
    <w:rsid w:val="000F676D"/>
    <w:rsid w:val="000F7B4F"/>
    <w:rsid w:val="0010020A"/>
    <w:rsid w:val="0010020B"/>
    <w:rsid w:val="001011B9"/>
    <w:rsid w:val="001041A7"/>
    <w:rsid w:val="001055F3"/>
    <w:rsid w:val="00106DB4"/>
    <w:rsid w:val="001074C6"/>
    <w:rsid w:val="00121C8E"/>
    <w:rsid w:val="00121E9D"/>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8CA"/>
    <w:rsid w:val="00154EF2"/>
    <w:rsid w:val="00156B55"/>
    <w:rsid w:val="00156E39"/>
    <w:rsid w:val="001574F8"/>
    <w:rsid w:val="00157D71"/>
    <w:rsid w:val="0016059D"/>
    <w:rsid w:val="00163151"/>
    <w:rsid w:val="00165C21"/>
    <w:rsid w:val="00172DAF"/>
    <w:rsid w:val="0017359D"/>
    <w:rsid w:val="00174799"/>
    <w:rsid w:val="00175025"/>
    <w:rsid w:val="00176591"/>
    <w:rsid w:val="00183498"/>
    <w:rsid w:val="001842B5"/>
    <w:rsid w:val="00184366"/>
    <w:rsid w:val="001861D2"/>
    <w:rsid w:val="001901C7"/>
    <w:rsid w:val="00190698"/>
    <w:rsid w:val="00190790"/>
    <w:rsid w:val="001910D3"/>
    <w:rsid w:val="00195444"/>
    <w:rsid w:val="0019627D"/>
    <w:rsid w:val="001A172F"/>
    <w:rsid w:val="001A5315"/>
    <w:rsid w:val="001B30C4"/>
    <w:rsid w:val="001B39C3"/>
    <w:rsid w:val="001B6725"/>
    <w:rsid w:val="001C077E"/>
    <w:rsid w:val="001C0D32"/>
    <w:rsid w:val="001D2389"/>
    <w:rsid w:val="001D42A7"/>
    <w:rsid w:val="001D456F"/>
    <w:rsid w:val="001D4A26"/>
    <w:rsid w:val="001D4D48"/>
    <w:rsid w:val="001D7D17"/>
    <w:rsid w:val="001D7FCE"/>
    <w:rsid w:val="001E026E"/>
    <w:rsid w:val="001E1033"/>
    <w:rsid w:val="001E2ECB"/>
    <w:rsid w:val="001E5EF9"/>
    <w:rsid w:val="001F25D4"/>
    <w:rsid w:val="001F5181"/>
    <w:rsid w:val="001F5239"/>
    <w:rsid w:val="001F5AAB"/>
    <w:rsid w:val="002034D4"/>
    <w:rsid w:val="002058B5"/>
    <w:rsid w:val="00205A6B"/>
    <w:rsid w:val="0020690A"/>
    <w:rsid w:val="002109ED"/>
    <w:rsid w:val="002141C8"/>
    <w:rsid w:val="00215BF0"/>
    <w:rsid w:val="00216795"/>
    <w:rsid w:val="002167E7"/>
    <w:rsid w:val="002228AE"/>
    <w:rsid w:val="002249B6"/>
    <w:rsid w:val="002251B8"/>
    <w:rsid w:val="00232D38"/>
    <w:rsid w:val="0023654B"/>
    <w:rsid w:val="00236A53"/>
    <w:rsid w:val="002400DF"/>
    <w:rsid w:val="002412E3"/>
    <w:rsid w:val="00242D25"/>
    <w:rsid w:val="00243B3D"/>
    <w:rsid w:val="00245011"/>
    <w:rsid w:val="0024558A"/>
    <w:rsid w:val="00246A88"/>
    <w:rsid w:val="00247CFD"/>
    <w:rsid w:val="00250F92"/>
    <w:rsid w:val="00251593"/>
    <w:rsid w:val="002521FB"/>
    <w:rsid w:val="0025296B"/>
    <w:rsid w:val="00256F75"/>
    <w:rsid w:val="00261FAA"/>
    <w:rsid w:val="002635B5"/>
    <w:rsid w:val="00263CE3"/>
    <w:rsid w:val="0026406F"/>
    <w:rsid w:val="00265007"/>
    <w:rsid w:val="00267A0A"/>
    <w:rsid w:val="002717C4"/>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483"/>
    <w:rsid w:val="002B4DBF"/>
    <w:rsid w:val="002B6575"/>
    <w:rsid w:val="002B78C1"/>
    <w:rsid w:val="002C0F1F"/>
    <w:rsid w:val="002C1BAE"/>
    <w:rsid w:val="002C30A0"/>
    <w:rsid w:val="002C360E"/>
    <w:rsid w:val="002C3997"/>
    <w:rsid w:val="002C409B"/>
    <w:rsid w:val="002C5F8C"/>
    <w:rsid w:val="002C6004"/>
    <w:rsid w:val="002C6B27"/>
    <w:rsid w:val="002C7F94"/>
    <w:rsid w:val="002D0632"/>
    <w:rsid w:val="002D30AB"/>
    <w:rsid w:val="002D4F74"/>
    <w:rsid w:val="002D71CB"/>
    <w:rsid w:val="002D7891"/>
    <w:rsid w:val="002D7CDA"/>
    <w:rsid w:val="002D7E7F"/>
    <w:rsid w:val="002E00E5"/>
    <w:rsid w:val="002E018C"/>
    <w:rsid w:val="002E1766"/>
    <w:rsid w:val="002E199F"/>
    <w:rsid w:val="002E2834"/>
    <w:rsid w:val="002E28D6"/>
    <w:rsid w:val="002E464E"/>
    <w:rsid w:val="002F20C3"/>
    <w:rsid w:val="002F24E0"/>
    <w:rsid w:val="002F2DC4"/>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C49"/>
    <w:rsid w:val="00337D70"/>
    <w:rsid w:val="00340628"/>
    <w:rsid w:val="003413F5"/>
    <w:rsid w:val="00341F10"/>
    <w:rsid w:val="0034311D"/>
    <w:rsid w:val="00346EE6"/>
    <w:rsid w:val="0034779A"/>
    <w:rsid w:val="003519F7"/>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DD5"/>
    <w:rsid w:val="003A0A21"/>
    <w:rsid w:val="003A20C6"/>
    <w:rsid w:val="003A28AA"/>
    <w:rsid w:val="003A66AF"/>
    <w:rsid w:val="003B0521"/>
    <w:rsid w:val="003B1E1A"/>
    <w:rsid w:val="003B4535"/>
    <w:rsid w:val="003B50BD"/>
    <w:rsid w:val="003B540C"/>
    <w:rsid w:val="003B55BE"/>
    <w:rsid w:val="003B790E"/>
    <w:rsid w:val="003C0382"/>
    <w:rsid w:val="003C1692"/>
    <w:rsid w:val="003C181F"/>
    <w:rsid w:val="003C1A57"/>
    <w:rsid w:val="003C1F67"/>
    <w:rsid w:val="003C6CE0"/>
    <w:rsid w:val="003D0A1E"/>
    <w:rsid w:val="003D4E39"/>
    <w:rsid w:val="003D5934"/>
    <w:rsid w:val="003E241B"/>
    <w:rsid w:val="003E505B"/>
    <w:rsid w:val="003E5E1E"/>
    <w:rsid w:val="003F07DD"/>
    <w:rsid w:val="003F0E69"/>
    <w:rsid w:val="003F1DED"/>
    <w:rsid w:val="003F3B22"/>
    <w:rsid w:val="003F462B"/>
    <w:rsid w:val="003F48ED"/>
    <w:rsid w:val="003F5359"/>
    <w:rsid w:val="004014B1"/>
    <w:rsid w:val="0040360C"/>
    <w:rsid w:val="00405D03"/>
    <w:rsid w:val="00405D41"/>
    <w:rsid w:val="0040672C"/>
    <w:rsid w:val="00406F0B"/>
    <w:rsid w:val="00407E89"/>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52313"/>
    <w:rsid w:val="00454C35"/>
    <w:rsid w:val="00460B65"/>
    <w:rsid w:val="00461CE8"/>
    <w:rsid w:val="00461D5E"/>
    <w:rsid w:val="004651F5"/>
    <w:rsid w:val="004669F0"/>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8DF"/>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174AF"/>
    <w:rsid w:val="0052089E"/>
    <w:rsid w:val="00521148"/>
    <w:rsid w:val="00521356"/>
    <w:rsid w:val="005214B3"/>
    <w:rsid w:val="00522989"/>
    <w:rsid w:val="005265AD"/>
    <w:rsid w:val="00526A21"/>
    <w:rsid w:val="00526FCA"/>
    <w:rsid w:val="00527403"/>
    <w:rsid w:val="005303D8"/>
    <w:rsid w:val="00530F50"/>
    <w:rsid w:val="005353CC"/>
    <w:rsid w:val="0053755A"/>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879E8"/>
    <w:rsid w:val="005A0CF6"/>
    <w:rsid w:val="005A31EF"/>
    <w:rsid w:val="005A3AD9"/>
    <w:rsid w:val="005A4720"/>
    <w:rsid w:val="005A5181"/>
    <w:rsid w:val="005A591B"/>
    <w:rsid w:val="005A7F37"/>
    <w:rsid w:val="005B0115"/>
    <w:rsid w:val="005B13AA"/>
    <w:rsid w:val="005B2A43"/>
    <w:rsid w:val="005B353A"/>
    <w:rsid w:val="005B3634"/>
    <w:rsid w:val="005B6D76"/>
    <w:rsid w:val="005C2C60"/>
    <w:rsid w:val="005C3139"/>
    <w:rsid w:val="005C33F1"/>
    <w:rsid w:val="005C59EC"/>
    <w:rsid w:val="005C770D"/>
    <w:rsid w:val="005D0370"/>
    <w:rsid w:val="005D0864"/>
    <w:rsid w:val="005D1684"/>
    <w:rsid w:val="005D1A23"/>
    <w:rsid w:val="005D1ED2"/>
    <w:rsid w:val="005D5416"/>
    <w:rsid w:val="005D7DFD"/>
    <w:rsid w:val="005E067B"/>
    <w:rsid w:val="005E1806"/>
    <w:rsid w:val="005E2D78"/>
    <w:rsid w:val="005E71A8"/>
    <w:rsid w:val="005F3A28"/>
    <w:rsid w:val="005F5CD8"/>
    <w:rsid w:val="005F6310"/>
    <w:rsid w:val="00604604"/>
    <w:rsid w:val="00604DE5"/>
    <w:rsid w:val="00605B35"/>
    <w:rsid w:val="00607093"/>
    <w:rsid w:val="00613BC3"/>
    <w:rsid w:val="00613F7E"/>
    <w:rsid w:val="0061578C"/>
    <w:rsid w:val="00615C40"/>
    <w:rsid w:val="00616ADB"/>
    <w:rsid w:val="006223F4"/>
    <w:rsid w:val="006235F7"/>
    <w:rsid w:val="00623A54"/>
    <w:rsid w:val="0062409B"/>
    <w:rsid w:val="0062783E"/>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2C1"/>
    <w:rsid w:val="006664D7"/>
    <w:rsid w:val="006675DB"/>
    <w:rsid w:val="00670974"/>
    <w:rsid w:val="006721AE"/>
    <w:rsid w:val="00672FFC"/>
    <w:rsid w:val="006738D3"/>
    <w:rsid w:val="0067614B"/>
    <w:rsid w:val="0067746E"/>
    <w:rsid w:val="00677713"/>
    <w:rsid w:val="00680137"/>
    <w:rsid w:val="0068205E"/>
    <w:rsid w:val="00683E3B"/>
    <w:rsid w:val="0068430A"/>
    <w:rsid w:val="00687193"/>
    <w:rsid w:val="0068792E"/>
    <w:rsid w:val="006938AD"/>
    <w:rsid w:val="00693B51"/>
    <w:rsid w:val="0069616B"/>
    <w:rsid w:val="006969E8"/>
    <w:rsid w:val="00696F95"/>
    <w:rsid w:val="006A5D69"/>
    <w:rsid w:val="006B0B80"/>
    <w:rsid w:val="006B2378"/>
    <w:rsid w:val="006B2DB0"/>
    <w:rsid w:val="006B3850"/>
    <w:rsid w:val="006B69F0"/>
    <w:rsid w:val="006B6A57"/>
    <w:rsid w:val="006B6C39"/>
    <w:rsid w:val="006B7362"/>
    <w:rsid w:val="006C0B91"/>
    <w:rsid w:val="006C1C54"/>
    <w:rsid w:val="006C797A"/>
    <w:rsid w:val="006C7FA6"/>
    <w:rsid w:val="006D1D6B"/>
    <w:rsid w:val="006D612A"/>
    <w:rsid w:val="006D749C"/>
    <w:rsid w:val="006E540D"/>
    <w:rsid w:val="006E5E37"/>
    <w:rsid w:val="006E5F23"/>
    <w:rsid w:val="006E6BE9"/>
    <w:rsid w:val="006E6FC2"/>
    <w:rsid w:val="006E79CE"/>
    <w:rsid w:val="006F27A7"/>
    <w:rsid w:val="006F3920"/>
    <w:rsid w:val="006F48E3"/>
    <w:rsid w:val="006F60E2"/>
    <w:rsid w:val="006F6132"/>
    <w:rsid w:val="0070331F"/>
    <w:rsid w:val="00703991"/>
    <w:rsid w:val="00703E4B"/>
    <w:rsid w:val="00704074"/>
    <w:rsid w:val="007041ED"/>
    <w:rsid w:val="00705318"/>
    <w:rsid w:val="007072E7"/>
    <w:rsid w:val="007076C3"/>
    <w:rsid w:val="00707A3E"/>
    <w:rsid w:val="00713D98"/>
    <w:rsid w:val="007151C8"/>
    <w:rsid w:val="00715811"/>
    <w:rsid w:val="007234EF"/>
    <w:rsid w:val="00723D95"/>
    <w:rsid w:val="00724561"/>
    <w:rsid w:val="00725F33"/>
    <w:rsid w:val="007267BF"/>
    <w:rsid w:val="007355FD"/>
    <w:rsid w:val="00735D27"/>
    <w:rsid w:val="00737D2B"/>
    <w:rsid w:val="00740198"/>
    <w:rsid w:val="007417EA"/>
    <w:rsid w:val="00743689"/>
    <w:rsid w:val="00747F6E"/>
    <w:rsid w:val="00755ED5"/>
    <w:rsid w:val="00755EEE"/>
    <w:rsid w:val="0075744C"/>
    <w:rsid w:val="00760E6C"/>
    <w:rsid w:val="00760E9F"/>
    <w:rsid w:val="00761635"/>
    <w:rsid w:val="00766769"/>
    <w:rsid w:val="00770577"/>
    <w:rsid w:val="00771388"/>
    <w:rsid w:val="00776971"/>
    <w:rsid w:val="00780902"/>
    <w:rsid w:val="007838B4"/>
    <w:rsid w:val="00785CB0"/>
    <w:rsid w:val="007910E7"/>
    <w:rsid w:val="007919BE"/>
    <w:rsid w:val="00792211"/>
    <w:rsid w:val="0079452B"/>
    <w:rsid w:val="0079506B"/>
    <w:rsid w:val="007954B2"/>
    <w:rsid w:val="00796C8A"/>
    <w:rsid w:val="007A1589"/>
    <w:rsid w:val="007A3065"/>
    <w:rsid w:val="007A39EE"/>
    <w:rsid w:val="007A4021"/>
    <w:rsid w:val="007A4FD5"/>
    <w:rsid w:val="007A52C3"/>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E1953"/>
    <w:rsid w:val="007F2EA3"/>
    <w:rsid w:val="007F325C"/>
    <w:rsid w:val="007F4D5E"/>
    <w:rsid w:val="007F5545"/>
    <w:rsid w:val="007F6722"/>
    <w:rsid w:val="007F75AE"/>
    <w:rsid w:val="007F7A3D"/>
    <w:rsid w:val="00800EAC"/>
    <w:rsid w:val="008033B1"/>
    <w:rsid w:val="00803997"/>
    <w:rsid w:val="0080450B"/>
    <w:rsid w:val="00806FBC"/>
    <w:rsid w:val="0080702B"/>
    <w:rsid w:val="008073FA"/>
    <w:rsid w:val="008100A4"/>
    <w:rsid w:val="00812F1B"/>
    <w:rsid w:val="0081474A"/>
    <w:rsid w:val="00816C54"/>
    <w:rsid w:val="00816CB1"/>
    <w:rsid w:val="00816D9F"/>
    <w:rsid w:val="008200C1"/>
    <w:rsid w:val="008201B4"/>
    <w:rsid w:val="00820422"/>
    <w:rsid w:val="008207A4"/>
    <w:rsid w:val="00820E42"/>
    <w:rsid w:val="00821781"/>
    <w:rsid w:val="00821D9F"/>
    <w:rsid w:val="00823CBA"/>
    <w:rsid w:val="00823D51"/>
    <w:rsid w:val="0083016C"/>
    <w:rsid w:val="00833876"/>
    <w:rsid w:val="008352DC"/>
    <w:rsid w:val="00835DAF"/>
    <w:rsid w:val="00842356"/>
    <w:rsid w:val="008439F1"/>
    <w:rsid w:val="008447A3"/>
    <w:rsid w:val="00844BAC"/>
    <w:rsid w:val="00845B96"/>
    <w:rsid w:val="008475A3"/>
    <w:rsid w:val="00852399"/>
    <w:rsid w:val="00852873"/>
    <w:rsid w:val="008528B4"/>
    <w:rsid w:val="00853C83"/>
    <w:rsid w:val="008577F9"/>
    <w:rsid w:val="008628D8"/>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4617"/>
    <w:rsid w:val="008A55D4"/>
    <w:rsid w:val="008A6F85"/>
    <w:rsid w:val="008A72C3"/>
    <w:rsid w:val="008B067B"/>
    <w:rsid w:val="008B2EC1"/>
    <w:rsid w:val="008B5D7E"/>
    <w:rsid w:val="008B6132"/>
    <w:rsid w:val="008B66B5"/>
    <w:rsid w:val="008C07F6"/>
    <w:rsid w:val="008C30BF"/>
    <w:rsid w:val="008C5417"/>
    <w:rsid w:val="008C7A0B"/>
    <w:rsid w:val="008D0949"/>
    <w:rsid w:val="008D0AFB"/>
    <w:rsid w:val="008D224C"/>
    <w:rsid w:val="008D4ED6"/>
    <w:rsid w:val="008E01D4"/>
    <w:rsid w:val="008E19CC"/>
    <w:rsid w:val="008E2093"/>
    <w:rsid w:val="008E306E"/>
    <w:rsid w:val="008E6ED4"/>
    <w:rsid w:val="008F1A48"/>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5CA0"/>
    <w:rsid w:val="00937B7E"/>
    <w:rsid w:val="00937CF8"/>
    <w:rsid w:val="00937E80"/>
    <w:rsid w:val="009412FD"/>
    <w:rsid w:val="00943993"/>
    <w:rsid w:val="009440BC"/>
    <w:rsid w:val="0094665C"/>
    <w:rsid w:val="00947C22"/>
    <w:rsid w:val="0095073C"/>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D8C"/>
    <w:rsid w:val="00980F05"/>
    <w:rsid w:val="00981CE9"/>
    <w:rsid w:val="00981DB0"/>
    <w:rsid w:val="009850F3"/>
    <w:rsid w:val="00987F77"/>
    <w:rsid w:val="009903F6"/>
    <w:rsid w:val="00991413"/>
    <w:rsid w:val="009914B7"/>
    <w:rsid w:val="00995626"/>
    <w:rsid w:val="00997121"/>
    <w:rsid w:val="00997502"/>
    <w:rsid w:val="009B0345"/>
    <w:rsid w:val="009B053E"/>
    <w:rsid w:val="009B2B3C"/>
    <w:rsid w:val="009B33AE"/>
    <w:rsid w:val="009B4AC9"/>
    <w:rsid w:val="009B70D0"/>
    <w:rsid w:val="009B7C4B"/>
    <w:rsid w:val="009C01D4"/>
    <w:rsid w:val="009C0896"/>
    <w:rsid w:val="009C0B25"/>
    <w:rsid w:val="009C1236"/>
    <w:rsid w:val="009C15F7"/>
    <w:rsid w:val="009C3547"/>
    <w:rsid w:val="009C354F"/>
    <w:rsid w:val="009C5B7C"/>
    <w:rsid w:val="009D1515"/>
    <w:rsid w:val="009D1592"/>
    <w:rsid w:val="009D28AD"/>
    <w:rsid w:val="009D476A"/>
    <w:rsid w:val="009D6030"/>
    <w:rsid w:val="009D75B4"/>
    <w:rsid w:val="009E0A98"/>
    <w:rsid w:val="009E20A9"/>
    <w:rsid w:val="009E41D6"/>
    <w:rsid w:val="009E4ECB"/>
    <w:rsid w:val="009E6F1A"/>
    <w:rsid w:val="009E743C"/>
    <w:rsid w:val="009E7D7D"/>
    <w:rsid w:val="009E7F8B"/>
    <w:rsid w:val="009F0412"/>
    <w:rsid w:val="009F20B5"/>
    <w:rsid w:val="009F608B"/>
    <w:rsid w:val="009F7EA9"/>
    <w:rsid w:val="00A032AE"/>
    <w:rsid w:val="00A03B58"/>
    <w:rsid w:val="00A04E6F"/>
    <w:rsid w:val="00A05AED"/>
    <w:rsid w:val="00A05BE3"/>
    <w:rsid w:val="00A05E8B"/>
    <w:rsid w:val="00A074E8"/>
    <w:rsid w:val="00A075E5"/>
    <w:rsid w:val="00A07D88"/>
    <w:rsid w:val="00A10887"/>
    <w:rsid w:val="00A120CC"/>
    <w:rsid w:val="00A13318"/>
    <w:rsid w:val="00A138FA"/>
    <w:rsid w:val="00A13D14"/>
    <w:rsid w:val="00A14A1D"/>
    <w:rsid w:val="00A17308"/>
    <w:rsid w:val="00A222F5"/>
    <w:rsid w:val="00A22632"/>
    <w:rsid w:val="00A2354B"/>
    <w:rsid w:val="00A24228"/>
    <w:rsid w:val="00A24410"/>
    <w:rsid w:val="00A25862"/>
    <w:rsid w:val="00A26874"/>
    <w:rsid w:val="00A32073"/>
    <w:rsid w:val="00A32217"/>
    <w:rsid w:val="00A3247E"/>
    <w:rsid w:val="00A33030"/>
    <w:rsid w:val="00A333A1"/>
    <w:rsid w:val="00A3384B"/>
    <w:rsid w:val="00A3578E"/>
    <w:rsid w:val="00A35C81"/>
    <w:rsid w:val="00A37024"/>
    <w:rsid w:val="00A42D68"/>
    <w:rsid w:val="00A444B1"/>
    <w:rsid w:val="00A47808"/>
    <w:rsid w:val="00A50445"/>
    <w:rsid w:val="00A50E11"/>
    <w:rsid w:val="00A552FE"/>
    <w:rsid w:val="00A56495"/>
    <w:rsid w:val="00A56938"/>
    <w:rsid w:val="00A56FC6"/>
    <w:rsid w:val="00A5727F"/>
    <w:rsid w:val="00A601C7"/>
    <w:rsid w:val="00A618EC"/>
    <w:rsid w:val="00A61AA9"/>
    <w:rsid w:val="00A624CA"/>
    <w:rsid w:val="00A62C66"/>
    <w:rsid w:val="00A63B5B"/>
    <w:rsid w:val="00A66582"/>
    <w:rsid w:val="00A6737F"/>
    <w:rsid w:val="00A67FF2"/>
    <w:rsid w:val="00A71347"/>
    <w:rsid w:val="00A73375"/>
    <w:rsid w:val="00A73915"/>
    <w:rsid w:val="00A742CF"/>
    <w:rsid w:val="00A765F4"/>
    <w:rsid w:val="00A77E36"/>
    <w:rsid w:val="00A8087E"/>
    <w:rsid w:val="00A81196"/>
    <w:rsid w:val="00A81418"/>
    <w:rsid w:val="00A827A6"/>
    <w:rsid w:val="00A84320"/>
    <w:rsid w:val="00A86196"/>
    <w:rsid w:val="00A87C8A"/>
    <w:rsid w:val="00A92732"/>
    <w:rsid w:val="00A93E41"/>
    <w:rsid w:val="00A949F6"/>
    <w:rsid w:val="00A97A48"/>
    <w:rsid w:val="00AA2C0D"/>
    <w:rsid w:val="00AA3BD4"/>
    <w:rsid w:val="00AA3FD0"/>
    <w:rsid w:val="00AA7C18"/>
    <w:rsid w:val="00AC0888"/>
    <w:rsid w:val="00AC1998"/>
    <w:rsid w:val="00AC21AF"/>
    <w:rsid w:val="00AC4F80"/>
    <w:rsid w:val="00AD0879"/>
    <w:rsid w:val="00AD3279"/>
    <w:rsid w:val="00AD3EBB"/>
    <w:rsid w:val="00AD4FAC"/>
    <w:rsid w:val="00AD577B"/>
    <w:rsid w:val="00AD5C31"/>
    <w:rsid w:val="00AD72DC"/>
    <w:rsid w:val="00AE001C"/>
    <w:rsid w:val="00AE4643"/>
    <w:rsid w:val="00AE65CA"/>
    <w:rsid w:val="00AE67B1"/>
    <w:rsid w:val="00AE7E6C"/>
    <w:rsid w:val="00AF072D"/>
    <w:rsid w:val="00AF1373"/>
    <w:rsid w:val="00AF2A44"/>
    <w:rsid w:val="00AF2CCC"/>
    <w:rsid w:val="00AF35EB"/>
    <w:rsid w:val="00AF4FD7"/>
    <w:rsid w:val="00AF5222"/>
    <w:rsid w:val="00AF64B8"/>
    <w:rsid w:val="00B01F60"/>
    <w:rsid w:val="00B02E83"/>
    <w:rsid w:val="00B06493"/>
    <w:rsid w:val="00B06EA8"/>
    <w:rsid w:val="00B07CDD"/>
    <w:rsid w:val="00B10813"/>
    <w:rsid w:val="00B10E4B"/>
    <w:rsid w:val="00B12B67"/>
    <w:rsid w:val="00B13D25"/>
    <w:rsid w:val="00B1542B"/>
    <w:rsid w:val="00B155C2"/>
    <w:rsid w:val="00B17280"/>
    <w:rsid w:val="00B17316"/>
    <w:rsid w:val="00B216DB"/>
    <w:rsid w:val="00B23B07"/>
    <w:rsid w:val="00B2438E"/>
    <w:rsid w:val="00B25841"/>
    <w:rsid w:val="00B26AEE"/>
    <w:rsid w:val="00B26FCB"/>
    <w:rsid w:val="00B27A13"/>
    <w:rsid w:val="00B27FEF"/>
    <w:rsid w:val="00B34DD7"/>
    <w:rsid w:val="00B35183"/>
    <w:rsid w:val="00B36775"/>
    <w:rsid w:val="00B36FAB"/>
    <w:rsid w:val="00B37AE3"/>
    <w:rsid w:val="00B414FF"/>
    <w:rsid w:val="00B416B8"/>
    <w:rsid w:val="00B417BE"/>
    <w:rsid w:val="00B419BC"/>
    <w:rsid w:val="00B41F70"/>
    <w:rsid w:val="00B44916"/>
    <w:rsid w:val="00B44DD6"/>
    <w:rsid w:val="00B46229"/>
    <w:rsid w:val="00B47CE7"/>
    <w:rsid w:val="00B530B9"/>
    <w:rsid w:val="00B55F48"/>
    <w:rsid w:val="00B56F8E"/>
    <w:rsid w:val="00B61A2F"/>
    <w:rsid w:val="00B64198"/>
    <w:rsid w:val="00B66115"/>
    <w:rsid w:val="00B66D80"/>
    <w:rsid w:val="00B70BA3"/>
    <w:rsid w:val="00B71392"/>
    <w:rsid w:val="00B75339"/>
    <w:rsid w:val="00B76367"/>
    <w:rsid w:val="00B7658C"/>
    <w:rsid w:val="00B76D20"/>
    <w:rsid w:val="00B810B8"/>
    <w:rsid w:val="00B812A5"/>
    <w:rsid w:val="00B82937"/>
    <w:rsid w:val="00B862FE"/>
    <w:rsid w:val="00B865D9"/>
    <w:rsid w:val="00B869C1"/>
    <w:rsid w:val="00B90948"/>
    <w:rsid w:val="00B91F60"/>
    <w:rsid w:val="00B94216"/>
    <w:rsid w:val="00B96C5E"/>
    <w:rsid w:val="00BA14BF"/>
    <w:rsid w:val="00BA3A8F"/>
    <w:rsid w:val="00BA3F45"/>
    <w:rsid w:val="00BA4317"/>
    <w:rsid w:val="00BA5DF5"/>
    <w:rsid w:val="00BA7638"/>
    <w:rsid w:val="00BA78E8"/>
    <w:rsid w:val="00BB00AD"/>
    <w:rsid w:val="00BB1B0B"/>
    <w:rsid w:val="00BB589B"/>
    <w:rsid w:val="00BB79CA"/>
    <w:rsid w:val="00BB7BBB"/>
    <w:rsid w:val="00BC0547"/>
    <w:rsid w:val="00BC1339"/>
    <w:rsid w:val="00BC1341"/>
    <w:rsid w:val="00BC2471"/>
    <w:rsid w:val="00BC4D5A"/>
    <w:rsid w:val="00BC57CC"/>
    <w:rsid w:val="00BC5C34"/>
    <w:rsid w:val="00BC73C6"/>
    <w:rsid w:val="00BC7806"/>
    <w:rsid w:val="00BD1726"/>
    <w:rsid w:val="00BD33C0"/>
    <w:rsid w:val="00BD3F18"/>
    <w:rsid w:val="00BD4C63"/>
    <w:rsid w:val="00BD5F2B"/>
    <w:rsid w:val="00BD6A90"/>
    <w:rsid w:val="00BD6EBA"/>
    <w:rsid w:val="00BE0B5B"/>
    <w:rsid w:val="00BE41BE"/>
    <w:rsid w:val="00BE4981"/>
    <w:rsid w:val="00BE72C0"/>
    <w:rsid w:val="00BE7451"/>
    <w:rsid w:val="00BF10D0"/>
    <w:rsid w:val="00BF2EA2"/>
    <w:rsid w:val="00BF4EFD"/>
    <w:rsid w:val="00BF6D9A"/>
    <w:rsid w:val="00C01A04"/>
    <w:rsid w:val="00C01F98"/>
    <w:rsid w:val="00C05A1D"/>
    <w:rsid w:val="00C0699A"/>
    <w:rsid w:val="00C1153D"/>
    <w:rsid w:val="00C1195F"/>
    <w:rsid w:val="00C147D0"/>
    <w:rsid w:val="00C1544C"/>
    <w:rsid w:val="00C155CB"/>
    <w:rsid w:val="00C17C3A"/>
    <w:rsid w:val="00C21007"/>
    <w:rsid w:val="00C21DD2"/>
    <w:rsid w:val="00C234F0"/>
    <w:rsid w:val="00C23E47"/>
    <w:rsid w:val="00C2454B"/>
    <w:rsid w:val="00C2542B"/>
    <w:rsid w:val="00C306F4"/>
    <w:rsid w:val="00C31060"/>
    <w:rsid w:val="00C32BD8"/>
    <w:rsid w:val="00C33F4D"/>
    <w:rsid w:val="00C34C61"/>
    <w:rsid w:val="00C358CC"/>
    <w:rsid w:val="00C36D50"/>
    <w:rsid w:val="00C42E33"/>
    <w:rsid w:val="00C42EDA"/>
    <w:rsid w:val="00C43709"/>
    <w:rsid w:val="00C45DC2"/>
    <w:rsid w:val="00C50703"/>
    <w:rsid w:val="00C519FB"/>
    <w:rsid w:val="00C51FCC"/>
    <w:rsid w:val="00C52877"/>
    <w:rsid w:val="00C5316B"/>
    <w:rsid w:val="00C54EE1"/>
    <w:rsid w:val="00C557BB"/>
    <w:rsid w:val="00C559DA"/>
    <w:rsid w:val="00C602A1"/>
    <w:rsid w:val="00C6230A"/>
    <w:rsid w:val="00C62694"/>
    <w:rsid w:val="00C633A2"/>
    <w:rsid w:val="00C63CDB"/>
    <w:rsid w:val="00C6423C"/>
    <w:rsid w:val="00C6573F"/>
    <w:rsid w:val="00C66EF6"/>
    <w:rsid w:val="00C71098"/>
    <w:rsid w:val="00C71894"/>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A0B71"/>
    <w:rsid w:val="00CA10F5"/>
    <w:rsid w:val="00CA1D2A"/>
    <w:rsid w:val="00CA3CB2"/>
    <w:rsid w:val="00CA4033"/>
    <w:rsid w:val="00CA5B6D"/>
    <w:rsid w:val="00CA7E62"/>
    <w:rsid w:val="00CB183B"/>
    <w:rsid w:val="00CB2C5B"/>
    <w:rsid w:val="00CB4E13"/>
    <w:rsid w:val="00CB5C46"/>
    <w:rsid w:val="00CB6CDF"/>
    <w:rsid w:val="00CC07AC"/>
    <w:rsid w:val="00CC2899"/>
    <w:rsid w:val="00CC3C8B"/>
    <w:rsid w:val="00CC4250"/>
    <w:rsid w:val="00CC6AE8"/>
    <w:rsid w:val="00CD368B"/>
    <w:rsid w:val="00CD486C"/>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6283"/>
    <w:rsid w:val="00D06603"/>
    <w:rsid w:val="00D06E10"/>
    <w:rsid w:val="00D07CFA"/>
    <w:rsid w:val="00D11FFD"/>
    <w:rsid w:val="00D13D0F"/>
    <w:rsid w:val="00D1548D"/>
    <w:rsid w:val="00D17CD5"/>
    <w:rsid w:val="00D2002D"/>
    <w:rsid w:val="00D20F47"/>
    <w:rsid w:val="00D23E29"/>
    <w:rsid w:val="00D30311"/>
    <w:rsid w:val="00D33CED"/>
    <w:rsid w:val="00D34D2F"/>
    <w:rsid w:val="00D40F7F"/>
    <w:rsid w:val="00D47386"/>
    <w:rsid w:val="00D4788C"/>
    <w:rsid w:val="00D52184"/>
    <w:rsid w:val="00D52B93"/>
    <w:rsid w:val="00D607CC"/>
    <w:rsid w:val="00D60D5F"/>
    <w:rsid w:val="00D6169F"/>
    <w:rsid w:val="00D6180E"/>
    <w:rsid w:val="00D646BA"/>
    <w:rsid w:val="00D669E9"/>
    <w:rsid w:val="00D67B50"/>
    <w:rsid w:val="00D71956"/>
    <w:rsid w:val="00D71F3A"/>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24B1"/>
    <w:rsid w:val="00D96051"/>
    <w:rsid w:val="00D97F62"/>
    <w:rsid w:val="00DA1161"/>
    <w:rsid w:val="00DA1D34"/>
    <w:rsid w:val="00DA2323"/>
    <w:rsid w:val="00DA258F"/>
    <w:rsid w:val="00DA5F83"/>
    <w:rsid w:val="00DA6299"/>
    <w:rsid w:val="00DA6D24"/>
    <w:rsid w:val="00DB047A"/>
    <w:rsid w:val="00DB1511"/>
    <w:rsid w:val="00DB1DDA"/>
    <w:rsid w:val="00DB2FF2"/>
    <w:rsid w:val="00DB33A8"/>
    <w:rsid w:val="00DB48AC"/>
    <w:rsid w:val="00DB4AC0"/>
    <w:rsid w:val="00DB667C"/>
    <w:rsid w:val="00DB6DDF"/>
    <w:rsid w:val="00DB7CDA"/>
    <w:rsid w:val="00DC0D36"/>
    <w:rsid w:val="00DC1D72"/>
    <w:rsid w:val="00DD0204"/>
    <w:rsid w:val="00DD269A"/>
    <w:rsid w:val="00DD4139"/>
    <w:rsid w:val="00DD7652"/>
    <w:rsid w:val="00DD79E2"/>
    <w:rsid w:val="00DD7CBB"/>
    <w:rsid w:val="00DE0CDB"/>
    <w:rsid w:val="00DE117E"/>
    <w:rsid w:val="00DE2858"/>
    <w:rsid w:val="00DE2B27"/>
    <w:rsid w:val="00DE3434"/>
    <w:rsid w:val="00DE75A7"/>
    <w:rsid w:val="00DF14FC"/>
    <w:rsid w:val="00DF28B1"/>
    <w:rsid w:val="00DF3F53"/>
    <w:rsid w:val="00DF4AA8"/>
    <w:rsid w:val="00DF4B2D"/>
    <w:rsid w:val="00DF6B8A"/>
    <w:rsid w:val="00DF6D16"/>
    <w:rsid w:val="00DF7D3B"/>
    <w:rsid w:val="00E003AD"/>
    <w:rsid w:val="00E01058"/>
    <w:rsid w:val="00E05308"/>
    <w:rsid w:val="00E05E41"/>
    <w:rsid w:val="00E06DE0"/>
    <w:rsid w:val="00E070C2"/>
    <w:rsid w:val="00E07307"/>
    <w:rsid w:val="00E07DCD"/>
    <w:rsid w:val="00E14EDC"/>
    <w:rsid w:val="00E15940"/>
    <w:rsid w:val="00E163F9"/>
    <w:rsid w:val="00E17E57"/>
    <w:rsid w:val="00E22EA1"/>
    <w:rsid w:val="00E249F0"/>
    <w:rsid w:val="00E25436"/>
    <w:rsid w:val="00E260EF"/>
    <w:rsid w:val="00E302CB"/>
    <w:rsid w:val="00E31D2E"/>
    <w:rsid w:val="00E33115"/>
    <w:rsid w:val="00E33E5F"/>
    <w:rsid w:val="00E400F5"/>
    <w:rsid w:val="00E40882"/>
    <w:rsid w:val="00E4124F"/>
    <w:rsid w:val="00E4133D"/>
    <w:rsid w:val="00E42A95"/>
    <w:rsid w:val="00E435A0"/>
    <w:rsid w:val="00E44B18"/>
    <w:rsid w:val="00E44C70"/>
    <w:rsid w:val="00E4717B"/>
    <w:rsid w:val="00E50380"/>
    <w:rsid w:val="00E549C0"/>
    <w:rsid w:val="00E56CFB"/>
    <w:rsid w:val="00E570BC"/>
    <w:rsid w:val="00E60183"/>
    <w:rsid w:val="00E60355"/>
    <w:rsid w:val="00E60BAC"/>
    <w:rsid w:val="00E60FB9"/>
    <w:rsid w:val="00E620AE"/>
    <w:rsid w:val="00E62AC7"/>
    <w:rsid w:val="00E648B5"/>
    <w:rsid w:val="00E6494C"/>
    <w:rsid w:val="00E6497C"/>
    <w:rsid w:val="00E64D01"/>
    <w:rsid w:val="00E668F0"/>
    <w:rsid w:val="00E71668"/>
    <w:rsid w:val="00E716AF"/>
    <w:rsid w:val="00E72169"/>
    <w:rsid w:val="00E7240F"/>
    <w:rsid w:val="00E80627"/>
    <w:rsid w:val="00E842AD"/>
    <w:rsid w:val="00E84ABC"/>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C06BA"/>
    <w:rsid w:val="00EC1B16"/>
    <w:rsid w:val="00EC32C3"/>
    <w:rsid w:val="00EC3B8F"/>
    <w:rsid w:val="00ED51AF"/>
    <w:rsid w:val="00ED7444"/>
    <w:rsid w:val="00EE0719"/>
    <w:rsid w:val="00EE099C"/>
    <w:rsid w:val="00EE1204"/>
    <w:rsid w:val="00EE1CA8"/>
    <w:rsid w:val="00EE2EE3"/>
    <w:rsid w:val="00EF408A"/>
    <w:rsid w:val="00EF5DBE"/>
    <w:rsid w:val="00EF62B4"/>
    <w:rsid w:val="00EF7B26"/>
    <w:rsid w:val="00F01F5F"/>
    <w:rsid w:val="00F0205D"/>
    <w:rsid w:val="00F04421"/>
    <w:rsid w:val="00F06C56"/>
    <w:rsid w:val="00F10005"/>
    <w:rsid w:val="00F10394"/>
    <w:rsid w:val="00F10E09"/>
    <w:rsid w:val="00F1123A"/>
    <w:rsid w:val="00F1197A"/>
    <w:rsid w:val="00F13DB8"/>
    <w:rsid w:val="00F143DF"/>
    <w:rsid w:val="00F150DD"/>
    <w:rsid w:val="00F20B50"/>
    <w:rsid w:val="00F20E8E"/>
    <w:rsid w:val="00F2174F"/>
    <w:rsid w:val="00F21916"/>
    <w:rsid w:val="00F24E28"/>
    <w:rsid w:val="00F3041E"/>
    <w:rsid w:val="00F30FAA"/>
    <w:rsid w:val="00F32084"/>
    <w:rsid w:val="00F34930"/>
    <w:rsid w:val="00F3585E"/>
    <w:rsid w:val="00F360D7"/>
    <w:rsid w:val="00F36270"/>
    <w:rsid w:val="00F41081"/>
    <w:rsid w:val="00F41342"/>
    <w:rsid w:val="00F41D8E"/>
    <w:rsid w:val="00F42BEB"/>
    <w:rsid w:val="00F44405"/>
    <w:rsid w:val="00F46820"/>
    <w:rsid w:val="00F47DE9"/>
    <w:rsid w:val="00F502E7"/>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70890"/>
    <w:rsid w:val="00F73079"/>
    <w:rsid w:val="00F77E0B"/>
    <w:rsid w:val="00F83BCB"/>
    <w:rsid w:val="00F854A8"/>
    <w:rsid w:val="00F86B92"/>
    <w:rsid w:val="00F86D81"/>
    <w:rsid w:val="00F917B0"/>
    <w:rsid w:val="00F91834"/>
    <w:rsid w:val="00F92734"/>
    <w:rsid w:val="00F93A34"/>
    <w:rsid w:val="00F95CFC"/>
    <w:rsid w:val="00F95DC3"/>
    <w:rsid w:val="00F9641A"/>
    <w:rsid w:val="00F97E90"/>
    <w:rsid w:val="00FA1024"/>
    <w:rsid w:val="00FA1B8A"/>
    <w:rsid w:val="00FA3450"/>
    <w:rsid w:val="00FA34EF"/>
    <w:rsid w:val="00FA4910"/>
    <w:rsid w:val="00FA54F5"/>
    <w:rsid w:val="00FA6BCF"/>
    <w:rsid w:val="00FA736A"/>
    <w:rsid w:val="00FA7EF0"/>
    <w:rsid w:val="00FB203E"/>
    <w:rsid w:val="00FB32C8"/>
    <w:rsid w:val="00FB37A9"/>
    <w:rsid w:val="00FB58C3"/>
    <w:rsid w:val="00FB6C66"/>
    <w:rsid w:val="00FB6D69"/>
    <w:rsid w:val="00FB74AE"/>
    <w:rsid w:val="00FB7FB7"/>
    <w:rsid w:val="00FC1C50"/>
    <w:rsid w:val="00FC282C"/>
    <w:rsid w:val="00FC6B3C"/>
    <w:rsid w:val="00FD27D6"/>
    <w:rsid w:val="00FD32AD"/>
    <w:rsid w:val="00FD380A"/>
    <w:rsid w:val="00FD5755"/>
    <w:rsid w:val="00FD6F52"/>
    <w:rsid w:val="00FD7556"/>
    <w:rsid w:val="00FE014F"/>
    <w:rsid w:val="00FE03A3"/>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oter" Target="foot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9EC39-C8F2-EE45-BC4A-8FD155E78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42</Pages>
  <Words>74332</Words>
  <Characters>411800</Characters>
  <Application>Microsoft Office Word</Application>
  <DocSecurity>0</DocSecurity>
  <Lines>7919</Lines>
  <Paragraphs>2240</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83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cp:revision>
  <cp:lastPrinted>2023-07-14T20:41:00Z</cp:lastPrinted>
  <dcterms:created xsi:type="dcterms:W3CDTF">2023-11-13T21:04:00Z</dcterms:created>
  <dcterms:modified xsi:type="dcterms:W3CDTF">2023-11-14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cology</vt:lpwstr>
  </property>
  <property fmtid="{D5CDD505-2E9C-101B-9397-08002B2CF9AE}" pid="18" name="Mendeley Recent Style Name 6_1">
    <vt:lpwstr>Journal of Ec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